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903636" w14:textId="635CE8A4" w:rsidR="00C521B1" w:rsidRPr="00C04F2E" w:rsidRDefault="3CD182CC" w:rsidP="00C04F2E">
      <w:pPr>
        <w:jc w:val="both"/>
        <w:rPr>
          <w:b/>
          <w:bCs/>
          <w:color w:val="000000"/>
        </w:rPr>
      </w:pPr>
      <w:r w:rsidRPr="3CD182CC">
        <w:rPr>
          <w:b/>
          <w:bCs/>
          <w:color w:val="000000" w:themeColor="text1"/>
        </w:rPr>
        <w:t>Stem cell-derived enteroid cultures as a tool for dissecting host-parasite interactions in the small intestinal epithelium</w:t>
      </w:r>
    </w:p>
    <w:p w14:paraId="747C97D8" w14:textId="77777777" w:rsidR="00C521B1" w:rsidRPr="00C04F2E" w:rsidRDefault="00C521B1" w:rsidP="00C04F2E">
      <w:pPr>
        <w:jc w:val="both"/>
        <w:rPr>
          <w:b/>
          <w:bCs/>
          <w:color w:val="000000"/>
        </w:rPr>
      </w:pPr>
    </w:p>
    <w:p w14:paraId="6ADA3EB0" w14:textId="77777777" w:rsidR="00C521B1" w:rsidRPr="00C04F2E" w:rsidRDefault="0815F3F0" w:rsidP="00C04F2E">
      <w:pPr>
        <w:jc w:val="both"/>
        <w:rPr>
          <w:color w:val="000000"/>
          <w:vertAlign w:val="superscript"/>
        </w:rPr>
      </w:pPr>
      <w:r w:rsidRPr="00C04F2E">
        <w:rPr>
          <w:color w:val="000000" w:themeColor="text1"/>
        </w:rPr>
        <w:t>Miriam F. Hares</w:t>
      </w:r>
      <w:proofErr w:type="gramStart"/>
      <w:r w:rsidRPr="00C04F2E">
        <w:rPr>
          <w:color w:val="000000" w:themeColor="text1"/>
          <w:vertAlign w:val="superscript"/>
        </w:rPr>
        <w:t>1,$</w:t>
      </w:r>
      <w:proofErr w:type="gramEnd"/>
      <w:r w:rsidRPr="00C04F2E">
        <w:rPr>
          <w:color w:val="000000" w:themeColor="text1"/>
        </w:rPr>
        <w:t>, E. Alana Tiffney</w:t>
      </w:r>
      <w:r w:rsidRPr="00C04F2E">
        <w:rPr>
          <w:color w:val="000000" w:themeColor="text1"/>
          <w:vertAlign w:val="superscript"/>
        </w:rPr>
        <w:t xml:space="preserve">1,$ </w:t>
      </w:r>
      <w:r w:rsidRPr="00C04F2E">
        <w:rPr>
          <w:color w:val="000000" w:themeColor="text1"/>
        </w:rPr>
        <w:t>, Luke J. Johnston</w:t>
      </w:r>
      <w:r w:rsidRPr="00C04F2E">
        <w:rPr>
          <w:color w:val="000000" w:themeColor="text1"/>
          <w:vertAlign w:val="superscript"/>
        </w:rPr>
        <w:t>1</w:t>
      </w:r>
      <w:r w:rsidRPr="00C04F2E">
        <w:rPr>
          <w:color w:val="000000" w:themeColor="text1"/>
        </w:rPr>
        <w:t>, Lisa Luu</w:t>
      </w:r>
      <w:r w:rsidRPr="00C04F2E">
        <w:rPr>
          <w:color w:val="000000" w:themeColor="text1"/>
          <w:vertAlign w:val="superscript"/>
        </w:rPr>
        <w:t>1</w:t>
      </w:r>
      <w:r w:rsidRPr="00C04F2E">
        <w:rPr>
          <w:color w:val="212121"/>
          <w:sz w:val="22"/>
          <w:szCs w:val="22"/>
        </w:rPr>
        <w:t>.</w:t>
      </w:r>
      <w:r w:rsidRPr="00C04F2E">
        <w:rPr>
          <w:color w:val="000000" w:themeColor="text1"/>
        </w:rPr>
        <w:t xml:space="preserve"> Christopher J. Stewart</w:t>
      </w:r>
      <w:r w:rsidRPr="00C04F2E">
        <w:rPr>
          <w:color w:val="000000" w:themeColor="text1"/>
          <w:vertAlign w:val="superscript"/>
        </w:rPr>
        <w:t>2</w:t>
      </w:r>
      <w:r w:rsidRPr="00C04F2E">
        <w:rPr>
          <w:color w:val="000000" w:themeColor="text1"/>
        </w:rPr>
        <w:t>, Robin J. Flynn</w:t>
      </w:r>
      <w:r w:rsidRPr="00C04F2E">
        <w:rPr>
          <w:color w:val="000000" w:themeColor="text1"/>
          <w:vertAlign w:val="superscript"/>
        </w:rPr>
        <w:t>1</w:t>
      </w:r>
      <w:r w:rsidRPr="00C04F2E">
        <w:rPr>
          <w:color w:val="000000" w:themeColor="text1"/>
        </w:rPr>
        <w:t xml:space="preserve"> and Janine L. Coombes</w:t>
      </w:r>
      <w:proofErr w:type="gramStart"/>
      <w:r w:rsidRPr="00C04F2E">
        <w:rPr>
          <w:color w:val="000000" w:themeColor="text1"/>
          <w:vertAlign w:val="superscript"/>
        </w:rPr>
        <w:t>1,*</w:t>
      </w:r>
      <w:proofErr w:type="gramEnd"/>
    </w:p>
    <w:p w14:paraId="51A3E4A4" w14:textId="77777777" w:rsidR="00C521B1" w:rsidRPr="00C04F2E" w:rsidRDefault="00C521B1" w:rsidP="00C04F2E">
      <w:pPr>
        <w:jc w:val="both"/>
        <w:rPr>
          <w:color w:val="000000"/>
          <w:vertAlign w:val="superscript"/>
        </w:rPr>
      </w:pPr>
    </w:p>
    <w:p w14:paraId="1787476A" w14:textId="77777777" w:rsidR="00C521B1" w:rsidRPr="00C04F2E" w:rsidRDefault="0815F3F0" w:rsidP="00C04F2E">
      <w:pPr>
        <w:jc w:val="both"/>
        <w:rPr>
          <w:color w:val="000000"/>
        </w:rPr>
      </w:pPr>
      <w:r w:rsidRPr="00C04F2E">
        <w:rPr>
          <w:color w:val="000000" w:themeColor="text1"/>
          <w:vertAlign w:val="superscript"/>
        </w:rPr>
        <w:t>1</w:t>
      </w:r>
      <w:r w:rsidRPr="00C04F2E">
        <w:rPr>
          <w:color w:val="000000" w:themeColor="text1"/>
        </w:rPr>
        <w:t xml:space="preserve"> Department of Infection Biology, Institute of Infection and Global Health, University of Liverpool, L3 5RF</w:t>
      </w:r>
    </w:p>
    <w:p w14:paraId="3BCB6D33" w14:textId="77777777" w:rsidR="00C521B1" w:rsidRPr="00C04F2E" w:rsidRDefault="0815F3F0" w:rsidP="00C04F2E">
      <w:pPr>
        <w:jc w:val="both"/>
        <w:outlineLvl w:val="0"/>
        <w:rPr>
          <w:color w:val="000000"/>
        </w:rPr>
      </w:pPr>
      <w:r w:rsidRPr="00C04F2E">
        <w:rPr>
          <w:color w:val="000000" w:themeColor="text1"/>
          <w:vertAlign w:val="superscript"/>
        </w:rPr>
        <w:t>2</w:t>
      </w:r>
      <w:r w:rsidRPr="00C04F2E">
        <w:rPr>
          <w:color w:val="000000" w:themeColor="text1"/>
        </w:rPr>
        <w:t xml:space="preserve"> Institute of Cellular Medicine, Newcastle University, NE2 4HH</w:t>
      </w:r>
    </w:p>
    <w:p w14:paraId="06290024" w14:textId="77777777" w:rsidR="00C521B1" w:rsidRPr="00C04F2E" w:rsidRDefault="00C521B1" w:rsidP="00C04F2E">
      <w:pPr>
        <w:jc w:val="both"/>
        <w:outlineLvl w:val="0"/>
        <w:rPr>
          <w:color w:val="000000"/>
        </w:rPr>
      </w:pPr>
    </w:p>
    <w:p w14:paraId="6DF72AE9" w14:textId="77777777" w:rsidR="00C521B1" w:rsidRPr="00C04F2E" w:rsidRDefault="0815F3F0" w:rsidP="00C04F2E">
      <w:pPr>
        <w:jc w:val="both"/>
        <w:rPr>
          <w:color w:val="000000"/>
        </w:rPr>
      </w:pPr>
      <w:r w:rsidRPr="00C04F2E">
        <w:rPr>
          <w:color w:val="000000" w:themeColor="text1"/>
          <w:vertAlign w:val="superscript"/>
        </w:rPr>
        <w:t>$</w:t>
      </w:r>
      <w:r w:rsidRPr="00C04F2E">
        <w:rPr>
          <w:color w:val="000000" w:themeColor="text1"/>
        </w:rPr>
        <w:t xml:space="preserve"> Equal Contribution</w:t>
      </w:r>
    </w:p>
    <w:p w14:paraId="3E361193" w14:textId="77777777" w:rsidR="00C521B1" w:rsidRPr="00C04F2E" w:rsidRDefault="0815F3F0" w:rsidP="00C04F2E">
      <w:pPr>
        <w:jc w:val="both"/>
        <w:rPr>
          <w:color w:val="000000"/>
        </w:rPr>
      </w:pPr>
      <w:r w:rsidRPr="00C04F2E">
        <w:rPr>
          <w:color w:val="000000" w:themeColor="text1"/>
          <w:vertAlign w:val="superscript"/>
        </w:rPr>
        <w:t>*</w:t>
      </w:r>
      <w:r w:rsidRPr="00C04F2E">
        <w:rPr>
          <w:color w:val="000000" w:themeColor="text1"/>
        </w:rPr>
        <w:t xml:space="preserve"> Correspondence Janine L. Coombes, </w:t>
      </w:r>
      <w:hyperlink r:id="rId8">
        <w:r w:rsidRPr="00C04F2E">
          <w:rPr>
            <w:color w:val="000000" w:themeColor="text1"/>
          </w:rPr>
          <w:t>jcoombes@liverpool.ac.uk</w:t>
        </w:r>
      </w:hyperlink>
    </w:p>
    <w:p w14:paraId="3B4D01A7" w14:textId="77777777" w:rsidR="00C521B1" w:rsidRPr="00C04F2E" w:rsidRDefault="00C521B1" w:rsidP="00C04F2E">
      <w:pPr>
        <w:rPr>
          <w:color w:val="1C1D1E"/>
        </w:rPr>
      </w:pPr>
      <w:r w:rsidRPr="00C04F2E">
        <w:br/>
      </w:r>
      <w:r w:rsidR="0815F3F0" w:rsidRPr="00C04F2E">
        <w:rPr>
          <w:color w:val="1C1D1E"/>
        </w:rPr>
        <w:t>Running Title: Enteroid models for parasitic infection</w:t>
      </w:r>
    </w:p>
    <w:p w14:paraId="144547ED" w14:textId="4EB6E545" w:rsidR="00C521B1" w:rsidRPr="00CE2192" w:rsidRDefault="00C521B1" w:rsidP="00C04F2E">
      <w:pPr>
        <w:rPr>
          <w:b/>
          <w:color w:val="1C1D1E"/>
        </w:rPr>
      </w:pPr>
      <w:r w:rsidRPr="00C04F2E">
        <w:br/>
      </w:r>
      <w:r w:rsidR="00CE2192" w:rsidRPr="00CE2192">
        <w:rPr>
          <w:b/>
          <w:color w:val="1C1D1E"/>
        </w:rPr>
        <w:t>Disclosures</w:t>
      </w:r>
      <w:r w:rsidR="00CE2192">
        <w:rPr>
          <w:b/>
          <w:color w:val="1C1D1E"/>
        </w:rPr>
        <w:t xml:space="preserve">: </w:t>
      </w:r>
      <w:r w:rsidR="0815F3F0" w:rsidRPr="00C04F2E">
        <w:rPr>
          <w:color w:val="1C1D1E"/>
        </w:rPr>
        <w:t>The authors declare no conflict of interest</w:t>
      </w:r>
      <w:r w:rsidR="00CE2192">
        <w:rPr>
          <w:color w:val="1C1D1E"/>
        </w:rPr>
        <w:t>.</w:t>
      </w:r>
    </w:p>
    <w:p w14:paraId="40E503EC" w14:textId="59865DB5" w:rsidR="00C521B1" w:rsidRDefault="00C521B1" w:rsidP="00C04F2E">
      <w:pPr>
        <w:rPr>
          <w:color w:val="1C1D1E"/>
        </w:rPr>
      </w:pPr>
      <w:r w:rsidRPr="00C04F2E">
        <w:br/>
      </w:r>
      <w:r w:rsidR="0815F3F0" w:rsidRPr="00CE2192">
        <w:rPr>
          <w:b/>
          <w:color w:val="1C1D1E"/>
        </w:rPr>
        <w:t>Funding statement:</w:t>
      </w:r>
      <w:r w:rsidR="0815F3F0" w:rsidRPr="00C04F2E">
        <w:rPr>
          <w:color w:val="1C1D1E"/>
        </w:rPr>
        <w:t xml:space="preserve"> The work was funded by Biotechnology and Biological Sciences Research Council (BBSRC) Doctoral Training Partnership Studentships (MFH, EAT, LL, LJJ) and a BBSRC Tools and Resources Development Fund award (BB/M019071/1). </w:t>
      </w:r>
    </w:p>
    <w:p w14:paraId="12C5DA33" w14:textId="4B508A27" w:rsidR="00CE2192" w:rsidRDefault="00CE2192" w:rsidP="00C04F2E">
      <w:pPr>
        <w:rPr>
          <w:color w:val="1C1D1E"/>
        </w:rPr>
      </w:pPr>
    </w:p>
    <w:p w14:paraId="7B2BAC79" w14:textId="77777777" w:rsidR="00CE2192" w:rsidRPr="00CE2192" w:rsidRDefault="00CE2192" w:rsidP="00CE2192">
      <w:pPr>
        <w:rPr>
          <w:color w:val="1C1D1E"/>
        </w:rPr>
      </w:pPr>
      <w:r w:rsidRPr="00CE2192">
        <w:rPr>
          <w:b/>
          <w:color w:val="1C1D1E"/>
        </w:rPr>
        <w:t>Data availability statement:</w:t>
      </w:r>
      <w:r>
        <w:rPr>
          <w:color w:val="1C1D1E"/>
        </w:rPr>
        <w:t xml:space="preserve"> </w:t>
      </w:r>
      <w:r w:rsidRPr="00CE2192">
        <w:rPr>
          <w:color w:val="1C1D1E"/>
        </w:rPr>
        <w:t>The data that support the findings of this study are available from the corresponding author upon reasonable request.</w:t>
      </w:r>
    </w:p>
    <w:p w14:paraId="6BD0D9C6" w14:textId="4E2DCED2" w:rsidR="00CE2192" w:rsidRPr="00C04F2E" w:rsidRDefault="00CE2192" w:rsidP="00C04F2E">
      <w:pPr>
        <w:rPr>
          <w:color w:val="1C1D1E"/>
        </w:rPr>
      </w:pPr>
    </w:p>
    <w:p w14:paraId="2CD450BF" w14:textId="77777777" w:rsidR="00C521B1" w:rsidRPr="00C04F2E" w:rsidRDefault="00C521B1" w:rsidP="00C04F2E">
      <w:pPr>
        <w:rPr>
          <w:color w:val="000000"/>
        </w:rPr>
      </w:pPr>
      <w:r w:rsidRPr="00C04F2E">
        <w:br/>
      </w:r>
    </w:p>
    <w:p w14:paraId="682A8B52" w14:textId="77777777" w:rsidR="00C521B1" w:rsidRPr="00C04F2E" w:rsidRDefault="00C521B1" w:rsidP="00C04F2E">
      <w:pPr>
        <w:rPr>
          <w:color w:val="000000"/>
        </w:rPr>
      </w:pPr>
      <w:r w:rsidRPr="00C04F2E">
        <w:br/>
      </w:r>
      <w:r w:rsidRPr="00C04F2E">
        <w:rPr>
          <w:rFonts w:eastAsia="Helvetica"/>
          <w:color w:val="000000" w:themeColor="text1"/>
          <w:highlight w:val="green"/>
          <w:u w:val="single"/>
        </w:rPr>
        <w:br w:type="page"/>
      </w:r>
    </w:p>
    <w:p w14:paraId="432FC41F" w14:textId="77777777" w:rsidR="00C521B1" w:rsidRPr="00C04F2E" w:rsidRDefault="0815F3F0" w:rsidP="00C04F2E">
      <w:pPr>
        <w:jc w:val="both"/>
        <w:rPr>
          <w:color w:val="1C1D1E"/>
        </w:rPr>
      </w:pPr>
      <w:r w:rsidRPr="00C04F2E">
        <w:rPr>
          <w:b/>
          <w:bCs/>
          <w:color w:val="000000" w:themeColor="text1"/>
          <w:u w:val="single"/>
        </w:rPr>
        <w:lastRenderedPageBreak/>
        <w:t>Abstract</w:t>
      </w:r>
      <w:r w:rsidR="00C521B1" w:rsidRPr="00C04F2E">
        <w:br/>
      </w:r>
    </w:p>
    <w:p w14:paraId="1A83B25B" w14:textId="77777777" w:rsidR="00C521B1" w:rsidRPr="00C04F2E" w:rsidRDefault="0815F3F0" w:rsidP="00C04F2E">
      <w:pPr>
        <w:jc w:val="both"/>
        <w:rPr>
          <w:color w:val="000000"/>
        </w:rPr>
      </w:pPr>
      <w:r w:rsidRPr="00C04F2E">
        <w:rPr>
          <w:i/>
          <w:iCs/>
          <w:color w:val="000000" w:themeColor="text1"/>
        </w:rPr>
        <w:t>Toxoplasma gondii</w:t>
      </w:r>
      <w:r w:rsidRPr="00C04F2E">
        <w:rPr>
          <w:color w:val="000000" w:themeColor="text1"/>
        </w:rPr>
        <w:t xml:space="preserve"> and </w:t>
      </w:r>
      <w:r w:rsidRPr="00C04F2E">
        <w:rPr>
          <w:i/>
          <w:iCs/>
          <w:color w:val="000000" w:themeColor="text1"/>
        </w:rPr>
        <w:t xml:space="preserve">Cryptosporidium </w:t>
      </w:r>
      <w:r w:rsidRPr="00C04F2E">
        <w:rPr>
          <w:color w:val="000000" w:themeColor="text1"/>
        </w:rPr>
        <w:t>spp.</w:t>
      </w:r>
      <w:r w:rsidRPr="00C04F2E">
        <w:rPr>
          <w:i/>
          <w:iCs/>
          <w:color w:val="000000" w:themeColor="text1"/>
        </w:rPr>
        <w:t xml:space="preserve"> </w:t>
      </w:r>
      <w:r w:rsidRPr="00C04F2E">
        <w:rPr>
          <w:color w:val="000000" w:themeColor="text1"/>
        </w:rPr>
        <w:t xml:space="preserve">can cause devastating pathological effects in humans and livestock, and </w:t>
      </w:r>
      <w:proofErr w:type="gramStart"/>
      <w:r w:rsidRPr="00C04F2E">
        <w:rPr>
          <w:color w:val="000000" w:themeColor="text1"/>
        </w:rPr>
        <w:t>in particular to</w:t>
      </w:r>
      <w:proofErr w:type="gramEnd"/>
      <w:r w:rsidRPr="00C04F2E">
        <w:rPr>
          <w:color w:val="000000" w:themeColor="text1"/>
        </w:rPr>
        <w:t xml:space="preserve"> young or immunocompromised individuals. The current treatment plans for these enteric parasites are limited due to long drug courses, severe side effects, or simply a lack of efficacy. The study of the early interactions between the parasites and the site of infection in the small intestinal epithelium has been thwarted by the lack of accessible, physiologically relevant, and species-specific models. Increasingly, 3D stem cell-derived enteroid models are being refined and developed into sophisticated models of infectious disease. In this review we shall illustrate the use of enteroids to spearhead research into enteric parasitic infections, bridging the gap between cell line cultures and in </w:t>
      </w:r>
      <w:r w:rsidRPr="00C04F2E">
        <w:rPr>
          <w:i/>
          <w:iCs/>
          <w:color w:val="000000" w:themeColor="text1"/>
        </w:rPr>
        <w:t>vivo</w:t>
      </w:r>
      <w:r w:rsidRPr="00C04F2E">
        <w:rPr>
          <w:color w:val="000000" w:themeColor="text1"/>
        </w:rPr>
        <w:t xml:space="preserve"> experiments.</w:t>
      </w:r>
    </w:p>
    <w:p w14:paraId="495DFF69" w14:textId="77777777" w:rsidR="00C521B1" w:rsidRPr="00C04F2E" w:rsidRDefault="00C521B1" w:rsidP="00C04F2E">
      <w:pPr>
        <w:jc w:val="both"/>
        <w:rPr>
          <w:color w:val="000000"/>
        </w:rPr>
      </w:pPr>
    </w:p>
    <w:p w14:paraId="361C3B62" w14:textId="77777777" w:rsidR="00C521B1" w:rsidRPr="00C04F2E" w:rsidRDefault="0815F3F0" w:rsidP="00C04F2E">
      <w:pPr>
        <w:jc w:val="both"/>
        <w:rPr>
          <w:color w:val="1C1D1E"/>
        </w:rPr>
      </w:pPr>
      <w:r w:rsidRPr="00C04F2E">
        <w:rPr>
          <w:b/>
          <w:bCs/>
          <w:color w:val="000000" w:themeColor="text1"/>
          <w:u w:val="single"/>
        </w:rPr>
        <w:t>Key words</w:t>
      </w:r>
      <w:r w:rsidRPr="00C04F2E">
        <w:rPr>
          <w:color w:val="1C1D1E"/>
        </w:rPr>
        <w:t xml:space="preserve">: </w:t>
      </w:r>
      <w:r w:rsidRPr="00C04F2E">
        <w:rPr>
          <w:color w:val="000000" w:themeColor="text1"/>
        </w:rPr>
        <w:t>Enteroid</w:t>
      </w:r>
      <w:r w:rsidRPr="00C04F2E">
        <w:rPr>
          <w:color w:val="1C1D1E"/>
        </w:rPr>
        <w:t xml:space="preserve">; </w:t>
      </w:r>
      <w:r w:rsidRPr="00C04F2E">
        <w:rPr>
          <w:color w:val="000000" w:themeColor="text1"/>
        </w:rPr>
        <w:t>Organoid</w:t>
      </w:r>
      <w:r w:rsidRPr="00C04F2E">
        <w:rPr>
          <w:color w:val="1C1D1E"/>
        </w:rPr>
        <w:t xml:space="preserve">; </w:t>
      </w:r>
      <w:r w:rsidRPr="00C04F2E">
        <w:rPr>
          <w:color w:val="000000" w:themeColor="text1"/>
        </w:rPr>
        <w:t>Intestinal epithelium; Apicomplexan</w:t>
      </w:r>
      <w:r w:rsidRPr="00C04F2E">
        <w:rPr>
          <w:color w:val="1C1D1E"/>
        </w:rPr>
        <w:t xml:space="preserve">; </w:t>
      </w:r>
      <w:r w:rsidRPr="00C04F2E">
        <w:rPr>
          <w:i/>
          <w:iCs/>
          <w:color w:val="000000" w:themeColor="text1"/>
        </w:rPr>
        <w:t>Cryptosporidium parvum; Toxoplasma gondii</w:t>
      </w:r>
      <w:r w:rsidRPr="00C04F2E">
        <w:rPr>
          <w:color w:val="1C1D1E"/>
        </w:rPr>
        <w:t xml:space="preserve">; </w:t>
      </w:r>
      <w:r w:rsidRPr="00C04F2E">
        <w:rPr>
          <w:i/>
          <w:iCs/>
          <w:color w:val="000000" w:themeColor="text1"/>
        </w:rPr>
        <w:t>Neospora caninum</w:t>
      </w:r>
    </w:p>
    <w:p w14:paraId="741EE914" w14:textId="77777777" w:rsidR="00C521B1" w:rsidRPr="00C04F2E" w:rsidRDefault="00C521B1" w:rsidP="00C04F2E">
      <w:pPr>
        <w:rPr>
          <w:color w:val="000000"/>
        </w:rPr>
      </w:pPr>
    </w:p>
    <w:p w14:paraId="60E0933C" w14:textId="77777777" w:rsidR="00C521B1" w:rsidRPr="00C04F2E" w:rsidRDefault="00C521B1" w:rsidP="00C04F2E">
      <w:pPr>
        <w:jc w:val="both"/>
        <w:rPr>
          <w:b/>
          <w:bCs/>
          <w:color w:val="000000"/>
          <w:u w:val="single" w:color="000000"/>
        </w:rPr>
      </w:pPr>
      <w:r w:rsidRPr="00C04F2E">
        <w:br/>
      </w:r>
    </w:p>
    <w:p w14:paraId="227D3F16" w14:textId="77777777" w:rsidR="00C521B1" w:rsidRPr="00C04F2E" w:rsidRDefault="00C521B1" w:rsidP="00C04F2E">
      <w:pPr>
        <w:rPr>
          <w:color w:val="000000"/>
        </w:rPr>
      </w:pPr>
      <w:r w:rsidRPr="00C04F2E">
        <w:rPr>
          <w:color w:val="000000" w:themeColor="text1"/>
          <w:u w:val="single"/>
        </w:rPr>
        <w:br w:type="page"/>
      </w:r>
    </w:p>
    <w:p w14:paraId="39EA041D" w14:textId="77777777" w:rsidR="00C521B1" w:rsidRPr="00C04F2E" w:rsidRDefault="0815F3F0" w:rsidP="00C04F2E">
      <w:pPr>
        <w:jc w:val="both"/>
        <w:outlineLvl w:val="0"/>
        <w:rPr>
          <w:b/>
          <w:bCs/>
          <w:color w:val="000000"/>
          <w:u w:val="single" w:color="000000"/>
        </w:rPr>
      </w:pPr>
      <w:r w:rsidRPr="00C04F2E">
        <w:rPr>
          <w:b/>
          <w:bCs/>
          <w:color w:val="000000" w:themeColor="text1"/>
          <w:u w:val="single"/>
        </w:rPr>
        <w:lastRenderedPageBreak/>
        <w:t>Introduction</w:t>
      </w:r>
    </w:p>
    <w:p w14:paraId="61AC8D32" w14:textId="77777777" w:rsidR="00C521B1" w:rsidRPr="00C04F2E" w:rsidRDefault="00C521B1" w:rsidP="00C04F2E">
      <w:pPr>
        <w:jc w:val="both"/>
        <w:outlineLvl w:val="0"/>
        <w:rPr>
          <w:color w:val="000000"/>
        </w:rPr>
      </w:pPr>
    </w:p>
    <w:p w14:paraId="33B1AE00" w14:textId="5BF0639C" w:rsidR="00C521B1" w:rsidRPr="00C04F2E" w:rsidRDefault="3F922E19" w:rsidP="00C04F2E">
      <w:pPr>
        <w:jc w:val="both"/>
        <w:outlineLvl w:val="0"/>
        <w:rPr>
          <w:color w:val="000000"/>
        </w:rPr>
      </w:pPr>
      <w:r w:rsidRPr="00C04F2E">
        <w:rPr>
          <w:color w:val="000000" w:themeColor="text1"/>
        </w:rPr>
        <w:t>The Apicomplexa are a phylum of intracellular protozoan parasites are among the most prevalent morbidity</w:t>
      </w:r>
      <w:r w:rsidR="00524256">
        <w:rPr>
          <w:color w:val="000000" w:themeColor="text1"/>
        </w:rPr>
        <w:t>-</w:t>
      </w:r>
      <w:r w:rsidRPr="00C04F2E">
        <w:rPr>
          <w:color w:val="000000" w:themeColor="text1"/>
        </w:rPr>
        <w:t>causing pathogens worldwide. Within this phylum</w:t>
      </w:r>
      <w:r w:rsidR="00EC7838">
        <w:rPr>
          <w:color w:val="000000" w:themeColor="text1"/>
        </w:rPr>
        <w:t>,</w:t>
      </w:r>
      <w:r w:rsidRPr="00C04F2E">
        <w:rPr>
          <w:color w:val="000000" w:themeColor="text1"/>
        </w:rPr>
        <w:t xml:space="preserve"> lie </w:t>
      </w:r>
      <w:proofErr w:type="gramStart"/>
      <w:r w:rsidRPr="00C04F2E">
        <w:rPr>
          <w:color w:val="000000" w:themeColor="text1"/>
        </w:rPr>
        <w:t>a number of</w:t>
      </w:r>
      <w:proofErr w:type="gramEnd"/>
      <w:r w:rsidRPr="00C04F2E">
        <w:rPr>
          <w:color w:val="000000" w:themeColor="text1"/>
        </w:rPr>
        <w:t xml:space="preserve"> intestinal protozoa of medical and veterinary importance, including </w:t>
      </w:r>
      <w:r w:rsidRPr="00C04F2E">
        <w:rPr>
          <w:i/>
          <w:iCs/>
          <w:color w:val="000000" w:themeColor="text1"/>
        </w:rPr>
        <w:t>Toxoplasma gondii</w:t>
      </w:r>
      <w:r w:rsidRPr="00C04F2E">
        <w:rPr>
          <w:color w:val="000000" w:themeColor="text1"/>
        </w:rPr>
        <w:t xml:space="preserve">, </w:t>
      </w:r>
      <w:r w:rsidRPr="00C04F2E">
        <w:rPr>
          <w:i/>
          <w:iCs/>
          <w:color w:val="000000" w:themeColor="text1"/>
        </w:rPr>
        <w:t xml:space="preserve">Neospora caninum </w:t>
      </w:r>
      <w:r w:rsidRPr="00C04F2E">
        <w:rPr>
          <w:color w:val="000000" w:themeColor="text1"/>
        </w:rPr>
        <w:t xml:space="preserve">and </w:t>
      </w:r>
      <w:r w:rsidRPr="00C04F2E">
        <w:rPr>
          <w:i/>
          <w:iCs/>
          <w:color w:val="000000" w:themeColor="text1"/>
        </w:rPr>
        <w:t>Cryptosporidium spp</w:t>
      </w:r>
      <w:r w:rsidRPr="00C04F2E">
        <w:rPr>
          <w:color w:val="000000" w:themeColor="text1"/>
        </w:rPr>
        <w:t xml:space="preserve">. </w:t>
      </w:r>
      <w:proofErr w:type="gramStart"/>
      <w:r w:rsidRPr="00C04F2E">
        <w:rPr>
          <w:color w:val="000000" w:themeColor="text1"/>
        </w:rPr>
        <w:t>All of</w:t>
      </w:r>
      <w:proofErr w:type="gramEnd"/>
      <w:r w:rsidRPr="00C04F2E">
        <w:rPr>
          <w:color w:val="000000" w:themeColor="text1"/>
        </w:rPr>
        <w:t xml:space="preserve"> these parasites can be acquired orally, before infecting or invading the intestinal epithelium. </w:t>
      </w:r>
      <w:r w:rsidRPr="00C04F2E">
        <w:rPr>
          <w:i/>
          <w:iCs/>
          <w:color w:val="000000" w:themeColor="text1"/>
        </w:rPr>
        <w:t>Toxoplasma gondii</w:t>
      </w:r>
      <w:r w:rsidRPr="00C04F2E">
        <w:rPr>
          <w:color w:val="000000" w:themeColor="text1"/>
        </w:rPr>
        <w:t xml:space="preserve">, and </w:t>
      </w:r>
      <w:r w:rsidRPr="00C04F2E">
        <w:rPr>
          <w:i/>
          <w:iCs/>
          <w:color w:val="000000" w:themeColor="text1"/>
        </w:rPr>
        <w:t xml:space="preserve">Neospora caninum </w:t>
      </w:r>
      <w:r w:rsidRPr="00C04F2E">
        <w:rPr>
          <w:color w:val="000000" w:themeColor="text1"/>
        </w:rPr>
        <w:t xml:space="preserve">will disseminate, causing non-specific systemic symptoms during acute infection, before encysting in muscles and the nervous system. </w:t>
      </w:r>
      <w:r w:rsidRPr="00C04F2E">
        <w:rPr>
          <w:i/>
          <w:iCs/>
          <w:color w:val="000000" w:themeColor="text1"/>
        </w:rPr>
        <w:t>Cryptosporidium spp.</w:t>
      </w:r>
      <w:r w:rsidRPr="00C04F2E">
        <w:rPr>
          <w:color w:val="000000" w:themeColor="text1"/>
        </w:rPr>
        <w:t xml:space="preserve"> remain within the epithelium, causing gastrointestinal symptoms. Historically, a lack of suitable experimental models has limited our understanding of very early interactions between these parasites, and the multiple cell lineages of the small intestinal epithelium. Here, we review recent progress made in 3D stem cell-derived enteroid models in characterising the interactions that occur between these parasites and the host intestinal epithelium.</w:t>
      </w:r>
    </w:p>
    <w:p w14:paraId="426D12FC" w14:textId="77777777" w:rsidR="00C521B1" w:rsidRPr="00C04F2E" w:rsidRDefault="00C521B1" w:rsidP="00C04F2E">
      <w:pPr>
        <w:jc w:val="both"/>
        <w:rPr>
          <w:color w:val="000000"/>
        </w:rPr>
      </w:pPr>
    </w:p>
    <w:p w14:paraId="6D7E3758" w14:textId="3142DBAB" w:rsidR="00C521B1" w:rsidRPr="00C04F2E" w:rsidRDefault="00C521B1" w:rsidP="00C04F2E">
      <w:pPr>
        <w:spacing w:after="160"/>
        <w:jc w:val="both"/>
        <w:rPr>
          <w:color w:val="000000"/>
        </w:rPr>
      </w:pPr>
      <w:r w:rsidRPr="00C04F2E">
        <w:rPr>
          <w:color w:val="000000"/>
        </w:rPr>
        <w:t>Enteroids are 3D tissue culture models derived from Lgr5+ stem cells that reside at the base of the crypts of the small intestinal epithelium. When cultured in Matrigel, with a cocktail of growth factors, Lgr5+ stem cells will proliferate and differentiate to form 3D structures with bud-like crypts and villus domains, enclosing a central lumen (Figure 1A-B)</w:t>
      </w:r>
      <w:r w:rsidRPr="00C04F2E">
        <w:rPr>
          <w:rFonts w:eastAsia="Helvetica"/>
          <w:color w:val="000000"/>
        </w:rPr>
        <w:fldChar w:fldCharType="begin"/>
      </w:r>
      <w:r w:rsidR="007A61E5" w:rsidRPr="00C04F2E">
        <w:rPr>
          <w:rFonts w:eastAsia="Helvetica"/>
          <w:color w:val="000000"/>
        </w:rPr>
        <w:instrText xml:space="preserve"> ADDIN EN.CITE &lt;EndNote&gt;&lt;Cite&gt;&lt;Author&gt;Sato&lt;/Author&gt;&lt;Year&gt;2009&lt;/Year&gt;&lt;RecNum&gt;167&lt;/RecNum&gt;&lt;DisplayText&gt;&lt;style face="superscript"&gt;1&lt;/style&gt;&lt;/DisplayText&gt;&lt;record&gt;&lt;rec-number&gt;167&lt;/rec-number&gt;&lt;foreign-keys&gt;&lt;key app="EN" db-id="pttszevxyf9ed6edx5av5fr5rtva2r2xzwtd" timestamp="1582643228"&gt;167&lt;/key&gt;&lt;/foreign-keys&gt;&lt;ref-type name="Journal Article"&gt;17&lt;/ref-type&gt;&lt;contributors&gt;&lt;authors&gt;&lt;author&gt;Sato, Toshiro&lt;/author&gt;&lt;author&gt;Vries, Robert G.&lt;/author&gt;&lt;author&gt;Snippert, Hugo J.&lt;/author&gt;&lt;author&gt;Van De Wetering, Marc&lt;/author&gt;&lt;author&gt;Barker, Nick&lt;/author&gt;&lt;author&gt;Stange, Daniel E.&lt;/author&gt;&lt;author&gt;Van Es, Johan H.&lt;/author&gt;&lt;author&gt;Abo, Arie&lt;/author&gt;&lt;author&gt;Kujala, Pekka&lt;/author&gt;&lt;author&gt;Peters, Peter J.&lt;/author&gt;&lt;author&gt;Clevers, Hans&lt;/author&gt;&lt;/authors&gt;&lt;/contributors&gt;&lt;titles&gt;&lt;title&gt;Single Lgr5+ stem cells build crypt-villus structures in vitro without a mesenchymal niche&lt;/title&gt;&lt;secondary-title&gt;Nature&lt;/secondary-title&gt;&lt;/titles&gt;&lt;periodical&gt;&lt;full-title&gt;Nature&lt;/full-title&gt;&lt;/periodical&gt;&lt;pages&gt;262-265&lt;/pages&gt;&lt;volume&gt;459&lt;/volume&gt;&lt;number&gt;7244&lt;/number&gt;&lt;dates&gt;&lt;year&gt;2009&lt;/year&gt;&lt;/dates&gt;&lt;urls&gt;&lt;/urls&gt;&lt;electronic-resource-num&gt;10.1038/nature07935&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1</w:t>
      </w:r>
      <w:r w:rsidRPr="00C04F2E">
        <w:rPr>
          <w:rFonts w:eastAsia="Helvetica"/>
          <w:color w:val="000000"/>
        </w:rPr>
        <w:fldChar w:fldCharType="end"/>
      </w:r>
      <w:r w:rsidRPr="00C04F2E">
        <w:rPr>
          <w:color w:val="000000"/>
        </w:rPr>
        <w:t>. Crucially, these cultures contain a representative mixture of the differentiated cell types that make up the intestinal epithelium, including goblet cells, enteroendocrine cells, Paneth cells, tuft cells and enterocytes. Because of this, enteroids are increasingly being used to study or propa</w:t>
      </w:r>
      <w:r w:rsidRPr="00C04F2E">
        <w:t>gate enteric pathogens, including norovirus, rotavirus, </w:t>
      </w:r>
      <w:r w:rsidRPr="00C04F2E">
        <w:rPr>
          <w:i/>
          <w:iCs/>
        </w:rPr>
        <w:t>Salmonella</w:t>
      </w:r>
      <w:r w:rsidRPr="00C04F2E">
        <w:t>, and </w:t>
      </w:r>
      <w:r w:rsidRPr="00C04F2E">
        <w:rPr>
          <w:i/>
          <w:iCs/>
        </w:rPr>
        <w:t>Escherichia coli</w:t>
      </w:r>
      <w:r w:rsidRPr="00C04F2E">
        <w:rPr>
          <w:rFonts w:eastAsia="Helvetica"/>
        </w:rPr>
        <w:fldChar w:fldCharType="begin">
          <w:fldData xml:space="preserve">PEVuZE5vdGU+PENpdGU+PEF1dGhvcj5TYXhlbmE8L0F1dGhvcj48WWVhcj4yMDE3PC9ZZWFyPjxS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L3BlcmlvZGljYWw+PHBhZ2VzPkU1NzAtRTU3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</w:fldData>
        </w:fldChar>
      </w:r>
      <w:r w:rsidR="007A61E5" w:rsidRPr="00C04F2E">
        <w:rPr>
          <w:rFonts w:eastAsia="Helvetica"/>
        </w:rPr>
        <w:instrText xml:space="preserve"> ADDIN EN.CITE </w:instrText>
      </w:r>
      <w:r w:rsidR="007A61E5" w:rsidRPr="00C04F2E">
        <w:rPr>
          <w:rFonts w:eastAsia="Helvetica"/>
        </w:rPr>
        <w:fldChar w:fldCharType="begin">
          <w:fldData xml:space="preserve">PEVuZE5vdGU+PENpdGU+PEF1dGhvcj5TYXhlbmE8L0F1dGhvcj48WWVhcj4yMDE3PC9ZZWFyPjxS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L3BlcmlvZGljYWw+PHBhZ2VzPkU1NzAtRTU3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</w:fldData>
        </w:fldChar>
      </w:r>
      <w:r w:rsidR="007A61E5" w:rsidRPr="00C04F2E">
        <w:rPr>
          <w:rFonts w:eastAsia="Helvetica"/>
        </w:rPr>
        <w:instrText xml:space="preserve"> ADDIN EN.CITE.DATA </w:instrText>
      </w:r>
      <w:r w:rsidR="007A61E5" w:rsidRPr="00C04F2E">
        <w:rPr>
          <w:rFonts w:eastAsia="Helvetica"/>
        </w:rPr>
      </w:r>
      <w:r w:rsidR="007A61E5" w:rsidRPr="00C04F2E">
        <w:rPr>
          <w:rFonts w:eastAsia="Helvetica"/>
        </w:rPr>
        <w:fldChar w:fldCharType="end"/>
      </w:r>
      <w:r w:rsidRPr="00C04F2E">
        <w:rPr>
          <w:rFonts w:eastAsia="Helvetica"/>
        </w:rPr>
      </w:r>
      <w:r w:rsidRPr="00C04F2E">
        <w:rPr>
          <w:rFonts w:eastAsia="Helvetica"/>
        </w:rPr>
        <w:fldChar w:fldCharType="separate"/>
      </w:r>
      <w:r w:rsidRPr="00C04F2E">
        <w:rPr>
          <w:rFonts w:eastAsia="Helvetica"/>
          <w:noProof/>
          <w:vertAlign w:val="superscript"/>
        </w:rPr>
        <w:t>2-8</w:t>
      </w:r>
      <w:r w:rsidRPr="00C04F2E">
        <w:rPr>
          <w:rFonts w:eastAsia="Helvetica"/>
        </w:rPr>
        <w:fldChar w:fldCharType="end"/>
      </w:r>
      <w:r w:rsidRPr="00C04F2E">
        <w:t>. In fact, enteroid models have now been developed for multiple different species, meaning that a variety of infectious agents can be studied in their natural hosts (Figure 1B-D)</w:t>
      </w:r>
      <w:r w:rsidRPr="00C04F2E">
        <w:rPr>
          <w:rFonts w:eastAsia="Helvetica"/>
        </w:rPr>
        <w:fldChar w:fldCharType="begin"/>
      </w:r>
      <w:r w:rsidRPr="00C04F2E">
        <w:rPr>
          <w:rFonts w:eastAsia="Helvetica"/>
        </w:rPr>
        <w:instrText xml:space="preserve"> ADDIN EN.CITE &lt;EndNote&gt;&lt;Cite&gt;&lt;Author&gt;Yin&lt;/Author&gt;&lt;Year&gt;2019&lt;/Year&gt;&lt;RecNum&gt;120&lt;/RecNum&gt;&lt;DisplayText&gt;&lt;style face="superscript"&gt;9&lt;/style&gt;&lt;/DisplayText&gt;&lt;record&gt;&lt;rec-number&gt;120&lt;/rec-number&gt;&lt;foreign-keys&gt;&lt;key app="EN" db-id="pttszevxyf9ed6edx5av5fr5rtva2r2xzwtd" timestamp="1580739071"&gt;120&lt;/key&gt;&lt;/foreign-keys&gt;&lt;ref-type name="Journal Article"&gt;17&lt;/ref-type&gt;&lt;contributors&gt;&lt;authors&gt;&lt;author&gt;Yin, Yue-Bang&lt;/author&gt;&lt;author&gt;Guo, Song-Ge&lt;/author&gt;&lt;author&gt;Wan, Dan&lt;/author&gt;&lt;author&gt;Wu, Xin&lt;/author&gt;&lt;author&gt;Yin, Yu-Long&lt;/author&gt;&lt;/authors&gt;&lt;/contributors&gt;&lt;titles&gt;&lt;title&gt;Enteroids: Promising in Vitro Models for Studies of Intestinal Physiology and Nutrition in Farm Animals&lt;/title&gt;&lt;secondary-title&gt;Journal of Agricultural and Food Chemistry&lt;/secondary-title&gt;&lt;/titles&gt;&lt;periodical&gt;&lt;full-title&gt;Journal of Agricultural and Food Chemistry&lt;/full-title&gt;&lt;/periodical&gt;&lt;pages&gt;2421-2428&lt;/pages&gt;&lt;volume&gt;67&lt;/volume&gt;&lt;number&gt;9&lt;/number&gt;&lt;dates&gt;&lt;year&gt;2019&lt;/year&gt;&lt;pub-dates&gt;&lt;date&gt;2019/03/06&lt;/date&gt;&lt;/pub-dates&gt;&lt;/dates&gt;&lt;publisher&gt;American Chemical Society&lt;/publisher&gt;&lt;isbn&gt;0021-8561&lt;/isbn&gt;&lt;urls&gt;&lt;related-urls&gt;&lt;url&gt;https://doi.org/10.1021/acs.jafc.8b06908&lt;/url&gt;&lt;/related-urls&gt;&lt;/urls&gt;&lt;electronic-resource-num&gt;10.1021/acs.jafc.8b06908&lt;/electronic-resource-num&gt;&lt;/record&gt;&lt;/Cite&gt;&lt;/EndNote&gt;</w:instrText>
      </w:r>
      <w:r w:rsidRPr="00C04F2E">
        <w:rPr>
          <w:rFonts w:eastAsia="Helvetica"/>
        </w:rPr>
        <w:fldChar w:fldCharType="separate"/>
      </w:r>
      <w:r w:rsidRPr="00C04F2E">
        <w:rPr>
          <w:rFonts w:eastAsia="Helvetica"/>
          <w:noProof/>
          <w:vertAlign w:val="superscript"/>
        </w:rPr>
        <w:t>9</w:t>
      </w:r>
      <w:r w:rsidRPr="00C04F2E">
        <w:rPr>
          <w:rFonts w:eastAsia="Helvetica"/>
        </w:rPr>
        <w:fldChar w:fldCharType="end"/>
      </w:r>
      <w:r w:rsidRPr="00C04F2E">
        <w:t xml:space="preserve">.  </w:t>
      </w:r>
    </w:p>
    <w:p w14:paraId="1E1E1718" w14:textId="1985B71D" w:rsidR="00C521B1" w:rsidRPr="00C04F2E" w:rsidRDefault="00C521B1" w:rsidP="00C04F2E">
      <w:pPr>
        <w:jc w:val="both"/>
        <w:rPr>
          <w:color w:val="000000"/>
        </w:rPr>
      </w:pPr>
      <w:r w:rsidRPr="00C04F2E">
        <w:rPr>
          <w:color w:val="000000"/>
        </w:rPr>
        <w:t>One technical issue is that while enteric infections occur at the luminal surface of the small intestinal epithelium, enteroids feature an enclosed lumen, making the large-scale application of pathogens a challenge. The small intestinal epithelium is polarised, with different receptors at both the basal and apical sides</w:t>
      </w:r>
      <w:r w:rsidRPr="00C04F2E">
        <w:rPr>
          <w:rFonts w:eastAsia="Helvetica"/>
          <w:color w:val="000000"/>
        </w:rPr>
        <w:fldChar w:fldCharType="begin"/>
      </w:r>
      <w:r w:rsidR="007A61E5" w:rsidRPr="00C04F2E">
        <w:rPr>
          <w:rFonts w:eastAsia="Helvetica"/>
          <w:color w:val="000000"/>
        </w:rPr>
        <w:instrText xml:space="preserve"> ADDIN EN.CITE &lt;EndNote&gt;&lt;Cite&gt;&lt;Author&gt;Sato&lt;/Author&gt;&lt;Year&gt;2009&lt;/Year&gt;&lt;RecNum&gt;167&lt;/RecNum&gt;&lt;DisplayText&gt;&lt;style face="superscript"&gt;1&lt;/style&gt;&lt;/DisplayText&gt;&lt;record&gt;&lt;rec-number&gt;167&lt;/rec-number&gt;&lt;foreign-keys&gt;&lt;key app="EN" db-id="pttszevxyf9ed6edx5av5fr5rtva2r2xzwtd" timestamp="1582643228"&gt;167&lt;/key&gt;&lt;/foreign-keys&gt;&lt;ref-type name="Journal Article"&gt;17&lt;/ref-type&gt;&lt;contributors&gt;&lt;authors&gt;&lt;author&gt;Sato, Toshiro&lt;/author&gt;&lt;author&gt;Vries, Robert G.&lt;/author&gt;&lt;author&gt;Snippert, Hugo J.&lt;/author&gt;&lt;author&gt;Van De Wetering, Marc&lt;/author&gt;&lt;author&gt;Barker, Nick&lt;/author&gt;&lt;author&gt;Stange, Daniel E.&lt;/author&gt;&lt;author&gt;Van Es, Johan H.&lt;/author&gt;&lt;author&gt;Abo, Arie&lt;/author&gt;&lt;author&gt;Kujala, Pekka&lt;/author&gt;&lt;author&gt;Peters, Peter J.&lt;/author&gt;&lt;author&gt;Clevers, Hans&lt;/author&gt;&lt;/authors&gt;&lt;/contributors&gt;&lt;titles&gt;&lt;title&gt;Single Lgr5+ stem cells build crypt-villus structures in vitro without a mesenchymal niche&lt;/title&gt;&lt;secondary-title&gt;Nature&lt;/secondary-title&gt;&lt;/titles&gt;&lt;periodical&gt;&lt;full-title&gt;Nature&lt;/full-title&gt;&lt;/periodical&gt;&lt;pages&gt;262-265&lt;/pages&gt;&lt;volume&gt;459&lt;/volume&gt;&lt;number&gt;7244&lt;/number&gt;&lt;dates&gt;&lt;year&gt;2009&lt;/year&gt;&lt;/dates&gt;&lt;urls&gt;&lt;/urls&gt;&lt;electronic-resource-num&gt;10.1038/nature07935&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1</w:t>
      </w:r>
      <w:r w:rsidRPr="00C04F2E">
        <w:rPr>
          <w:rFonts w:eastAsia="Helvetica"/>
          <w:color w:val="000000"/>
        </w:rPr>
        <w:fldChar w:fldCharType="end"/>
      </w:r>
      <w:r w:rsidRPr="00C04F2E">
        <w:rPr>
          <w:color w:val="000000"/>
        </w:rPr>
        <w:t>. Therefore, infection from the apical surface may incur different host responses to that of the basal side. Development of enteroid-derived monolayers or “inside-out” enteroid models will be important in addressing this issue (Figure 1</w:t>
      </w:r>
      <w:r w:rsidR="00B15BD6" w:rsidRPr="00C04F2E">
        <w:rPr>
          <w:color w:val="000000"/>
        </w:rPr>
        <w:t>E</w:t>
      </w:r>
      <w:r w:rsidRPr="00C04F2E">
        <w:rPr>
          <w:color w:val="000000"/>
        </w:rPr>
        <w:t>-</w:t>
      </w:r>
      <w:r w:rsidR="00B15BD6" w:rsidRPr="00C04F2E">
        <w:rPr>
          <w:color w:val="000000"/>
        </w:rPr>
        <w:t>F</w:t>
      </w:r>
      <w:r w:rsidRPr="00C04F2E">
        <w:rPr>
          <w:color w:val="000000"/>
        </w:rPr>
        <w:t>)</w:t>
      </w:r>
      <w:r w:rsidRPr="00C04F2E">
        <w:rPr>
          <w:rFonts w:eastAsia="Helvetica"/>
          <w:color w:val="000000"/>
        </w:rPr>
        <w:fldChar w:fldCharType="begin">
          <w:fldData xml:space="preserve">PEVuZE5vdGU+PENpdGU+PEF1dGhvcj5Ob2VsPC9BdXRob3I+PFllYXI+MjAxNzwvWWVhcj48UmVj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Ob2VsPC9BdXRob3I+PFllYXI+MjAxNzwvWWVhcj48UmVj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10-15</w:t>
      </w:r>
      <w:r w:rsidRPr="00C04F2E">
        <w:rPr>
          <w:rFonts w:eastAsia="Helvetica"/>
          <w:color w:val="000000"/>
        </w:rPr>
        <w:fldChar w:fldCharType="end"/>
      </w:r>
      <w:r w:rsidRPr="00C04F2E">
        <w:rPr>
          <w:color w:val="000000"/>
        </w:rPr>
        <w:t>.</w:t>
      </w:r>
    </w:p>
    <w:p w14:paraId="0368AB65" w14:textId="77777777" w:rsidR="00C521B1" w:rsidRPr="00C04F2E" w:rsidRDefault="3F922E19" w:rsidP="00C04F2E">
      <w:pPr>
        <w:jc w:val="both"/>
        <w:rPr>
          <w:color w:val="000000"/>
        </w:rPr>
      </w:pPr>
      <w:r w:rsidRPr="00C04F2E">
        <w:rPr>
          <w:color w:val="000000" w:themeColor="text1"/>
        </w:rPr>
        <w:t xml:space="preserve">  </w:t>
      </w:r>
    </w:p>
    <w:p w14:paraId="6183F398" w14:textId="39CE9F4A" w:rsidR="00C521B1" w:rsidRPr="00C04F2E" w:rsidRDefault="00C521B1" w:rsidP="00C04F2E">
      <w:pPr>
        <w:jc w:val="both"/>
        <w:rPr>
          <w:color w:val="000000"/>
        </w:rPr>
      </w:pPr>
      <w:r w:rsidRPr="00C04F2E">
        <w:rPr>
          <w:color w:val="000000"/>
        </w:rPr>
        <w:t xml:space="preserve">Enteroid models have recently been applied to the study of </w:t>
      </w:r>
      <w:r w:rsidRPr="00C04F2E">
        <w:rPr>
          <w:i/>
          <w:iCs/>
          <w:color w:val="000000"/>
        </w:rPr>
        <w:t>Toxoplasma gondii</w:t>
      </w:r>
      <w:r w:rsidRPr="00C04F2E">
        <w:rPr>
          <w:color w:val="000000"/>
        </w:rPr>
        <w:t xml:space="preserve"> and </w:t>
      </w:r>
      <w:r w:rsidRPr="00C04F2E">
        <w:rPr>
          <w:i/>
          <w:iCs/>
          <w:color w:val="000000"/>
        </w:rPr>
        <w:t xml:space="preserve">Cryptosporidium </w:t>
      </w:r>
      <w:proofErr w:type="spellStart"/>
      <w:r w:rsidRPr="00C04F2E">
        <w:rPr>
          <w:i/>
          <w:iCs/>
          <w:color w:val="000000"/>
        </w:rPr>
        <w:t>spp</w:t>
      </w:r>
      <w:proofErr w:type="spellEnd"/>
      <w:r w:rsidRPr="00C04F2E">
        <w:rPr>
          <w:color w:val="000000"/>
        </w:rPr>
        <w:t>, yielding important biological insights</w:t>
      </w:r>
      <w:r w:rsidRPr="00C04F2E">
        <w:rPr>
          <w:rFonts w:eastAsia="Helvetica"/>
          <w:color w:val="000000"/>
        </w:rPr>
        <w:fldChar w:fldCharType="begin">
          <w:fldData xml:space="preserve">PEVuZE5vdGU+PENpdGU+PEF1dGhvcj5CZXRhbmNvdXJ0PC9BdXRob3I+PFllYXI+MjAxOTwvWWVh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CZXRhbmNvdXJ0PC9BdXRob3I+PFllYXI+MjAxOTwvWWVh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14,16-25</w:t>
      </w:r>
      <w:r w:rsidRPr="00C04F2E">
        <w:rPr>
          <w:rFonts w:eastAsia="Helvetica"/>
          <w:color w:val="000000"/>
        </w:rPr>
        <w:fldChar w:fldCharType="end"/>
      </w:r>
      <w:r w:rsidRPr="00C04F2E">
        <w:rPr>
          <w:color w:val="000000"/>
        </w:rPr>
        <w:t xml:space="preserve">. Since enteroids recreate many of the characteristics of the </w:t>
      </w:r>
      <w:r w:rsidRPr="00C04F2E">
        <w:rPr>
          <w:i/>
          <w:iCs/>
          <w:color w:val="000000"/>
        </w:rPr>
        <w:t>in vivo</w:t>
      </w:r>
      <w:r w:rsidRPr="00C04F2E">
        <w:rPr>
          <w:color w:val="000000"/>
        </w:rPr>
        <w:t xml:space="preserve"> environment in a sustainable and </w:t>
      </w:r>
      <w:r w:rsidRPr="00C33275">
        <w:rPr>
          <w:color w:val="000000"/>
          <w:u w:val="single"/>
        </w:rPr>
        <w:t>co</w:t>
      </w:r>
      <w:r w:rsidR="00885E4A" w:rsidRPr="00C33275">
        <w:rPr>
          <w:color w:val="000000"/>
          <w:u w:val="single"/>
        </w:rPr>
        <w:t>st-effective</w:t>
      </w:r>
      <w:r w:rsidRPr="00C04F2E">
        <w:rPr>
          <w:color w:val="000000"/>
        </w:rPr>
        <w:t xml:space="preserve"> way, </w:t>
      </w:r>
      <w:r w:rsidR="004C65D7" w:rsidRPr="00C04F2E">
        <w:rPr>
          <w:color w:val="000000"/>
        </w:rPr>
        <w:t>they</w:t>
      </w:r>
      <w:r w:rsidRPr="00C04F2E">
        <w:rPr>
          <w:color w:val="000000"/>
        </w:rPr>
        <w:t xml:space="preserve"> pave the way for a reduction in the use of animals in research into these important parasites.</w:t>
      </w:r>
    </w:p>
    <w:p w14:paraId="1E24E703" w14:textId="77777777" w:rsidR="00C521B1" w:rsidRPr="00C04F2E" w:rsidRDefault="00C521B1" w:rsidP="00C04F2E">
      <w:pPr>
        <w:jc w:val="both"/>
        <w:rPr>
          <w:color w:val="000000"/>
        </w:rPr>
      </w:pPr>
    </w:p>
    <w:p w14:paraId="08BF1AEF" w14:textId="77777777" w:rsidR="00C521B1" w:rsidRPr="00C04F2E" w:rsidRDefault="00C521B1" w:rsidP="00C04F2E">
      <w:pPr>
        <w:jc w:val="both"/>
        <w:rPr>
          <w:color w:val="000000"/>
        </w:rPr>
      </w:pPr>
    </w:p>
    <w:p w14:paraId="2679092F" w14:textId="77777777" w:rsidR="00C521B1" w:rsidRPr="00C04F2E" w:rsidRDefault="0815F3F0" w:rsidP="00C04F2E">
      <w:pPr>
        <w:jc w:val="both"/>
        <w:outlineLvl w:val="0"/>
        <w:rPr>
          <w:b/>
          <w:bCs/>
          <w:i/>
          <w:iCs/>
          <w:color w:val="000000"/>
          <w:u w:val="single" w:color="000000"/>
        </w:rPr>
      </w:pPr>
      <w:r w:rsidRPr="00C04F2E">
        <w:rPr>
          <w:b/>
          <w:bCs/>
          <w:i/>
          <w:iCs/>
          <w:color w:val="000000" w:themeColor="text1"/>
          <w:u w:val="single"/>
        </w:rPr>
        <w:t>Toxoplasma gondii</w:t>
      </w:r>
    </w:p>
    <w:p w14:paraId="0C62190F" w14:textId="77777777" w:rsidR="00C521B1" w:rsidRPr="00C04F2E" w:rsidRDefault="00C521B1" w:rsidP="00C04F2E">
      <w:pPr>
        <w:jc w:val="both"/>
        <w:rPr>
          <w:color w:val="000000"/>
        </w:rPr>
      </w:pPr>
    </w:p>
    <w:p w14:paraId="2A6804C8" w14:textId="425FA93B" w:rsidR="00C521B1" w:rsidRPr="00C04F2E" w:rsidRDefault="00C521B1" w:rsidP="00C04F2E">
      <w:pPr>
        <w:jc w:val="both"/>
        <w:rPr>
          <w:color w:val="000000"/>
        </w:rPr>
      </w:pPr>
      <w:r w:rsidRPr="00C04F2E">
        <w:rPr>
          <w:i/>
          <w:iCs/>
          <w:color w:val="000000"/>
        </w:rPr>
        <w:t xml:space="preserve">Toxoplasma gondii </w:t>
      </w:r>
      <w:r w:rsidRPr="00C04F2E">
        <w:rPr>
          <w:color w:val="000000"/>
        </w:rPr>
        <w:t>is an obligate intracellular parasite</w:t>
      </w:r>
      <w:r w:rsidR="005D594F">
        <w:rPr>
          <w:color w:val="000000"/>
        </w:rPr>
        <w:t>,</w:t>
      </w:r>
      <w:r w:rsidRPr="00C04F2E">
        <w:rPr>
          <w:color w:val="000000"/>
        </w:rPr>
        <w:t xml:space="preserve"> prevalent in most warm-blooded animals</w:t>
      </w:r>
      <w:r w:rsidRPr="00C04F2E">
        <w:rPr>
          <w:rFonts w:eastAsia="Helvetica"/>
        </w:rPr>
        <w:fldChar w:fldCharType="begin"/>
      </w:r>
      <w:r w:rsidRPr="00C04F2E">
        <w:rPr>
          <w:rFonts w:eastAsia="Helvetica"/>
        </w:rPr>
        <w:instrText xml:space="preserve"> ADDIN EN.CITE &lt;EndNote&gt;&lt;Cite&gt;&lt;Author&gt;Howe&lt;/Author&gt;&lt;Year&gt;1995&lt;/Year&gt;&lt;RecNum&gt;217&lt;/RecNum&gt;&lt;DisplayText&gt;&lt;style face="superscript"&gt;26&lt;/style&gt;&lt;/DisplayText&gt;&lt;record&gt;&lt;rec-number&gt;217&lt;/rec-number&gt;&lt;foreign-keys&gt;&lt;key app="EN" db-id="pttszevxyf9ed6edx5av5fr5rtva2r2xzwtd" timestamp="1583232028"&gt;217&lt;/key&gt;&lt;/foreign-keys&gt;&lt;ref-type name="Journal Article"&gt;17&lt;/ref-type&gt;&lt;contributors&gt;&lt;authors&gt;&lt;author&gt;Howe, D. K.&lt;/author&gt;&lt;author&gt;Sibley, L. D.&lt;/author&gt;&lt;/authors&gt;&lt;/contributors&gt;&lt;titles&gt;&lt;title&gt;Toxoplasma gondii comprises three clonal lineages: correlation of parasite genotype with human disease&lt;/title&gt;&lt;secondary-title&gt;The Journal of infectious diseases&lt;/secondary-title&gt;&lt;alt-title&gt;J Infect Dis&lt;/alt-title&gt;&lt;/titles&gt;&lt;periodical&gt;&lt;full-title&gt;The Journal of Infectious Diseases&lt;/full-title&gt;&lt;/periodical&gt;&lt;pages&gt;1561-1566&lt;/pages&gt;&lt;volume&gt;172&lt;/volume&gt;&lt;number&gt;6&lt;/number&gt;&lt;keywords&gt;&lt;keyword&gt;Animals&lt;/keyword&gt;&lt;keyword&gt;Base Sequence&lt;/keyword&gt;&lt;keyword&gt;Genotype&lt;/keyword&gt;&lt;keyword&gt;Humans&lt;/keyword&gt;&lt;keyword&gt;Molecular Sequence Data&lt;/keyword&gt;&lt;keyword&gt;Phylogeny&lt;/keyword&gt;&lt;keyword&gt;Polymerase Chain Reaction&lt;/keyword&gt;&lt;keyword&gt;Polymorphism, Restriction Fragment Length&lt;/keyword&gt;&lt;keyword&gt;Toxoplasma/*genetics&lt;/keyword&gt;&lt;keyword&gt;Toxoplasmosis/*etiology&lt;/keyword&gt;&lt;/keywords&gt;&lt;dates&gt;&lt;year&gt;1995&lt;/year&gt;&lt;/dates&gt;&lt;pub-location&gt;United States&lt;/pub-location&gt;&lt;isbn&gt;0022-1899&lt;/isbn&gt;&lt;accession-num&gt;7594717&lt;/accession-num&gt;&lt;urls&gt;&lt;related-urls&gt;&lt;url&gt;https://pubmed.ncbi.nlm.nih.gov/7594717&lt;/url&gt;&lt;/related-urls&gt;&lt;/urls&gt;&lt;electronic-resource-num&gt;10.1093/infdis/172.6.1561&lt;/electronic-resource-num&gt;&lt;remote-database-name&gt;PubMed&lt;/remote-database-name&gt;&lt;language&gt;eng&lt;/language&gt;&lt;/record&gt;&lt;/Cite&gt;&lt;/EndNote&gt;</w:instrText>
      </w:r>
      <w:r w:rsidRPr="00C04F2E">
        <w:rPr>
          <w:rFonts w:eastAsia="Helvetica"/>
        </w:rPr>
        <w:fldChar w:fldCharType="separate"/>
      </w:r>
      <w:r w:rsidRPr="00C04F2E">
        <w:rPr>
          <w:rFonts w:eastAsia="Helvetica"/>
          <w:noProof/>
          <w:vertAlign w:val="superscript"/>
        </w:rPr>
        <w:t>26</w:t>
      </w:r>
      <w:r w:rsidRPr="00C04F2E">
        <w:rPr>
          <w:rFonts w:eastAsia="Helvetica"/>
        </w:rPr>
        <w:fldChar w:fldCharType="end"/>
      </w:r>
      <w:r w:rsidRPr="00C04F2E">
        <w:t xml:space="preserve">. </w:t>
      </w:r>
      <w:r w:rsidRPr="00C04F2E">
        <w:rPr>
          <w:i/>
          <w:iCs/>
          <w:color w:val="000000"/>
        </w:rPr>
        <w:t xml:space="preserve">T. gondii </w:t>
      </w:r>
      <w:r w:rsidRPr="00C04F2E">
        <w:rPr>
          <w:color w:val="000000"/>
        </w:rPr>
        <w:t>infections in humans tend to be asymptomatic or associated with mild flu-like illness, however as an opportunistic parasite it is capable of causing devastating effects, frequently manifesting in the development of brain abscesses and encephalitis</w:t>
      </w:r>
      <w:r w:rsidRPr="00C04F2E">
        <w:rPr>
          <w:rFonts w:eastAsia="Helvetica"/>
        </w:rPr>
        <w:fldChar w:fldCharType="begin">
          <w:fldData xml:space="preserve">PEVuZE5vdGU+PENpdGU+PEF1dGhvcj5Nb250b3lhPC9BdXRob3I+PFllYXI+MjAwNDwvWWVhcj48
UmVjTnVtPjIxODwvUmVjTnVtPjxEaXNwbGF5VGV4dD48c3R5bGUgZmFjZT0ic3VwZXJzY3JpcHQi
PjI3LDI4PC9zdHlsZT48L0Rpc3BsYXlUZXh0PjxyZWNvcmQ+PHJlYy1udW1iZXI+MjE4PC9yZWMt
bnVtYmVyPjxmb3JlaWduLWtleXM+PGtleSBhcHA9IkVOIiBkYi1pZD0icHR0c3pldnh5ZjllZDZl
ZHg1YXY1ZnI1cnR2YTJyMnh6d3RkIiB0aW1lc3RhbXA9IjE1ODMyMzIwNjciPjIxODwva2V5Pjwv
Zm9yZWlnbi1rZXlzPjxyZWYtdHlwZSBuYW1lPSJKb3VybmFsIEFydGljbGUiPjE3PC9yZWYtdHlw
ZT48Y29udHJpYnV0b3JzPjxhdXRob3JzPjxhdXRob3I+TW9udG95YSwgSi4gRy48L2F1dGhvcj48
YXV0aG9yPkxpZXNlbmZlbGQsIE8uPC9hdXRob3I+PC9hdXRob3JzPjwvY29udHJpYnV0b3JzPjx0
aXRsZXM+PHRpdGxlPlRveG9wbGFzbW9za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E5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C9wZXJpb2RpY2FsPjxw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</w:fldData>
        </w:fldChar>
      </w:r>
      <w:r w:rsidRPr="00C04F2E">
        <w:rPr>
          <w:rFonts w:eastAsia="Helvetica"/>
        </w:rPr>
        <w:instrText xml:space="preserve"> ADDIN EN.CITE </w:instrText>
      </w:r>
      <w:r w:rsidRPr="00C04F2E">
        <w:rPr>
          <w:rFonts w:eastAsia="Helvetica"/>
        </w:rPr>
        <w:fldChar w:fldCharType="begin">
          <w:fldData xml:space="preserve">PEVuZE5vdGU+PENpdGU+PEF1dGhvcj5Nb250b3lhPC9BdXRob3I+PFllYXI+MjAwNDwvWWVhcj48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C9wZXJpb2RpY2FsPjxw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</w:fldData>
        </w:fldChar>
      </w:r>
      <w:r w:rsidRPr="00C04F2E">
        <w:rPr>
          <w:rFonts w:eastAsia="Helvetica"/>
        </w:rPr>
        <w:instrText xml:space="preserve"> ADDIN EN.CITE.DATA </w:instrText>
      </w:r>
      <w:r w:rsidRPr="00C04F2E">
        <w:rPr>
          <w:rFonts w:eastAsia="Helvetica"/>
        </w:rPr>
      </w:r>
      <w:r w:rsidRPr="00C04F2E">
        <w:rPr>
          <w:rFonts w:eastAsia="Helvetica"/>
        </w:rPr>
        <w:fldChar w:fldCharType="end"/>
      </w:r>
      <w:r w:rsidRPr="00C04F2E">
        <w:rPr>
          <w:rFonts w:eastAsia="Helvetica"/>
        </w:rPr>
      </w:r>
      <w:r w:rsidRPr="00C04F2E">
        <w:rPr>
          <w:rFonts w:eastAsia="Helvetica"/>
        </w:rPr>
        <w:fldChar w:fldCharType="separate"/>
      </w:r>
      <w:r w:rsidRPr="00C04F2E">
        <w:rPr>
          <w:rFonts w:eastAsia="Helvetica"/>
          <w:noProof/>
          <w:vertAlign w:val="superscript"/>
        </w:rPr>
        <w:t>27,28</w:t>
      </w:r>
      <w:r w:rsidRPr="00C04F2E">
        <w:rPr>
          <w:rFonts w:eastAsia="Helvetica"/>
        </w:rPr>
        <w:fldChar w:fldCharType="end"/>
      </w:r>
      <w:r w:rsidRPr="00C04F2E">
        <w:t xml:space="preserve">. </w:t>
      </w:r>
      <w:r w:rsidRPr="00C04F2E">
        <w:rPr>
          <w:color w:val="000000"/>
        </w:rPr>
        <w:t>There is a vast socio-economic impact of toxoplasmosis</w:t>
      </w:r>
      <w:r w:rsidR="004B005E">
        <w:rPr>
          <w:color w:val="000000"/>
        </w:rPr>
        <w:t>,</w:t>
      </w:r>
      <w:r w:rsidRPr="00C04F2E">
        <w:rPr>
          <w:color w:val="000000"/>
        </w:rPr>
        <w:t xml:space="preserve"> especially due to the cost of care for those with mental impairment and blindness as a result of congenital infection</w:t>
      </w:r>
      <w:r w:rsidRPr="00C04F2E">
        <w:rPr>
          <w:rFonts w:eastAsia="Helvetica"/>
          <w:color w:val="000000"/>
        </w:rPr>
        <w:fldChar w:fldCharType="begin"/>
      </w:r>
      <w:r w:rsidRPr="00C04F2E">
        <w:rPr>
          <w:rFonts w:eastAsia="Helvetica"/>
          <w:color w:val="000000"/>
        </w:rPr>
        <w:instrText xml:space="preserve"> ADDIN EN.CITE &lt;EndNote&gt;&lt;Cite&gt;&lt;Author&gt;Roberts&lt;/Author&gt;&lt;Year&gt;1994&lt;/Year&gt;&lt;RecNum&gt;185&lt;/RecNum&gt;&lt;DisplayText&gt;&lt;style face="superscript"&gt;29&lt;/style&gt;&lt;/DisplayText&gt;&lt;record&gt;&lt;rec-number&gt;185&lt;/rec-number&gt;&lt;foreign-keys&gt;&lt;key app="EN" db-id="pttszevxyf9ed6edx5av5fr5rtva2r2xzwtd" timestamp="1582643229"&gt;185&lt;/key&gt;&lt;/foreign-keys&gt;&lt;ref-type name="Journal Article"&gt;17&lt;/ref-type&gt;&lt;contributors&gt;&lt;authors&gt;&lt;author&gt;Roberts, T.&lt;/author&gt;&lt;author&gt;Murrell, K. D.&lt;/author&gt;&lt;author&gt;Marks, S.&lt;/author&gt;&lt;/authors&gt;&lt;/contributors&gt;&lt;titles&gt;&lt;title&gt;Economic losses caused by foodborne parasitic diseases&lt;/title&gt;&lt;secondary-title&gt;Parasitology today (Personal ed.)&lt;/secondary-title&gt;&lt;/titles&gt;&lt;periodical&gt;&lt;full-title&gt;Parasitology today (Personal ed.)&lt;/full-title&gt;&lt;/periodical&gt;&lt;pages&gt;419-23&lt;/pages&gt;&lt;volume&gt;10&lt;/volume&gt;&lt;number&gt;11&lt;/number&gt;&lt;dates&gt;&lt;year&gt;1994&lt;/year&gt;&lt;/dates&gt;&lt;publisher&gt;NIH Public Access&lt;/publisher&gt;&lt;urls&gt;&lt;related-urls&gt;&lt;url&gt;http://www.ncbi.nlm.nih.gov/pubmed/15275523&lt;/url&gt;&lt;url&gt;http://www.pubmedcentral.nih.gov/articlerender.fcgi?artid=PMC5444537&lt;/url&gt;&lt;/related-urls&gt;&lt;pdf-urls&gt;&lt;url&gt;file:///C:/Users/alana95/AppData/Local/Mendeley Ltd./Mendeley Desktop/Downloaded/Roberts, Murrell, Marks - 1994 - Economic losses caused by foodborne parasitic diseases.pdf&lt;/url&gt;&lt;/pdf-urls&gt;&lt;/urls&gt;&lt;/record&gt;&lt;/Cite&gt;&lt;/EndNote&gt;</w:instrText>
      </w:r>
      <w:r w:rsidRPr="00C04F2E">
        <w:rPr>
          <w:rFonts w:eastAsia="Helvetica"/>
          <w:color w:val="000000"/>
        </w:rPr>
        <w:fldChar w:fldCharType="separate"/>
      </w:r>
      <w:r w:rsidRPr="00C04F2E">
        <w:rPr>
          <w:rFonts w:eastAsia="Helvetica"/>
          <w:noProof/>
          <w:color w:val="000000"/>
          <w:vertAlign w:val="superscript"/>
        </w:rPr>
        <w:t>29</w:t>
      </w:r>
      <w:r w:rsidRPr="00C04F2E">
        <w:rPr>
          <w:rFonts w:eastAsia="Helvetica"/>
          <w:color w:val="000000"/>
        </w:rPr>
        <w:fldChar w:fldCharType="end"/>
      </w:r>
      <w:r w:rsidRPr="00C04F2E">
        <w:rPr>
          <w:color w:val="000000"/>
        </w:rPr>
        <w:t xml:space="preserve">. </w:t>
      </w:r>
      <w:r w:rsidRPr="00C04F2E">
        <w:rPr>
          <w:i/>
          <w:iCs/>
          <w:color w:val="000000"/>
        </w:rPr>
        <w:t>T. gondii</w:t>
      </w:r>
      <w:r w:rsidRPr="00C04F2E">
        <w:rPr>
          <w:color w:val="000000"/>
        </w:rPr>
        <w:t xml:space="preserve"> is also responsible for economic losses in the agricultural sector due to its pathogenic impact in livestock. Particularly in </w:t>
      </w:r>
      <w:r w:rsidRPr="00C04F2E">
        <w:rPr>
          <w:color w:val="000000"/>
        </w:rPr>
        <w:lastRenderedPageBreak/>
        <w:t>sheep, the parasite has been shown to lead to reproductive failures which includes abortion, stillbirth and neonatal mortality</w:t>
      </w:r>
      <w:r w:rsidRPr="00C04F2E">
        <w:rPr>
          <w:rFonts w:eastAsia="Helvetica"/>
          <w:color w:val="000000"/>
        </w:rPr>
        <w:fldChar w:fldCharType="begin">
          <w:fldData xml:space="preserve">PEVuZE5vdGU+PENpdGU+PEF1dGhvcj5CZW5hdmlkZXM8L0F1dGhvcj48WWVhcj4yMDE3PC9ZZWFy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CZW5hdmlkZXM8L0F1dGhvcj48WWVhcj4yMDE3PC9ZZWFy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30,31</w:t>
      </w:r>
      <w:r w:rsidRPr="00C04F2E">
        <w:rPr>
          <w:rFonts w:eastAsia="Helvetica"/>
          <w:color w:val="000000"/>
        </w:rPr>
        <w:fldChar w:fldCharType="end"/>
      </w:r>
      <w:r w:rsidRPr="00C04F2E">
        <w:rPr>
          <w:color w:val="000000"/>
        </w:rPr>
        <w:t>.</w:t>
      </w:r>
    </w:p>
    <w:p w14:paraId="738C2633" w14:textId="77777777" w:rsidR="00C521B1" w:rsidRPr="00C04F2E" w:rsidRDefault="00C521B1" w:rsidP="00C04F2E">
      <w:pPr>
        <w:jc w:val="both"/>
        <w:rPr>
          <w:color w:val="000000"/>
        </w:rPr>
      </w:pPr>
    </w:p>
    <w:p w14:paraId="62A25F8C" w14:textId="7D8D7A39" w:rsidR="00C521B1" w:rsidRPr="00C04F2E" w:rsidRDefault="00C521B1" w:rsidP="00C04F2E">
      <w:pPr>
        <w:jc w:val="both"/>
        <w:rPr>
          <w:color w:val="000000"/>
        </w:rPr>
      </w:pPr>
      <w:r w:rsidRPr="00C04F2E">
        <w:rPr>
          <w:i/>
          <w:iCs/>
          <w:color w:val="000000"/>
        </w:rPr>
        <w:t>T. gondii</w:t>
      </w:r>
      <w:r w:rsidRPr="00C04F2E">
        <w:rPr>
          <w:color w:val="000000"/>
        </w:rPr>
        <w:t xml:space="preserve"> is tissue</w:t>
      </w:r>
      <w:r w:rsidR="0013030D">
        <w:rPr>
          <w:color w:val="000000"/>
        </w:rPr>
        <w:t xml:space="preserve"> </w:t>
      </w:r>
      <w:r w:rsidRPr="00C04F2E">
        <w:rPr>
          <w:color w:val="000000"/>
        </w:rPr>
        <w:t>cyst-forming and uses a prey-predator system in which it alternates between intermediate and definitive hosts for asexual and sexual reproduction</w:t>
      </w:r>
      <w:r w:rsidR="00E66997">
        <w:rPr>
          <w:color w:val="000000"/>
        </w:rPr>
        <w:t>,</w:t>
      </w:r>
      <w:r w:rsidR="00793BDE">
        <w:rPr>
          <w:color w:val="000000"/>
        </w:rPr>
        <w:t xml:space="preserve"> respec</w:t>
      </w:r>
      <w:r w:rsidR="00E66997">
        <w:rPr>
          <w:color w:val="000000"/>
        </w:rPr>
        <w:t>t</w:t>
      </w:r>
      <w:r w:rsidR="00793BDE">
        <w:rPr>
          <w:color w:val="000000"/>
        </w:rPr>
        <w:t>i</w:t>
      </w:r>
      <w:r w:rsidR="00E66997">
        <w:rPr>
          <w:color w:val="000000"/>
        </w:rPr>
        <w:t>v</w:t>
      </w:r>
      <w:r w:rsidR="00793BDE">
        <w:rPr>
          <w:color w:val="000000"/>
        </w:rPr>
        <w:t>ely</w:t>
      </w:r>
      <w:r w:rsidRPr="00C04F2E">
        <w:rPr>
          <w:color w:val="000000"/>
        </w:rPr>
        <w:t xml:space="preserve">. Not only can </w:t>
      </w:r>
      <w:r w:rsidRPr="00C04F2E">
        <w:rPr>
          <w:i/>
          <w:iCs/>
          <w:color w:val="000000"/>
        </w:rPr>
        <w:t>T. gondii</w:t>
      </w:r>
      <w:r w:rsidRPr="00C04F2E">
        <w:rPr>
          <w:color w:val="000000"/>
        </w:rPr>
        <w:t xml:space="preserve"> be transmitted between intermediate and definitive hosts but also between intermediate hosts via carnivorism or even between definitive hosts</w:t>
      </w:r>
      <w:r w:rsidRPr="00C04F2E">
        <w:rPr>
          <w:rFonts w:eastAsia="Helvetica"/>
          <w:color w:val="000000"/>
        </w:rPr>
        <w:fldChar w:fldCharType="begin"/>
      </w:r>
      <w:r w:rsidRPr="00C04F2E">
        <w:rPr>
          <w:rFonts w:eastAsia="Helvetica"/>
          <w:color w:val="000000"/>
        </w:rPr>
        <w:instrText xml:space="preserve"> ADDIN EN.CITE &lt;EndNote&gt;&lt;Cite&gt;&lt;Author&gt;Robert-Gangneux&lt;/Author&gt;&lt;Year&gt;2012&lt;/Year&gt;&lt;RecNum&gt;180&lt;/RecNum&gt;&lt;DisplayText&gt;&lt;style face="superscript"&gt;32&lt;/style&gt;&lt;/DisplayText&gt;&lt;record&gt;&lt;rec-number&gt;180&lt;/rec-number&gt;&lt;foreign-keys&gt;&lt;key app="EN" db-id="pttszevxyf9ed6edx5av5fr5rtva2r2xzwtd" timestamp="1582643228"&gt;180&lt;/key&gt;&lt;/foreign-keys&gt;&lt;ref-type name="Journal Article"&gt;17&lt;/ref-type&gt;&lt;contributors&gt;&lt;authors&gt;&lt;author&gt;Robert-Gangneux, Florence&lt;/author&gt;&lt;author&gt;Dardé, Marie-Laure&lt;/author&gt;&lt;/authors&gt;&lt;/contributors&gt;&lt;titles&gt;&lt;title&gt;Epidemiology of and diagnostic strategies for toxoplasmosis&lt;/title&gt;&lt;secondary-title&gt;Clinical microbiology reviews&lt;/secondary-title&gt;&lt;/titles&gt;&lt;periodical&gt;&lt;full-title&gt;Clinical microbiology reviews&lt;/full-title&gt;&lt;abbr-1&gt;Clin Microbiol Rev&lt;/abbr-1&gt;&lt;/periodical&gt;&lt;pages&gt;264-96&lt;/pages&gt;&lt;volume&gt;25&lt;/volume&gt;&lt;number&gt;2&lt;/number&gt;&lt;dates&gt;&lt;year&gt;2012&lt;/year&gt;&lt;/dates&gt;&lt;publisher&gt;American Society for Microbiology (ASM)&lt;/publisher&gt;&lt;urls&gt;&lt;related-urls&gt;&lt;url&gt;http://www.ncbi.nlm.nih.gov/pubmed/22491772&lt;/url&gt;&lt;url&gt;http://www.pubmedcentral.nih.gov/articlerender.fcgi?artid=PMC3346298&lt;/url&gt;&lt;/related-urls&gt;&lt;pdf-urls&gt;&lt;url&gt;file:///C:/Users/alana95/AppData/Local/Mendeley Ltd./Mendeley Desktop/Downloaded/Robert-Gangneux, Dardé - 2012 - Epidemiology of and diagnostic strategies for toxoplasmosis.pdf&lt;/url&gt;&lt;/pdf-urls&gt;&lt;/urls&gt;&lt;electronic-resource-num&gt;10.1128/CMR.05013-11&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32</w:t>
      </w:r>
      <w:r w:rsidRPr="00C04F2E">
        <w:rPr>
          <w:rFonts w:eastAsia="Helvetica"/>
          <w:color w:val="000000"/>
        </w:rPr>
        <w:fldChar w:fldCharType="end"/>
      </w:r>
      <w:r w:rsidRPr="00C04F2E">
        <w:rPr>
          <w:color w:val="000000"/>
        </w:rPr>
        <w:t xml:space="preserve">. </w:t>
      </w:r>
      <w:r w:rsidRPr="00C04F2E">
        <w:rPr>
          <w:i/>
          <w:iCs/>
          <w:color w:val="000000"/>
        </w:rPr>
        <w:t>Felidae</w:t>
      </w:r>
      <w:r w:rsidRPr="00C04F2E">
        <w:rPr>
          <w:color w:val="000000"/>
        </w:rPr>
        <w:t xml:space="preserve"> family members are the definitive hosts of </w:t>
      </w:r>
      <w:r w:rsidRPr="00C04F2E">
        <w:rPr>
          <w:i/>
          <w:iCs/>
          <w:color w:val="000000"/>
        </w:rPr>
        <w:t>T. gondii</w:t>
      </w:r>
      <w:r w:rsidRPr="00C04F2E">
        <w:rPr>
          <w:color w:val="000000"/>
        </w:rPr>
        <w:t xml:space="preserve"> and sexual reproduction of the parasite occurs in the small intestine of the cat</w:t>
      </w:r>
      <w:r w:rsidRPr="00C04F2E">
        <w:rPr>
          <w:rFonts w:eastAsia="Helvetica"/>
          <w:color w:val="000000"/>
        </w:rPr>
        <w:fldChar w:fldCharType="begin"/>
      </w:r>
      <w:r w:rsidRPr="00C04F2E">
        <w:rPr>
          <w:rFonts w:eastAsia="Helvetica"/>
          <w:color w:val="000000"/>
        </w:rPr>
        <w:instrText xml:space="preserve"> ADDIN EN.CITE &lt;EndNote&gt;&lt;Cite&gt;&lt;Author&gt;Dubey&lt;/Author&gt;&lt;Year&gt;1998&lt;/Year&gt;&lt;RecNum&gt;183&lt;/RecNum&gt;&lt;DisplayText&gt;&lt;style face="superscript"&gt;33&lt;/style&gt;&lt;/DisplayText&gt;&lt;record&gt;&lt;rec-number&gt;183&lt;/rec-number&gt;&lt;foreign-keys&gt;&lt;key app="EN" db-id="pttszevxyf9ed6edx5av5fr5rtva2r2xzwtd" timestamp="1582643228"&gt;183&lt;/key&gt;&lt;/foreign-keys&gt;&lt;ref-type name="Journal Article"&gt;17&lt;/ref-type&gt;&lt;contributors&gt;&lt;authors&gt;&lt;author&gt;Dubey, J. P.&lt;/author&gt;&lt;author&gt;Lindsay, D. S.&lt;/author&gt;&lt;author&gt;Speer, C. A.&lt;/author&gt;&lt;/authors&gt;&lt;/contributors&gt;&lt;titles&gt;&lt;title&gt;Structures of Toxoplasma gondii tachyzoites, bradyzoites, and sporozoites and biology and development of tissue cysts&lt;/title&gt;&lt;secondary-title&gt;Clinical microbiology reviews&lt;/secondary-title&gt;&lt;/titles&gt;&lt;periodical&gt;&lt;full-title&gt;Clinical microbiology reviews&lt;/full-title&gt;&lt;abbr-1&gt;Clin Microbiol Rev&lt;/abbr-1&gt;&lt;/periodical&gt;&lt;pages&gt;267-99&lt;/pages&gt;&lt;volume&gt;11&lt;/volume&gt;&lt;number&gt;2&lt;/number&gt;&lt;dates&gt;&lt;year&gt;1998&lt;/year&gt;&lt;/dates&gt;&lt;publisher&gt;American Society for Microbiology (ASM)&lt;/publisher&gt;&lt;urls&gt;&lt;related-urls&gt;&lt;url&gt;http://www.ncbi.nlm.nih.gov/pubmed/9564564&lt;/url&gt;&lt;url&gt;http://www.pubmedcentral.nih.gov/articlerender.fcgi?artid=PMC106833&lt;/url&gt;&lt;/related-urls&gt;&lt;pdf-urls&gt;&lt;url&gt;file:///C:/Users/alana95/AppData/Local/Mendeley Ltd./Mendeley Desktop/Downloaded/Dubey, Lindsay, Speer - 1998 - Structures of Toxoplasma gondii tachyzoites, bradyzoites, and sporozoites and biology and development of.pdf&lt;/url&gt;&lt;/pdf-urls&gt;&lt;/urls&gt;&lt;/record&gt;&lt;/Cite&gt;&lt;/EndNote&gt;</w:instrText>
      </w:r>
      <w:r w:rsidRPr="00C04F2E">
        <w:rPr>
          <w:rFonts w:eastAsia="Helvetica"/>
          <w:color w:val="000000"/>
        </w:rPr>
        <w:fldChar w:fldCharType="separate"/>
      </w:r>
      <w:r w:rsidRPr="00C04F2E">
        <w:rPr>
          <w:rFonts w:eastAsia="Helvetica"/>
          <w:noProof/>
          <w:color w:val="000000"/>
          <w:vertAlign w:val="superscript"/>
        </w:rPr>
        <w:t>33</w:t>
      </w:r>
      <w:r w:rsidRPr="00C04F2E">
        <w:rPr>
          <w:rFonts w:eastAsia="Helvetica"/>
          <w:color w:val="000000"/>
        </w:rPr>
        <w:fldChar w:fldCharType="end"/>
      </w:r>
      <w:r w:rsidRPr="00C04F2E">
        <w:rPr>
          <w:color w:val="000000"/>
        </w:rPr>
        <w:t>. Bradyzoites invade the epithelial cells of the small intestine where they initiate the formation of numerous asexual generations before the sexual cycle begins. Sexual development then follows with the formation of both male and female gametes, which fuse and fertilise each other</w:t>
      </w:r>
      <w:r w:rsidRPr="00C04F2E">
        <w:rPr>
          <w:rFonts w:eastAsia="Helvetica"/>
          <w:color w:val="000000"/>
        </w:rPr>
        <w:fldChar w:fldCharType="begin"/>
      </w:r>
      <w:r w:rsidR="007A61E5" w:rsidRPr="00C04F2E">
        <w:rPr>
          <w:rFonts w:eastAsia="Helvetica"/>
          <w:color w:val="000000"/>
        </w:rPr>
        <w:instrText xml:space="preserve"> ADDIN EN.CITE &lt;EndNote&gt;&lt;Cite&gt;&lt;Author&gt;Ferguson&lt;/Author&gt;&lt;Year&gt;2002&lt;/Year&gt;&lt;RecNum&gt;165&lt;/RecNum&gt;&lt;DisplayText&gt;&lt;style face="superscript"&gt;34&lt;/style&gt;&lt;/DisplayText&gt;&lt;record&gt;&lt;rec-number&gt;165&lt;/rec-number&gt;&lt;foreign-keys&gt;&lt;key app="EN" db-id="pttszevxyf9ed6edx5av5fr5rtva2r2xzwtd" timestamp="1582643228"&gt;165&lt;/key&gt;&lt;/foreign-keys&gt;&lt;ref-type name="Book"&gt;6&lt;/ref-type&gt;&lt;contributors&gt;&lt;authors&gt;&lt;author&gt;Ferguson, David J. P.&lt;/author&gt;&lt;/authors&gt;&lt;/contributors&gt;&lt;titles&gt;&lt;title&gt;Toxoplasma gondii and sex: Essential or optional extra?&lt;/title&gt;&lt;/titles&gt;&lt;pages&gt;351-355&lt;/pages&gt;&lt;volume&gt;18&lt;/volume&gt;&lt;dates&gt;&lt;year&gt;2002&lt;/year&gt;&lt;/dates&gt;&lt;publisher&gt;Elsevier Ltd&lt;/publisher&gt;&lt;urls&gt;&lt;/urls&gt;&lt;electronic-resource-num&gt;10.1016/s1471-4922(02)02330-9&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34</w:t>
      </w:r>
      <w:r w:rsidRPr="00C04F2E">
        <w:rPr>
          <w:rFonts w:eastAsia="Helvetica"/>
          <w:color w:val="000000"/>
        </w:rPr>
        <w:fldChar w:fldCharType="end"/>
      </w:r>
      <w:r w:rsidRPr="00C04F2E">
        <w:rPr>
          <w:color w:val="000000"/>
        </w:rPr>
        <w:t xml:space="preserve">. Oocysts are then formed after fertilisation, within enterocytes, </w:t>
      </w:r>
      <w:r w:rsidR="00AB2948">
        <w:rPr>
          <w:color w:val="000000"/>
        </w:rPr>
        <w:t>which</w:t>
      </w:r>
      <w:r w:rsidRPr="00C04F2E">
        <w:rPr>
          <w:color w:val="000000"/>
        </w:rPr>
        <w:t xml:space="preserve"> are subsequently liberated from the cell and excreted as the </w:t>
      </w:r>
      <w:proofErr w:type="spellStart"/>
      <w:r w:rsidRPr="00C04F2E">
        <w:rPr>
          <w:color w:val="000000"/>
        </w:rPr>
        <w:t>unsporulated</w:t>
      </w:r>
      <w:proofErr w:type="spellEnd"/>
      <w:r w:rsidRPr="00C04F2E">
        <w:rPr>
          <w:color w:val="000000"/>
        </w:rPr>
        <w:t xml:space="preserve"> form in cat faeces</w:t>
      </w:r>
      <w:r w:rsidRPr="00C04F2E">
        <w:rPr>
          <w:rFonts w:eastAsia="Helvetica"/>
          <w:color w:val="000000"/>
        </w:rPr>
        <w:fldChar w:fldCharType="begin"/>
      </w:r>
      <w:r w:rsidRPr="00C04F2E">
        <w:rPr>
          <w:rFonts w:eastAsia="Helvetica"/>
          <w:color w:val="000000"/>
        </w:rPr>
        <w:instrText xml:space="preserve"> ADDIN EN.CITE &lt;EndNote&gt;&lt;Cite&gt;&lt;Author&gt;Jones&lt;/Author&gt;&lt;Year&gt;2010&lt;/Year&gt;&lt;RecNum&gt;181&lt;/RecNum&gt;&lt;DisplayText&gt;&lt;style face="superscript"&gt;35&lt;/style&gt;&lt;/DisplayText&gt;&lt;record&gt;&lt;rec-number&gt;181&lt;/rec-number&gt;&lt;foreign-keys&gt;&lt;key app="EN" db-id="pttszevxyf9ed6edx5av5fr5rtva2r2xzwtd" timestamp="1582643228"&gt;181&lt;/key&gt;&lt;/foreign-keys&gt;&lt;ref-type name="Journal Article"&gt;17&lt;/ref-type&gt;&lt;contributors&gt;&lt;authors&gt;&lt;author&gt;Jones, J. L.&lt;/author&gt;&lt;author&gt;Dubey, J. P.&lt;/author&gt;&lt;/authors&gt;&lt;/contributors&gt;&lt;titles&gt;&lt;title&gt;Waterborne toxoplasmosis – Recent developments&lt;/title&gt;&lt;secondary-title&gt;Experimental Parasitology&lt;/secondary-title&gt;&lt;/titles&gt;&lt;periodical&gt;&lt;full-title&gt;Experimental Parasitology&lt;/full-title&gt;&lt;/periodical&gt;&lt;pages&gt;10-25&lt;/pages&gt;&lt;volume&gt;124&lt;/volume&gt;&lt;number&gt;1&lt;/number&gt;&lt;dates&gt;&lt;year&gt;2010&lt;/year&gt;&lt;/dates&gt;&lt;publisher&gt;Academic Press&lt;/publisher&gt;&lt;urls&gt;&lt;related-urls&gt;&lt;url&gt;https://www.sciencedirect.com/science/article/pii/S0014489409000745?via%3Dihub&lt;/url&gt;&lt;/related-urls&gt;&lt;pdf-urls&gt;&lt;url&gt;file:///C:/Users/alana95/AppData/Local/Mendeley Ltd./Mendeley Desktop/Downloaded/Jones, Dubey - 2010 - Waterborne toxoplasmosis – Recent developments.pdf&lt;/url&gt;&lt;/pdf-urls&gt;&lt;/urls&gt;&lt;electronic-resource-num&gt;10.1016/J.EXPPARA.2009.03.013&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35</w:t>
      </w:r>
      <w:r w:rsidRPr="00C04F2E">
        <w:rPr>
          <w:rFonts w:eastAsia="Helvetica"/>
          <w:color w:val="000000"/>
        </w:rPr>
        <w:fldChar w:fldCharType="end"/>
      </w:r>
      <w:r w:rsidRPr="00C04F2E">
        <w:rPr>
          <w:color w:val="000000"/>
        </w:rPr>
        <w:t>. Following sporulation in the environment, sporozoites become infective. Oocysts can be ingested from contaminated pasture, produce or water by intermediate hosts, and following excystation, sporozoites rapidly infect the small intestinal epithelium, entering the underlying lamina propria within 2 hours</w:t>
      </w:r>
      <w:r w:rsidRPr="00C04F2E">
        <w:rPr>
          <w:rFonts w:eastAsia="Helvetica"/>
          <w:color w:val="000000"/>
        </w:rPr>
        <w:fldChar w:fldCharType="begin">
          <w:fldData xml:space="preserve">PEVuZE5vdGU+PENpdGU+PEF1dGhvcj5EdWJleTwvQXV0aG9yPjxZZWFyPjE5OTg8L1llYXI+PFJl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EdWJleTwvQXV0aG9yPjxZZWFyPjE5OTg8L1llYXI+PFJl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33,36</w:t>
      </w:r>
      <w:r w:rsidRPr="00C04F2E">
        <w:rPr>
          <w:rFonts w:eastAsia="Helvetica"/>
          <w:color w:val="000000"/>
        </w:rPr>
        <w:fldChar w:fldCharType="end"/>
      </w:r>
      <w:r w:rsidRPr="00C04F2E">
        <w:rPr>
          <w:color w:val="000000"/>
        </w:rPr>
        <w:t>. Sporozoites differentiate into the rapidly dividing tachyzoite form during the first few hours of infection. Infection may also be initiated following consumption of tissue cyst-containing meat from other intermediate hosts. In this case, bradyzoites are released from cysts during transit through the</w:t>
      </w:r>
      <w:r w:rsidR="00CC3244">
        <w:rPr>
          <w:color w:val="000000"/>
        </w:rPr>
        <w:t xml:space="preserve"> </w:t>
      </w:r>
      <w:r w:rsidR="00425D0E">
        <w:rPr>
          <w:color w:val="000000"/>
        </w:rPr>
        <w:t>gastro-intestinal tract</w:t>
      </w:r>
      <w:r w:rsidRPr="00C04F2E">
        <w:rPr>
          <w:color w:val="000000"/>
        </w:rPr>
        <w:t>, and can be observed within epithelial cells by 1 hour post infection</w:t>
      </w:r>
      <w:r w:rsidRPr="00C04F2E">
        <w:rPr>
          <w:rFonts w:eastAsia="Helvetica"/>
          <w:color w:val="000000"/>
        </w:rPr>
        <w:fldChar w:fldCharType="begin"/>
      </w:r>
      <w:r w:rsidRPr="00C04F2E">
        <w:rPr>
          <w:rFonts w:eastAsia="Helvetica"/>
          <w:color w:val="000000"/>
        </w:rPr>
        <w:instrText xml:space="preserve"> ADDIN EN.CITE &lt;EndNote&gt;&lt;Cite&gt;&lt;Author&gt;Dubey&lt;/Author&gt;&lt;Year&gt;1997&lt;/Year&gt;&lt;RecNum&gt;208&lt;/RecNum&gt;&lt;DisplayText&gt;&lt;style face="superscript"&gt;37&lt;/style&gt;&lt;/DisplayText&gt;&lt;record&gt;&lt;rec-number&gt;208&lt;/rec-number&gt;&lt;foreign-keys&gt;&lt;key app="EN" db-id="pttszevxyf9ed6edx5av5fr5rtva2r2xzwtd" timestamp="1583169083"&gt;208&lt;/key&gt;&lt;/foreign-keys&gt;&lt;ref-type name="Journal Article"&gt;17&lt;/ref-type&gt;&lt;contributors&gt;&lt;authors&gt;&lt;author&gt;Dubey, J. P.&lt;/author&gt;&lt;/authors&gt;&lt;/contributors&gt;&lt;titles&gt;&lt;title&gt;Bradyzoite-Induced Murine Toxoplasmosis: Stage Conversion, Pathogenesis, and Tissue Cyst Formation in Mice Fed Bradvzoites of - Different Strains of Toxoplasma gondii&lt;/title&gt;&lt;secondary-title&gt;Journal of Eukaryotic Microbiology&lt;/secondary-title&gt;&lt;/titles&gt;&lt;periodical&gt;&lt;full-title&gt;Journal of Eukaryotic Microbiology&lt;/full-title&gt;&lt;/periodical&gt;&lt;pages&gt;592-602&lt;/pages&gt;&lt;volume&gt;44&lt;/volume&gt;&lt;number&gt;6&lt;/number&gt;&lt;dates&gt;&lt;year&gt;1997&lt;/year&gt;&lt;/dates&gt;&lt;publisher&gt;Wiley&lt;/publisher&gt;&lt;urls&gt;&lt;related-urls&gt;&lt;url&gt;http://www.ncbi.nlm.nih.gov/pubmed/9435131&lt;/url&gt;&lt;/related-urls&gt;&lt;/urls&gt;&lt;electronic-resource-num&gt;10.1111/j.1550-7408.1997.tb05965.x&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37</w:t>
      </w:r>
      <w:r w:rsidRPr="00C04F2E">
        <w:rPr>
          <w:rFonts w:eastAsia="Helvetica"/>
          <w:color w:val="000000"/>
        </w:rPr>
        <w:fldChar w:fldCharType="end"/>
      </w:r>
      <w:r w:rsidRPr="00C04F2E">
        <w:rPr>
          <w:color w:val="000000"/>
        </w:rPr>
        <w:t xml:space="preserve">. </w:t>
      </w:r>
    </w:p>
    <w:p w14:paraId="0A3862CB" w14:textId="77777777" w:rsidR="00C521B1" w:rsidRPr="00C04F2E" w:rsidRDefault="00C521B1" w:rsidP="00C04F2E">
      <w:pPr>
        <w:jc w:val="both"/>
        <w:rPr>
          <w:color w:val="000000"/>
        </w:rPr>
      </w:pPr>
    </w:p>
    <w:p w14:paraId="3032AC8F" w14:textId="77777777" w:rsidR="00C521B1" w:rsidRPr="00C04F2E" w:rsidRDefault="3F922E19" w:rsidP="00C04F2E">
      <w:pPr>
        <w:jc w:val="both"/>
        <w:rPr>
          <w:color w:val="000000"/>
        </w:rPr>
      </w:pPr>
      <w:r w:rsidRPr="00C04F2E">
        <w:rPr>
          <w:color w:val="000000" w:themeColor="text1"/>
        </w:rPr>
        <w:t xml:space="preserve">Although </w:t>
      </w:r>
      <w:proofErr w:type="gramStart"/>
      <w:r w:rsidRPr="00C04F2E">
        <w:rPr>
          <w:color w:val="000000" w:themeColor="text1"/>
        </w:rPr>
        <w:t>the vast majority of</w:t>
      </w:r>
      <w:proofErr w:type="gramEnd"/>
      <w:r w:rsidRPr="00C04F2E">
        <w:rPr>
          <w:color w:val="000000" w:themeColor="text1"/>
        </w:rPr>
        <w:t xml:space="preserve"> non-congenital infections occur through the oral route, our understanding of how the parasite interacts with the small intestinal epithelium, and how this interaction influences protective immunity, remains limited. This is largely due to a historical paucity of appropriate and amenable model systems. Recently developed enteroid co-culture models can help to bridge this gap.</w:t>
      </w:r>
    </w:p>
    <w:p w14:paraId="2312C73D" w14:textId="77777777" w:rsidR="00C521B1" w:rsidRPr="00C04F2E" w:rsidRDefault="00C521B1" w:rsidP="00C04F2E">
      <w:pPr>
        <w:jc w:val="both"/>
        <w:rPr>
          <w:b/>
          <w:bCs/>
          <w:color w:val="000000"/>
          <w:u w:val="single" w:color="000000"/>
        </w:rPr>
      </w:pPr>
    </w:p>
    <w:p w14:paraId="2272281C" w14:textId="77777777" w:rsidR="00C521B1" w:rsidRPr="00C04F2E" w:rsidRDefault="3F922E19" w:rsidP="00C04F2E">
      <w:pPr>
        <w:jc w:val="both"/>
        <w:rPr>
          <w:b/>
          <w:bCs/>
          <w:color w:val="000000"/>
          <w:u w:val="single" w:color="000000"/>
        </w:rPr>
      </w:pPr>
      <w:r w:rsidRPr="00C04F2E">
        <w:rPr>
          <w:b/>
          <w:bCs/>
          <w:color w:val="000000" w:themeColor="text1"/>
          <w:u w:val="single"/>
        </w:rPr>
        <w:t xml:space="preserve">Selection of appropriate model systems for studying </w:t>
      </w:r>
      <w:r w:rsidRPr="00C04F2E">
        <w:rPr>
          <w:b/>
          <w:bCs/>
          <w:i/>
          <w:iCs/>
          <w:color w:val="000000" w:themeColor="text1"/>
          <w:u w:val="single"/>
        </w:rPr>
        <w:t>T. gondii</w:t>
      </w:r>
      <w:r w:rsidRPr="00C04F2E">
        <w:rPr>
          <w:b/>
          <w:bCs/>
          <w:color w:val="000000" w:themeColor="text1"/>
          <w:u w:val="single"/>
        </w:rPr>
        <w:t xml:space="preserve"> infection of the small intestinal epithelium</w:t>
      </w:r>
    </w:p>
    <w:p w14:paraId="10796F73" w14:textId="77777777" w:rsidR="00C521B1" w:rsidRPr="00C04F2E" w:rsidRDefault="00C521B1" w:rsidP="00C04F2E">
      <w:pPr>
        <w:jc w:val="both"/>
        <w:rPr>
          <w:color w:val="000000"/>
        </w:rPr>
      </w:pPr>
    </w:p>
    <w:p w14:paraId="1DB547E0" w14:textId="589B193D" w:rsidR="00C521B1" w:rsidRPr="00C04F2E" w:rsidRDefault="00C521B1" w:rsidP="00C04F2E">
      <w:pPr>
        <w:jc w:val="both"/>
        <w:rPr>
          <w:color w:val="000000"/>
        </w:rPr>
      </w:pPr>
      <w:r w:rsidRPr="00C04F2E">
        <w:rPr>
          <w:color w:val="000000"/>
        </w:rPr>
        <w:t xml:space="preserve">There are several important considerations when selecting an appropriate model system for studying </w:t>
      </w:r>
      <w:r w:rsidRPr="00C04F2E">
        <w:rPr>
          <w:i/>
          <w:iCs/>
          <w:color w:val="000000"/>
        </w:rPr>
        <w:t>T. gondii</w:t>
      </w:r>
      <w:r w:rsidRPr="00C04F2E">
        <w:rPr>
          <w:color w:val="000000"/>
        </w:rPr>
        <w:t xml:space="preserve"> infection of the small intestinal epithelium. Firstly, the dynamics of </w:t>
      </w:r>
      <w:r w:rsidRPr="00C04F2E">
        <w:rPr>
          <w:i/>
          <w:iCs/>
          <w:color w:val="000000"/>
        </w:rPr>
        <w:t xml:space="preserve">T. gondii </w:t>
      </w:r>
      <w:r w:rsidRPr="00C04F2E">
        <w:rPr>
          <w:color w:val="000000"/>
        </w:rPr>
        <w:t>infection</w:t>
      </w:r>
      <w:r w:rsidR="002048CA">
        <w:rPr>
          <w:color w:val="000000"/>
        </w:rPr>
        <w:t>s</w:t>
      </w:r>
      <w:r w:rsidRPr="00C04F2E">
        <w:rPr>
          <w:color w:val="000000"/>
        </w:rPr>
        <w:t xml:space="preserve"> depend significantly on the initiating lifecycle stage. To best mimic a natural infection during </w:t>
      </w:r>
      <w:r w:rsidRPr="00C04F2E">
        <w:rPr>
          <w:i/>
          <w:iCs/>
          <w:color w:val="000000"/>
        </w:rPr>
        <w:t>in vivo</w:t>
      </w:r>
      <w:r w:rsidRPr="00C04F2E">
        <w:rPr>
          <w:color w:val="000000"/>
        </w:rPr>
        <w:t xml:space="preserve"> studies, oral infections using tissue cysts or oocysts are ideal. Tissue cysts (derived from the brains of chronically infected mice) are more commonly used due to the difficulty and expense of sourcing oocysts from infected felines, and increased biosafety concerns as the oocysts can withstand many decontamination procedures.  A drawback of oral infection models is that parasites only become readily detectable in the small intestine around 5 days post</w:t>
      </w:r>
      <w:r w:rsidR="00CF6AEB">
        <w:rPr>
          <w:color w:val="000000"/>
        </w:rPr>
        <w:t>-</w:t>
      </w:r>
      <w:r w:rsidRPr="00C04F2E">
        <w:rPr>
          <w:color w:val="000000"/>
        </w:rPr>
        <w:t>infection</w:t>
      </w:r>
      <w:r w:rsidRPr="00C04F2E">
        <w:rPr>
          <w:rFonts w:eastAsia="Helvetica"/>
          <w:color w:val="000000"/>
        </w:rPr>
        <w:fldChar w:fldCharType="begin">
          <w:fldData xml:space="preserve">PEVuZE5vdGU+PENpdGU+PEF1dGhvcj5Db29tYmVzPC9BdXRob3I+PFllYXI+MjAxMzwvWWVhcj48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kUxOTEzLTIyPC9wYWdl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=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Db29tYmVzPC9BdXRob3I+PFllYXI+MjAxMzwvWWVhcj48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kUxOTEzLTIyPC9wYWdl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=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38,39</w:t>
      </w:r>
      <w:r w:rsidRPr="00C04F2E">
        <w:rPr>
          <w:rFonts w:eastAsia="Helvetica"/>
          <w:color w:val="000000"/>
        </w:rPr>
        <w:fldChar w:fldCharType="end"/>
      </w:r>
      <w:r w:rsidRPr="00C04F2E">
        <w:rPr>
          <w:color w:val="000000"/>
        </w:rPr>
        <w:t>. Before this, it is challenging to investigate host epithelial responses to rare foci of infection, against a background of largely unperturbed tissue. Tachyzoites, grown readily in tissue culture, have also been used to initiate oral infection</w:t>
      </w:r>
      <w:r w:rsidRPr="00C04F2E">
        <w:rPr>
          <w:rFonts w:eastAsia="Helvetica"/>
          <w:color w:val="000000"/>
        </w:rPr>
        <w:fldChar w:fldCharType="begin"/>
      </w:r>
      <w:r w:rsidRPr="00C04F2E">
        <w:rPr>
          <w:rFonts w:eastAsia="Helvetica"/>
          <w:color w:val="000000"/>
        </w:rPr>
        <w:instrText xml:space="preserve"> ADDIN EN.CITE &lt;EndNote&gt;&lt;Cite&gt;&lt;Author&gt;Dalton&lt;/Author&gt;&lt;Year&gt;2006&lt;/Year&gt;&lt;RecNum&gt;201&lt;/RecNum&gt;&lt;DisplayText&gt;&lt;style face="superscript"&gt;40&lt;/style&gt;&lt;/DisplayText&gt;&lt;record&gt;&lt;rec-number&gt;201&lt;/rec-number&gt;&lt;foreign-keys&gt;&lt;key app="EN" db-id="pttszevxyf9ed6edx5av5fr5rtva2r2xzwtd" timestamp="1583169083"&gt;201&lt;/key&gt;&lt;/foreign-keys&gt;&lt;ref-type name="Journal Article"&gt;17&lt;/ref-type&gt;&lt;contributors&gt;&lt;authors&gt;&lt;author&gt;Dalton, Jane E.&lt;/author&gt;&lt;author&gt;Cruickshank, Sheena M.&lt;/author&gt;&lt;author&gt;Egan, Charlotte E.&lt;/author&gt;&lt;author&gt;Mears, Rainy&lt;/author&gt;&lt;author&gt;Newton, Darren J.&lt;/author&gt;&lt;author&gt;Andrew, Elizabeth M.&lt;/author&gt;&lt;author&gt;Lawrence, Beth&lt;/author&gt;&lt;author&gt;Howell, Gareth&lt;/author&gt;&lt;author&gt;Else, Kathryn J.&lt;/author&gt;&lt;author&gt;Gubbels, Marc Jan&lt;/author&gt;&lt;author&gt;Striepen, Boris&lt;/author&gt;&lt;author&gt;Smith, Judith E.&lt;/author&gt;&lt;author&gt;White, Stanley J.&lt;/author&gt;&lt;author&gt;Carding, Simon R.&lt;/author&gt;&lt;/authors&gt;&lt;/contributors&gt;&lt;titles&gt;&lt;title&gt;Intraepithelial γδ+ Lymphocytes Maintain the Integrity of Intestinal Epithelial Tight Junctions in Response to Infection&lt;/title&gt;&lt;secondary-title&gt;Gastroenterology&lt;/secondary-title&gt;&lt;/titles&gt;&lt;periodical&gt;&lt;full-title&gt;Gastroenterology&lt;/full-title&gt;&lt;/periodical&gt;&lt;pages&gt;818-829&lt;/pages&gt;&lt;volume&gt;131&lt;/volume&gt;&lt;number&gt;3&lt;/number&gt;&lt;dates&gt;&lt;year&gt;2006&lt;/year&gt;&lt;/dates&gt;&lt;publisher&gt;W.B. Saunders&lt;/publisher&gt;&lt;urls&gt;&lt;/urls&gt;&lt;electronic-resource-num&gt;10.1053/j.gastro.2006.06.003&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40</w:t>
      </w:r>
      <w:r w:rsidRPr="00C04F2E">
        <w:rPr>
          <w:rFonts w:eastAsia="Helvetica"/>
          <w:color w:val="000000"/>
        </w:rPr>
        <w:fldChar w:fldCharType="end"/>
      </w:r>
      <w:r w:rsidRPr="00C04F2E">
        <w:rPr>
          <w:color w:val="000000"/>
        </w:rPr>
        <w:t>. Although they need to be given in high doses to avoid destruction in the stomach, and do not represent a natural oral infection, they do generate relatively high proportions of infected epithelial cells soon after infection</w:t>
      </w:r>
      <w:r w:rsidRPr="00C04F2E">
        <w:rPr>
          <w:rFonts w:eastAsia="Helvetica"/>
          <w:color w:val="000000"/>
        </w:rPr>
        <w:fldChar w:fldCharType="begin">
          <w:fldData xml:space="preserve">PEVuZE5vdGU+PENpdGU+PEF1dGhvcj5EYWx0b248L0F1dGhvcj48WWVhcj4yMDA2PC9ZZWFyPjxS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EYWx0b248L0F1dGhvcj48WWVhcj4yMDA2PC9ZZWFyPjxS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40,41</w:t>
      </w:r>
      <w:r w:rsidRPr="00C04F2E">
        <w:rPr>
          <w:rFonts w:eastAsia="Helvetica"/>
          <w:color w:val="000000"/>
        </w:rPr>
        <w:fldChar w:fldCharType="end"/>
      </w:r>
      <w:r w:rsidRPr="00C04F2E">
        <w:rPr>
          <w:color w:val="000000"/>
        </w:rPr>
        <w:t xml:space="preserve">. Tachyzoites tend however to be given via the intra-peritoneal route. While this obviously </w:t>
      </w:r>
      <w:r w:rsidRPr="00C04F2E">
        <w:t>bypasses the intestinal epithelium</w:t>
      </w:r>
      <w:r w:rsidR="00857DEF" w:rsidRPr="00C04F2E">
        <w:t xml:space="preserve"> and may lead to altered infection outcomes</w:t>
      </w:r>
      <w:r w:rsidRPr="00C04F2E">
        <w:t xml:space="preserve">, it should be acknowledged that this model has been instrumental in characterisation of many aspects of the host immune response to </w:t>
      </w:r>
      <w:r w:rsidRPr="00C04F2E">
        <w:rPr>
          <w:i/>
          <w:iCs/>
        </w:rPr>
        <w:t>T. gondii</w:t>
      </w:r>
      <w:r w:rsidRPr="00C04F2E">
        <w:rPr>
          <w:rFonts w:eastAsia="Helvetica"/>
        </w:rPr>
        <w:fldChar w:fldCharType="begin">
          <w:fldData xml:space="preserve">PEVuZE5vdGU+PENpdGU+PEF1dGhvcj5TemFibzwvQXV0aG9yPjxZZWFyPjIwMTc8L1llYXI+PFJl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</w:fldData>
        </w:fldChar>
      </w:r>
      <w:r w:rsidR="00C26796" w:rsidRPr="00C04F2E">
        <w:rPr>
          <w:rFonts w:eastAsia="Helvetica"/>
        </w:rPr>
        <w:instrText xml:space="preserve"> ADDIN EN.CITE </w:instrText>
      </w:r>
      <w:r w:rsidR="00C26796" w:rsidRPr="00C04F2E">
        <w:rPr>
          <w:rFonts w:eastAsia="Helvetica"/>
        </w:rPr>
        <w:fldChar w:fldCharType="begin">
          <w:fldData xml:space="preserve">PEVuZE5vdGU+PENpdGU+PEF1dGhvcj5TemFibzwvQXV0aG9yPjxZZWFyPjIwMTc8L1llYXI+PFJl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</w:fldData>
        </w:fldChar>
      </w:r>
      <w:r w:rsidR="00C26796" w:rsidRPr="00C04F2E">
        <w:rPr>
          <w:rFonts w:eastAsia="Helvetica"/>
        </w:rPr>
        <w:instrText xml:space="preserve"> ADDIN EN.CITE.DATA </w:instrText>
      </w:r>
      <w:r w:rsidR="00C26796" w:rsidRPr="00C04F2E">
        <w:rPr>
          <w:rFonts w:eastAsia="Helvetica"/>
        </w:rPr>
      </w:r>
      <w:r w:rsidR="00C26796" w:rsidRPr="00C04F2E">
        <w:rPr>
          <w:rFonts w:eastAsia="Helvetica"/>
        </w:rPr>
        <w:fldChar w:fldCharType="end"/>
      </w:r>
      <w:r w:rsidRPr="00C04F2E">
        <w:rPr>
          <w:rFonts w:eastAsia="Helvetica"/>
        </w:rPr>
      </w:r>
      <w:r w:rsidRPr="00C04F2E">
        <w:rPr>
          <w:rFonts w:eastAsia="Helvetica"/>
        </w:rPr>
        <w:fldChar w:fldCharType="separate"/>
      </w:r>
      <w:r w:rsidR="00C26796" w:rsidRPr="00C04F2E">
        <w:rPr>
          <w:rFonts w:eastAsia="Helvetica"/>
          <w:noProof/>
          <w:vertAlign w:val="superscript"/>
        </w:rPr>
        <w:t>41,42</w:t>
      </w:r>
      <w:r w:rsidRPr="00C04F2E">
        <w:rPr>
          <w:rFonts w:eastAsia="Helvetica"/>
        </w:rPr>
        <w:fldChar w:fldCharType="end"/>
      </w:r>
      <w:r w:rsidRPr="00C04F2E">
        <w:rPr>
          <w:i/>
          <w:iCs/>
        </w:rPr>
        <w:t xml:space="preserve">. </w:t>
      </w:r>
      <w:r w:rsidRPr="00C04F2E">
        <w:t xml:space="preserve">The </w:t>
      </w:r>
      <w:r w:rsidRPr="00C04F2E">
        <w:rPr>
          <w:color w:val="000000"/>
        </w:rPr>
        <w:lastRenderedPageBreak/>
        <w:t>use of enteroid models addresses many of these issues, by allowing for investigation of the earliest epithelial responses, to biologically relevant parasite life stages.</w:t>
      </w:r>
    </w:p>
    <w:p w14:paraId="4E931F96" w14:textId="77777777" w:rsidR="00C521B1" w:rsidRPr="00C04F2E" w:rsidRDefault="00C521B1" w:rsidP="00C04F2E">
      <w:pPr>
        <w:jc w:val="both"/>
        <w:rPr>
          <w:color w:val="000000"/>
        </w:rPr>
      </w:pPr>
    </w:p>
    <w:p w14:paraId="7D2F94B5" w14:textId="492749AB" w:rsidR="00C521B1" w:rsidRPr="00C04F2E" w:rsidRDefault="00C521B1" w:rsidP="00EA0AE1">
      <w:pPr>
        <w:jc w:val="both"/>
        <w:rPr>
          <w:color w:val="000000"/>
        </w:rPr>
      </w:pPr>
      <w:r w:rsidRPr="00C04F2E">
        <w:rPr>
          <w:color w:val="000000"/>
        </w:rPr>
        <w:t xml:space="preserve">Secondly, the species and genetic background of the host animal has an impact on infection dynamics. The most widely used model to study oral infections is the C57BL/6 mouse model. Unlike the BALB/c mice, which develop chronic infection, C57BL/6 are highly susceptible to </w:t>
      </w:r>
      <w:r w:rsidRPr="00C04F2E">
        <w:rPr>
          <w:i/>
          <w:iCs/>
          <w:color w:val="000000"/>
        </w:rPr>
        <w:t xml:space="preserve">T. gondii, </w:t>
      </w:r>
      <w:r w:rsidRPr="00C04F2E">
        <w:rPr>
          <w:color w:val="000000"/>
        </w:rPr>
        <w:t>often succumbing to Th1-mediated intestinal inflammation during the acute phase of the disease</w:t>
      </w:r>
      <w:r w:rsidRPr="00C04F2E">
        <w:rPr>
          <w:rFonts w:eastAsia="Helvetica"/>
          <w:color w:val="000000"/>
        </w:rPr>
        <w:fldChar w:fldCharType="begin">
          <w:fldData xml:space="preserve">PEVuZE5vdGU+PENpdGU+PEF1dGhvcj5MaWVzZW5mZWxkPC9BdXRob3I+PFllYXI+MTk5NjwvWWVh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</w:fldData>
        </w:fldChar>
      </w:r>
      <w:r w:rsidR="00C26796" w:rsidRPr="00EA0AE1">
        <w:rPr>
          <w:rFonts w:eastAsia="Helvetica"/>
          <w:color w:val="000000"/>
        </w:rPr>
        <w:instrText xml:space="preserve"> ADDIN EN.CITE </w:instrText>
      </w:r>
      <w:r w:rsidR="00C26796" w:rsidRPr="00EA0AE1">
        <w:rPr>
          <w:rFonts w:eastAsia="Helvetica"/>
          <w:color w:val="000000"/>
        </w:rPr>
        <w:fldChar w:fldCharType="begin">
          <w:fldData xml:space="preserve">PEVuZE5vdGU+PENpdGU+PEF1dGhvcj5MaWVzZW5mZWxkPC9BdXRob3I+PFllYXI+MTk5NjwvWWVh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</w:fldData>
        </w:fldChar>
      </w:r>
      <w:r w:rsidR="00C26796" w:rsidRPr="00EA0AE1">
        <w:rPr>
          <w:rFonts w:eastAsia="Helvetica"/>
          <w:color w:val="000000"/>
        </w:rPr>
        <w:instrText xml:space="preserve"> ADDIN EN.CITE.DATA </w:instrText>
      </w:r>
      <w:r w:rsidR="00C26796" w:rsidRPr="00EA0AE1">
        <w:rPr>
          <w:rFonts w:eastAsia="Helvetica"/>
          <w:color w:val="000000"/>
        </w:rPr>
      </w:r>
      <w:r w:rsidR="00C26796" w:rsidRPr="00EA0AE1">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C26796" w:rsidRPr="00C04F2E">
        <w:rPr>
          <w:rFonts w:eastAsia="Helvetica"/>
          <w:noProof/>
          <w:color w:val="000000"/>
          <w:vertAlign w:val="superscript"/>
        </w:rPr>
        <w:t>43</w:t>
      </w:r>
      <w:r w:rsidRPr="00C04F2E">
        <w:rPr>
          <w:rFonts w:eastAsia="Helvetica"/>
          <w:color w:val="000000"/>
        </w:rPr>
        <w:fldChar w:fldCharType="end"/>
      </w:r>
      <w:r w:rsidRPr="00C04F2E">
        <w:rPr>
          <w:color w:val="000000"/>
        </w:rPr>
        <w:t>. While intestinal inflammation has been documented in other species it is not a common feature of acute infection in humans or farm animals, and caution is warranted when studying epithelial responses in these mice</w:t>
      </w:r>
      <w:r w:rsidRPr="00C04F2E">
        <w:rPr>
          <w:rFonts w:eastAsia="Helvetica"/>
          <w:color w:val="000000"/>
        </w:rPr>
        <w:fldChar w:fldCharType="begin"/>
      </w:r>
      <w:r w:rsidR="00C26796" w:rsidRPr="00C04F2E">
        <w:rPr>
          <w:rFonts w:eastAsia="Helvetica"/>
          <w:color w:val="000000"/>
        </w:rPr>
        <w:instrText xml:space="preserve"> ADDIN EN.CITE &lt;EndNote&gt;&lt;Cite&gt;&lt;Author&gt;Schreiner&lt;/Author&gt;&lt;Year&gt;2009&lt;/Year&gt;&lt;RecNum&gt;202&lt;/RecNum&gt;&lt;DisplayText&gt;&lt;style face="superscript"&gt;44&lt;/style&gt;&lt;/DisplayText&gt;&lt;record&gt;&lt;rec-number&gt;202&lt;/rec-number&gt;&lt;foreign-keys&gt;&lt;key app="EN" db-id="pttszevxyf9ed6edx5av5fr5rtva2r2xzwtd" timestamp="1583169083"&gt;202&lt;/key&gt;&lt;/foreign-keys&gt;&lt;ref-type name="Journal Article"&gt;17&lt;/ref-type&gt;&lt;contributors&gt;&lt;authors&gt;&lt;author&gt;Schreiner, Maximilian&lt;/author&gt;&lt;author&gt;Liesenfeld, Oliver&lt;/author&gt;&lt;/authors&gt;&lt;/contributors&gt;&lt;titles&gt;&lt;title&gt;Small intestinal inflammation following oral infection with Toxoplasma gondii does not occur exclusively in C57BL/6 mice: Review of 70 reports from the literature&lt;/title&gt;&lt;secondary-title&gt;Memorias do Instituto Oswaldo Cruz&lt;/secondary-title&gt;&lt;/titles&gt;&lt;periodical&gt;&lt;full-title&gt;Memorias do Instituto Oswaldo Cruz&lt;/full-title&gt;&lt;/periodical&gt;&lt;pages&gt;221-233&lt;/pages&gt;&lt;volume&gt;104&lt;/volume&gt;&lt;number&gt;2&lt;/number&gt;&lt;keywords&gt;&lt;keyword&gt;Animal&lt;/keyword&gt;&lt;keyword&gt;Gastrointestinal tract&lt;/keyword&gt;&lt;keyword&gt;Inflammation&lt;/keyword&gt;&lt;keyword&gt;Necrosis&lt;/keyword&gt;&lt;keyword&gt;Toxoplasma gondii&lt;/keyword&gt;&lt;/keywords&gt;&lt;dates&gt;&lt;year&gt;2009&lt;/year&gt;&lt;/dates&gt;&lt;publisher&gt;Fundacao Oswaldo Cruz&lt;/publisher&gt;&lt;urls&gt;&lt;/urls&gt;&lt;electronic-resource-num&gt;10.1590/S0074-02762009000200015&lt;/electronic-resource-num&gt;&lt;/record&gt;&lt;/Cite&gt;&lt;/EndNote&gt;</w:instrText>
      </w:r>
      <w:r w:rsidRPr="00C04F2E">
        <w:rPr>
          <w:rFonts w:eastAsia="Helvetica"/>
          <w:color w:val="000000"/>
        </w:rPr>
        <w:fldChar w:fldCharType="separate"/>
      </w:r>
      <w:r w:rsidR="00C26796" w:rsidRPr="00C04F2E">
        <w:rPr>
          <w:rFonts w:eastAsia="Helvetica"/>
          <w:noProof/>
          <w:color w:val="000000"/>
          <w:vertAlign w:val="superscript"/>
        </w:rPr>
        <w:t>44</w:t>
      </w:r>
      <w:r w:rsidRPr="00C04F2E">
        <w:rPr>
          <w:rFonts w:eastAsia="Helvetica"/>
          <w:color w:val="000000"/>
        </w:rPr>
        <w:fldChar w:fldCharType="end"/>
      </w:r>
      <w:r w:rsidRPr="00C04F2E">
        <w:rPr>
          <w:color w:val="000000"/>
        </w:rPr>
        <w:t>. The ability to generate enteroid cultures easily from multiple species and from mice of multiple genetic backgrounds will be beneficial in this respect</w:t>
      </w:r>
      <w:r w:rsidRPr="00C04F2E">
        <w:rPr>
          <w:rFonts w:eastAsia="Helvetica"/>
          <w:color w:val="000000"/>
        </w:rPr>
        <w:fldChar w:fldCharType="begin">
          <w:fldData xml:space="preserve">PEVuZE5vdGU+PENpdGU+PEF1dGhvcj5EZXJyaWNvdHQ8L0F1dGhvcj48WWVhcj4yMDE5PC9ZZWFy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</w:fldData>
        </w:fldChar>
      </w:r>
      <w:r w:rsidR="00C26796" w:rsidRPr="00C04F2E">
        <w:rPr>
          <w:rFonts w:eastAsia="Helvetica"/>
          <w:color w:val="000000"/>
        </w:rPr>
        <w:instrText xml:space="preserve"> ADDIN EN.CITE </w:instrText>
      </w:r>
      <w:r w:rsidR="00C26796" w:rsidRPr="00C04F2E">
        <w:rPr>
          <w:rFonts w:eastAsia="Helvetica"/>
          <w:color w:val="000000"/>
        </w:rPr>
        <w:fldChar w:fldCharType="begin">
          <w:fldData xml:space="preserve">PEVuZE5vdGU+PENpdGU+PEF1dGhvcj5EZXJyaWNvdHQ8L0F1dGhvcj48WWVhcj4yMDE5PC9ZZWFy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</w:fldData>
        </w:fldChar>
      </w:r>
      <w:r w:rsidR="00C26796" w:rsidRPr="00C04F2E">
        <w:rPr>
          <w:rFonts w:eastAsia="Helvetica"/>
          <w:color w:val="000000"/>
        </w:rPr>
        <w:instrText xml:space="preserve"> ADDIN EN.CITE.DATA </w:instrText>
      </w:r>
      <w:r w:rsidR="00C26796" w:rsidRPr="00C04F2E">
        <w:rPr>
          <w:rFonts w:eastAsia="Helvetica"/>
          <w:color w:val="000000"/>
        </w:rPr>
      </w:r>
      <w:r w:rsidR="00C26796"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C26796" w:rsidRPr="00C04F2E">
        <w:rPr>
          <w:rFonts w:eastAsia="Helvetica"/>
          <w:noProof/>
          <w:color w:val="000000"/>
          <w:vertAlign w:val="superscript"/>
        </w:rPr>
        <w:t>14,17,18,45</w:t>
      </w:r>
      <w:r w:rsidRPr="00C04F2E">
        <w:rPr>
          <w:rFonts w:eastAsia="Helvetica"/>
          <w:color w:val="000000"/>
        </w:rPr>
        <w:fldChar w:fldCharType="end"/>
      </w:r>
      <w:r w:rsidRPr="00C04F2E">
        <w:rPr>
          <w:color w:val="000000"/>
        </w:rPr>
        <w:t>.</w:t>
      </w:r>
    </w:p>
    <w:p w14:paraId="2568CE14" w14:textId="77777777" w:rsidR="00C521B1" w:rsidRPr="00C04F2E" w:rsidRDefault="00C521B1" w:rsidP="00EA0AE1">
      <w:pPr>
        <w:jc w:val="both"/>
        <w:rPr>
          <w:color w:val="000000"/>
        </w:rPr>
      </w:pPr>
    </w:p>
    <w:p w14:paraId="2D9FC0BB" w14:textId="380DF792" w:rsidR="00D20903" w:rsidRPr="0023583A" w:rsidRDefault="00C521B1" w:rsidP="00EA0AE1">
      <w:pPr>
        <w:jc w:val="both"/>
      </w:pPr>
      <w:r w:rsidRPr="0023583A">
        <w:rPr>
          <w:color w:val="000000"/>
        </w:rPr>
        <w:t xml:space="preserve">A third issue, affecting mostly </w:t>
      </w:r>
      <w:r w:rsidRPr="0023583A">
        <w:rPr>
          <w:i/>
          <w:iCs/>
          <w:color w:val="000000"/>
        </w:rPr>
        <w:t xml:space="preserve">in vitro </w:t>
      </w:r>
      <w:r w:rsidRPr="0023583A">
        <w:rPr>
          <w:color w:val="000000"/>
        </w:rPr>
        <w:t xml:space="preserve">models, is how well the cell culture represents the complexity of the intestinal epithelium </w:t>
      </w:r>
      <w:r w:rsidRPr="0023583A">
        <w:rPr>
          <w:i/>
          <w:iCs/>
          <w:color w:val="000000"/>
        </w:rPr>
        <w:t>in vivo</w:t>
      </w:r>
      <w:r w:rsidRPr="0023583A">
        <w:rPr>
          <w:color w:val="000000"/>
        </w:rPr>
        <w:t xml:space="preserve">. Knowledge of </w:t>
      </w:r>
      <w:r w:rsidRPr="0023583A">
        <w:rPr>
          <w:i/>
          <w:iCs/>
          <w:color w:val="000000"/>
        </w:rPr>
        <w:t>T. gondii</w:t>
      </w:r>
      <w:r w:rsidRPr="0023583A">
        <w:rPr>
          <w:color w:val="000000"/>
        </w:rPr>
        <w:t xml:space="preserve"> interactions with the small intestinal epithelium derive from </w:t>
      </w:r>
      <w:r w:rsidRPr="0023583A">
        <w:rPr>
          <w:i/>
          <w:iCs/>
          <w:color w:val="000000"/>
        </w:rPr>
        <w:t xml:space="preserve">in vitro </w:t>
      </w:r>
      <w:r w:rsidRPr="0023583A">
        <w:rPr>
          <w:color w:val="000000"/>
        </w:rPr>
        <w:t xml:space="preserve">cultures with cell lines such as Caco-2, which provides a monolayer of polarised enterocyte-like cells and is routinely used for investigations of intestinal physiology. </w:t>
      </w:r>
      <w:r w:rsidR="00B15BD6" w:rsidRPr="0023583A">
        <w:rPr>
          <w:color w:val="000000"/>
        </w:rPr>
        <w:t xml:space="preserve">Caco-2 cells have </w:t>
      </w:r>
      <w:r w:rsidRPr="0023583A">
        <w:rPr>
          <w:color w:val="000000"/>
        </w:rPr>
        <w:t xml:space="preserve">limited </w:t>
      </w:r>
      <w:r w:rsidR="00154A72" w:rsidRPr="0023583A">
        <w:rPr>
          <w:color w:val="000000"/>
        </w:rPr>
        <w:t xml:space="preserve">cellular </w:t>
      </w:r>
      <w:r w:rsidRPr="0023583A">
        <w:rPr>
          <w:color w:val="000000"/>
        </w:rPr>
        <w:t>complexity</w:t>
      </w:r>
      <w:r w:rsidR="00B15BD6" w:rsidRPr="0023583A">
        <w:rPr>
          <w:color w:val="000000"/>
        </w:rPr>
        <w:t xml:space="preserve"> when </w:t>
      </w:r>
      <w:r w:rsidR="00154A72" w:rsidRPr="0023583A">
        <w:rPr>
          <w:color w:val="000000"/>
        </w:rPr>
        <w:t xml:space="preserve">compared to </w:t>
      </w:r>
      <w:r w:rsidR="00B15BD6" w:rsidRPr="0023583A">
        <w:rPr>
          <w:color w:val="000000"/>
        </w:rPr>
        <w:t xml:space="preserve">enteroids or </w:t>
      </w:r>
      <w:r w:rsidR="00154A72" w:rsidRPr="0023583A">
        <w:rPr>
          <w:color w:val="000000"/>
        </w:rPr>
        <w:t xml:space="preserve">the intestinal epithelium </w:t>
      </w:r>
      <w:r w:rsidR="00154A72" w:rsidRPr="0023583A">
        <w:rPr>
          <w:i/>
          <w:color w:val="000000"/>
        </w:rPr>
        <w:t>in vivo</w:t>
      </w:r>
      <w:r w:rsidRPr="0023583A">
        <w:rPr>
          <w:color w:val="000000"/>
        </w:rPr>
        <w:t xml:space="preserve">, </w:t>
      </w:r>
      <w:r w:rsidR="00B15BD6" w:rsidRPr="0023583A">
        <w:rPr>
          <w:color w:val="000000"/>
        </w:rPr>
        <w:t xml:space="preserve">differentiating towards absorptive enterocyte-like cells, and lacking secretory lineages such as goblet cells. In addition, </w:t>
      </w:r>
      <w:r w:rsidRPr="0023583A">
        <w:rPr>
          <w:color w:val="000000"/>
        </w:rPr>
        <w:t xml:space="preserve">Caco-2 cells </w:t>
      </w:r>
      <w:r w:rsidR="006947E7" w:rsidRPr="0023583A">
        <w:rPr>
          <w:color w:val="000000"/>
        </w:rPr>
        <w:t xml:space="preserve">originally </w:t>
      </w:r>
      <w:r w:rsidRPr="0023583A">
        <w:rPr>
          <w:color w:val="000000"/>
        </w:rPr>
        <w:t xml:space="preserve">derive from the human colon, while </w:t>
      </w:r>
      <w:r w:rsidRPr="0023583A">
        <w:rPr>
          <w:i/>
          <w:iCs/>
          <w:color w:val="000000"/>
        </w:rPr>
        <w:t>T. gondii</w:t>
      </w:r>
      <w:r w:rsidRPr="0023583A">
        <w:rPr>
          <w:color w:val="000000"/>
        </w:rPr>
        <w:t xml:space="preserve"> targets the small intestinal epithelium</w:t>
      </w:r>
      <w:r w:rsidRPr="0023583A">
        <w:rPr>
          <w:rFonts w:eastAsia="Helvetica"/>
          <w:color w:val="000000"/>
        </w:rPr>
        <w:fldChar w:fldCharType="begin">
          <w:fldData xml:space="preserve">PEVuZE5vdGU+PENpdGU+PEF1dGhvcj5CcmljZcOxbzwvQXV0aG9yPjxZZWFyPjIwMTY8L1llYXI+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</w:fldData>
        </w:fldChar>
      </w:r>
      <w:r w:rsidR="00C26796" w:rsidRPr="0023583A">
        <w:rPr>
          <w:rFonts w:eastAsia="Helvetica"/>
          <w:color w:val="000000"/>
        </w:rPr>
        <w:instrText xml:space="preserve"> ADDIN EN.CITE </w:instrText>
      </w:r>
      <w:r w:rsidR="00C26796" w:rsidRPr="0023583A">
        <w:rPr>
          <w:rFonts w:eastAsia="Helvetica"/>
          <w:color w:val="000000"/>
        </w:rPr>
        <w:fldChar w:fldCharType="begin">
          <w:fldData xml:space="preserve">PEVuZE5vdGU+PENpdGU+PEF1dGhvcj5CcmljZcOxbzwvQXV0aG9yPjxZZWFyPjIwMTY8L1llYXI+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</w:fldData>
        </w:fldChar>
      </w:r>
      <w:r w:rsidR="00C26796" w:rsidRPr="0023583A">
        <w:rPr>
          <w:rFonts w:eastAsia="Helvetica"/>
          <w:color w:val="000000"/>
        </w:rPr>
        <w:instrText xml:space="preserve"> ADDIN EN.CITE.DATA </w:instrText>
      </w:r>
      <w:r w:rsidR="00C26796" w:rsidRPr="0023583A">
        <w:rPr>
          <w:rFonts w:eastAsia="Helvetica"/>
          <w:color w:val="000000"/>
        </w:rPr>
      </w:r>
      <w:r w:rsidR="00C26796" w:rsidRPr="0023583A">
        <w:rPr>
          <w:rFonts w:eastAsia="Helvetica"/>
          <w:color w:val="000000"/>
        </w:rPr>
        <w:fldChar w:fldCharType="end"/>
      </w:r>
      <w:r w:rsidRPr="0023583A">
        <w:rPr>
          <w:rFonts w:eastAsia="Helvetica"/>
          <w:color w:val="000000"/>
        </w:rPr>
      </w:r>
      <w:r w:rsidRPr="0023583A">
        <w:rPr>
          <w:rFonts w:eastAsia="Helvetica"/>
          <w:color w:val="000000"/>
        </w:rPr>
        <w:fldChar w:fldCharType="separate"/>
      </w:r>
      <w:r w:rsidR="00C26796" w:rsidRPr="0023583A">
        <w:rPr>
          <w:rFonts w:eastAsia="Helvetica"/>
          <w:noProof/>
          <w:color w:val="000000"/>
          <w:vertAlign w:val="superscript"/>
        </w:rPr>
        <w:t>46,47</w:t>
      </w:r>
      <w:r w:rsidRPr="0023583A">
        <w:rPr>
          <w:rFonts w:eastAsia="Helvetica"/>
          <w:color w:val="000000"/>
        </w:rPr>
        <w:fldChar w:fldCharType="end"/>
      </w:r>
      <w:r w:rsidRPr="0023583A">
        <w:rPr>
          <w:color w:val="000000"/>
        </w:rPr>
        <w:t xml:space="preserve">. </w:t>
      </w:r>
      <w:r w:rsidR="00B15BD6" w:rsidRPr="0023583A">
        <w:rPr>
          <w:color w:val="000000"/>
        </w:rPr>
        <w:t xml:space="preserve">Immortalised epithelial cell line cultures </w:t>
      </w:r>
      <w:r w:rsidR="00B15BD6" w:rsidRPr="0023583A">
        <w:t>can be more generally problematic:</w:t>
      </w:r>
      <w:r w:rsidR="00154A72" w:rsidRPr="0023583A">
        <w:t xml:space="preserve"> </w:t>
      </w:r>
      <w:r w:rsidR="00B03A51" w:rsidRPr="0023583A">
        <w:t>accumulation of genotypic and phenotypic changes over serial passage</w:t>
      </w:r>
      <w:r w:rsidR="00B15BD6" w:rsidRPr="0023583A">
        <w:t xml:space="preserve"> means that </w:t>
      </w:r>
      <w:r w:rsidR="00F332D2" w:rsidRPr="0023583A">
        <w:t>they</w:t>
      </w:r>
      <w:r w:rsidR="00B03A51" w:rsidRPr="0023583A">
        <w:t xml:space="preserve"> fail to properly recapitulate the physiology of the normal intestinal epithelium</w:t>
      </w:r>
      <w:r w:rsidR="00F332D2" w:rsidRPr="0023583A">
        <w:fldChar w:fldCharType="begin"/>
      </w:r>
      <w:r w:rsidR="00C26796" w:rsidRPr="0023583A">
        <w:instrText xml:space="preserve"> ADDIN EN.CITE &lt;EndNote&gt;&lt;Cite&gt;&lt;Author&gt;Kauffman&lt;/Author&gt;&lt;Year&gt;2013&lt;/Year&gt;&lt;RecNum&gt;258&lt;/RecNum&gt;&lt;DisplayText&gt;&lt;style face="superscript"&gt;48&lt;/style&gt;&lt;/DisplayText&gt;&lt;record&gt;&lt;rec-number&gt;258&lt;/rec-number&gt;&lt;foreign-keys&gt;&lt;key app="EN" db-id="pttszevxyf9ed6edx5av5fr5rtva2r2xzwtd" timestamp="1591719772"&gt;258&lt;/key&gt;&lt;/foreign-keys&gt;&lt;ref-type name="Journal Article"&gt;17&lt;/ref-type&gt;&lt;contributors&gt;&lt;authors&gt;&lt;author&gt;Kauffman, Amanda L.&lt;/author&gt;&lt;author&gt;Gyurdieva, Alexandra V.&lt;/author&gt;&lt;author&gt;Mabus, John R.&lt;/author&gt;&lt;author&gt;Ferguson, Chrissa&lt;/author&gt;&lt;author&gt;Yan, Zhengyin&lt;/author&gt;&lt;author&gt;Hornby, Pamela J.&lt;/author&gt;&lt;/authors&gt;&lt;/contributors&gt;&lt;titles&gt;&lt;title&gt;Alternative functional in vitro models of human intestinal epithelia&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pages&gt;79-79&lt;/pages&gt;&lt;volume&gt;4&lt;/volume&gt;&lt;keywords&gt;&lt;keyword&gt;Transepithelial Electrical Resistance (TEER)&lt;/keyword&gt;&lt;keyword&gt;human intestinal epithelial cell (hInEpC)&lt;/keyword&gt;&lt;keyword&gt;induced pluripotent stem cell (iPSC)&lt;/keyword&gt;&lt;keyword&gt;neonatal Fc receptor (FcRn)&lt;/keyword&gt;&lt;keyword&gt;permeability&lt;/keyword&gt;&lt;/keywords&gt;&lt;dates&gt;&lt;year&gt;2013&lt;/year&gt;&lt;/dates&gt;&lt;publisher&gt;Frontiers Media S.A.&lt;/publisher&gt;&lt;isbn&gt;1663-9812&lt;/isbn&gt;&lt;accession-num&gt;23847534&lt;/accession-num&gt;&lt;urls&gt;&lt;related-urls&gt;&lt;url&gt;https://pubmed.ncbi.nlm.nih.gov/23847534&lt;/url&gt;&lt;url&gt;https://www.ncbi.nlm.nih.gov/pmc/articles/PMC3703544/&lt;/url&gt;&lt;/related-urls&gt;&lt;/urls&gt;&lt;electronic-resource-num&gt;10.3389/fphar.2013.00079&lt;/electronic-resource-num&gt;&lt;remote-database-name&gt;PubMed&lt;/remote-database-name&gt;&lt;language&gt;eng&lt;/language&gt;&lt;/record&gt;&lt;/Cite&gt;&lt;/EndNote&gt;</w:instrText>
      </w:r>
      <w:r w:rsidR="00F332D2" w:rsidRPr="0023583A">
        <w:fldChar w:fldCharType="separate"/>
      </w:r>
      <w:r w:rsidR="00C26796" w:rsidRPr="0023583A">
        <w:rPr>
          <w:noProof/>
          <w:vertAlign w:val="superscript"/>
        </w:rPr>
        <w:t>48</w:t>
      </w:r>
      <w:r w:rsidR="00F332D2" w:rsidRPr="0023583A">
        <w:fldChar w:fldCharType="end"/>
      </w:r>
      <w:r w:rsidR="00916658" w:rsidRPr="0023583A">
        <w:t xml:space="preserve"> </w:t>
      </w:r>
      <w:r w:rsidR="00916658" w:rsidRPr="0023583A">
        <w:fldChar w:fldCharType="begin"/>
      </w:r>
      <w:r w:rsidR="00C26796" w:rsidRPr="0023583A">
        <w:instrText xml:space="preserve"> ADDIN EN.CITE &lt;EndNote&gt;&lt;Cite&gt;&lt;Author&gt;Kaur&lt;/Author&gt;&lt;Year&gt;2012&lt;/Year&gt;&lt;RecNum&gt;259&lt;/RecNum&gt;&lt;DisplayText&gt;&lt;style face="superscript"&gt;49&lt;/style&gt;&lt;/DisplayText&gt;&lt;record&gt;&lt;rec-number&gt;259&lt;/rec-number&gt;&lt;foreign-keys&gt;&lt;key app="EN" db-id="pttszevxyf9ed6edx5av5fr5rtva2r2xzwtd" timestamp="1591719824"&gt;259&lt;/key&gt;&lt;/foreign-keys&gt;&lt;ref-type name="Journal Article"&gt;17&lt;/ref-type&gt;&lt;contributors&gt;&lt;authors&gt;&lt;author&gt;Kaur, Gurvinder&lt;/author&gt;&lt;author&gt;Dufour, Jannette M.&lt;/author&gt;&lt;/authors&gt;&lt;/contributors&gt;&lt;titles&gt;&lt;title&gt;Cell lines&lt;/title&gt;&lt;secondary-title&gt;Spermatogenesis&lt;/secondary-title&gt;&lt;/titles&gt;&lt;periodical&gt;&lt;full-title&gt;Spermatogenesis&lt;/full-title&gt;&lt;/periodical&gt;&lt;pages&gt;1-5&lt;/pages&gt;&lt;volume&gt;2&lt;/volume&gt;&lt;number&gt;1&lt;/number&gt;&lt;dates&gt;&lt;year&gt;2012&lt;/year&gt;&lt;pub-dates&gt;&lt;date&gt;2012/01/01&lt;/date&gt;&lt;/pub-dates&gt;&lt;/dates&gt;&lt;publisher&gt;Taylor &amp;amp; Francis&lt;/publisher&gt;&lt;isbn&gt;null&lt;/isbn&gt;&lt;urls&gt;&lt;related-urls&gt;&lt;url&gt;https://doi.org/10.4161/spmg.19885&lt;/url&gt;&lt;/related-urls&gt;&lt;/urls&gt;&lt;electronic-resource-num&gt;10.4161/spmg.19885&lt;/electronic-resource-num&gt;&lt;/record&gt;&lt;/Cite&gt;&lt;/EndNote&gt;</w:instrText>
      </w:r>
      <w:r w:rsidR="00916658" w:rsidRPr="0023583A">
        <w:fldChar w:fldCharType="separate"/>
      </w:r>
      <w:r w:rsidR="00C26796" w:rsidRPr="0023583A">
        <w:rPr>
          <w:noProof/>
          <w:vertAlign w:val="superscript"/>
        </w:rPr>
        <w:t>49</w:t>
      </w:r>
      <w:r w:rsidR="00916658" w:rsidRPr="0023583A">
        <w:fldChar w:fldCharType="end"/>
      </w:r>
      <w:r w:rsidR="00F332D2" w:rsidRPr="0023583A">
        <w:t xml:space="preserve">. </w:t>
      </w:r>
      <w:r w:rsidR="00154A72" w:rsidRPr="0023583A">
        <w:t xml:space="preserve">A particularly relevant example for </w:t>
      </w:r>
      <w:r w:rsidR="003C730D" w:rsidRPr="0023583A">
        <w:t>infection studies</w:t>
      </w:r>
      <w:r w:rsidR="00154A72" w:rsidRPr="0023583A">
        <w:t xml:space="preserve"> </w:t>
      </w:r>
      <w:r w:rsidR="00916658" w:rsidRPr="0023583A">
        <w:t>are reports of altered cytokine receptor expre</w:t>
      </w:r>
      <w:r w:rsidR="00B15BD6" w:rsidRPr="0023583A">
        <w:t>ss</w:t>
      </w:r>
      <w:r w:rsidR="00916658" w:rsidRPr="0023583A">
        <w:t xml:space="preserve">ion and responsiveness in </w:t>
      </w:r>
      <w:r w:rsidR="00B15BD6" w:rsidRPr="0023583A">
        <w:t xml:space="preserve">intestinal epithelial </w:t>
      </w:r>
      <w:r w:rsidR="00916658" w:rsidRPr="0023583A">
        <w:t>cell lines compared to freshly isolated epithelium</w:t>
      </w:r>
      <w:r w:rsidR="00C26796" w:rsidRPr="0023583A">
        <w:fldChar w:fldCharType="begin"/>
      </w:r>
      <w:r w:rsidR="00C26796" w:rsidRPr="0023583A">
        <w:instrText xml:space="preserve"> ADDIN EN.CITE &lt;EndNote&gt;&lt;Cite&gt;&lt;Author&gt;Panja&lt;/Author&gt;&lt;Year&gt;1998&lt;/Year&gt;&lt;RecNum&gt;267&lt;/RecNum&gt;&lt;DisplayText&gt;&lt;style face="superscript"&gt;50&lt;/style&gt;&lt;/DisplayText&gt;&lt;record&gt;&lt;rec-number&gt;267&lt;/rec-number&gt;&lt;foreign-keys&gt;&lt;key app="EN" db-id="pttszevxyf9ed6edx5av5fr5rtva2r2xzwtd" timestamp="1591957900"&gt;267&lt;/key&gt;&lt;/foreign-keys&gt;&lt;ref-type name="Journal Article"&gt;17&lt;/ref-type&gt;&lt;contributors&gt;&lt;authors&gt;&lt;author&gt;Panja, Asit&lt;/author&gt;&lt;author&gt;Goldberg, Stan&lt;/author&gt;&lt;author&gt;Eckmann, Lars&lt;/author&gt;&lt;author&gt;Krishen, Priya&lt;/author&gt;&lt;author&gt;Mayer, Lloyd&lt;/author&gt;&lt;/authors&gt;&lt;/contributors&gt;&lt;titles&gt;&lt;title&gt;The Regulation and Functional Consequence of Proinflammatory Cytokine Binding on Human Intestinal Epithelial Cells&lt;/title&gt;&lt;secondary-title&gt;The Journal of Immunology&lt;/secondary-title&gt;&lt;/titles&gt;&lt;periodical&gt;&lt;full-title&gt;The Journal of Immunology&lt;/full-title&gt;&lt;/periodical&gt;&lt;pages&gt;3675&lt;/pages&gt;&lt;volume&gt;161&lt;/volume&gt;&lt;number&gt;7&lt;/number&gt;&lt;dates&gt;&lt;year&gt;1998&lt;/year&gt;&lt;/dates&gt;&lt;urls&gt;&lt;related-urls&gt;&lt;url&gt;http://www.jimmunol.org/content/161/7/3675.abstract&lt;/url&gt;&lt;/related-urls&gt;&lt;/urls&gt;&lt;/record&gt;&lt;/Cite&gt;&lt;/EndNote&gt;</w:instrText>
      </w:r>
      <w:r w:rsidR="00C26796" w:rsidRPr="0023583A">
        <w:fldChar w:fldCharType="separate"/>
      </w:r>
      <w:r w:rsidR="00C26796" w:rsidRPr="0023583A">
        <w:rPr>
          <w:noProof/>
          <w:vertAlign w:val="superscript"/>
        </w:rPr>
        <w:t>50</w:t>
      </w:r>
      <w:r w:rsidR="00C26796" w:rsidRPr="0023583A">
        <w:fldChar w:fldCharType="end"/>
      </w:r>
      <w:r w:rsidR="00916658" w:rsidRPr="0023583A">
        <w:t xml:space="preserve">. </w:t>
      </w:r>
      <w:r w:rsidR="00916658" w:rsidRPr="0023583A">
        <w:rPr>
          <w:color w:val="000000"/>
        </w:rPr>
        <w:t>As a result</w:t>
      </w:r>
      <w:r w:rsidRPr="0023583A">
        <w:rPr>
          <w:color w:val="000000"/>
        </w:rPr>
        <w:t xml:space="preserve">, most of the research performed using these types of cell lines must be confirmed in primary cells. </w:t>
      </w:r>
      <w:r w:rsidR="009D7F3A" w:rsidRPr="0023583A">
        <w:t>E</w:t>
      </w:r>
      <w:r w:rsidR="00EA0F9C" w:rsidRPr="0023583A">
        <w:t xml:space="preserve">xplant culture of intestinal tissue </w:t>
      </w:r>
      <w:r w:rsidR="00EA0F9C" w:rsidRPr="0023583A">
        <w:rPr>
          <w:i/>
          <w:iCs/>
        </w:rPr>
        <w:t>in vitro</w:t>
      </w:r>
      <w:r w:rsidR="00EA0F9C" w:rsidRPr="0023583A">
        <w:t xml:space="preserve"> allows for </w:t>
      </w:r>
      <w:r w:rsidR="009D7F3A" w:rsidRPr="0023583A">
        <w:t xml:space="preserve">increased </w:t>
      </w:r>
      <w:r w:rsidR="00EA0F9C" w:rsidRPr="0023583A">
        <w:t xml:space="preserve">cellular diversity and an intact </w:t>
      </w:r>
      <w:r w:rsidR="009D7F3A" w:rsidRPr="0023583A">
        <w:t xml:space="preserve">3D </w:t>
      </w:r>
      <w:r w:rsidR="00EA0F9C" w:rsidRPr="0023583A">
        <w:t xml:space="preserve">tissue </w:t>
      </w:r>
      <w:r w:rsidR="009D7F3A" w:rsidRPr="0023583A">
        <w:t>architecture</w:t>
      </w:r>
      <w:r w:rsidR="00EA0F9C" w:rsidRPr="0023583A">
        <w:t xml:space="preserve">. However, these cultures are only viable for a short period of time due to </w:t>
      </w:r>
      <w:r w:rsidR="00916658" w:rsidRPr="0023583A">
        <w:t>inadequate</w:t>
      </w:r>
      <w:r w:rsidR="00EA0F9C" w:rsidRPr="0023583A">
        <w:t xml:space="preserve"> oxygenation of the interior of the tissue. Therefore, this model is limited to short term infection studies while also relying on repeated animal biopsies</w:t>
      </w:r>
      <w:r w:rsidR="00EA0F9C" w:rsidRPr="0023583A">
        <w:fldChar w:fldCharType="begin">
          <w:fldData xml:space="preserve">PEVuZE5vdGU+PENpdGU+PEF1dGhvcj5Ob2JlbjwvQXV0aG9yPjxZZWFyPjIwMTc8L1llYXI+PFJl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</w:fldData>
        </w:fldChar>
      </w:r>
      <w:r w:rsidR="00C26796" w:rsidRPr="0023583A">
        <w:instrText xml:space="preserve"> ADDIN EN.CITE </w:instrText>
      </w:r>
      <w:r w:rsidR="00C26796" w:rsidRPr="0023583A">
        <w:fldChar w:fldCharType="begin">
          <w:fldData xml:space="preserve">PEVuZE5vdGU+PENpdGU+PEF1dGhvcj5Ob2JlbjwvQXV0aG9yPjxZZWFyPjIwMTc8L1llYXI+PFJl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</w:fldData>
        </w:fldChar>
      </w:r>
      <w:r w:rsidR="00C26796" w:rsidRPr="0023583A">
        <w:instrText xml:space="preserve"> ADDIN EN.CITE.DATA </w:instrText>
      </w:r>
      <w:r w:rsidR="00C26796" w:rsidRPr="0023583A">
        <w:fldChar w:fldCharType="end"/>
      </w:r>
      <w:r w:rsidR="00EA0F9C" w:rsidRPr="0023583A">
        <w:fldChar w:fldCharType="separate"/>
      </w:r>
      <w:r w:rsidR="00C26796" w:rsidRPr="0023583A">
        <w:rPr>
          <w:noProof/>
          <w:vertAlign w:val="superscript"/>
        </w:rPr>
        <w:t>51-53</w:t>
      </w:r>
      <w:r w:rsidR="00EA0F9C" w:rsidRPr="0023583A">
        <w:fldChar w:fldCharType="end"/>
      </w:r>
      <w:r w:rsidR="00EA0F9C" w:rsidRPr="0023583A">
        <w:t>.</w:t>
      </w:r>
    </w:p>
    <w:p w14:paraId="43F9CB4E" w14:textId="77777777" w:rsidR="00D20903" w:rsidRPr="0023583A" w:rsidRDefault="00D20903" w:rsidP="00C04F2E">
      <w:pPr>
        <w:jc w:val="both"/>
      </w:pPr>
    </w:p>
    <w:p w14:paraId="5DFC012D" w14:textId="61A569B0" w:rsidR="00EA0F9C" w:rsidRPr="0023583A" w:rsidRDefault="00C521B1" w:rsidP="00C04F2E">
      <w:pPr>
        <w:jc w:val="both"/>
        <w:rPr>
          <w:color w:val="000000"/>
        </w:rPr>
      </w:pPr>
      <w:r w:rsidRPr="0023583A">
        <w:rPr>
          <w:color w:val="000000"/>
        </w:rPr>
        <w:t xml:space="preserve">Stem cell-derived enteroid cultures are </w:t>
      </w:r>
      <w:r w:rsidR="00916658" w:rsidRPr="0023583A">
        <w:rPr>
          <w:color w:val="000000"/>
        </w:rPr>
        <w:t xml:space="preserve">a </w:t>
      </w:r>
      <w:r w:rsidRPr="0023583A">
        <w:rPr>
          <w:color w:val="000000"/>
        </w:rPr>
        <w:t>particularly useful</w:t>
      </w:r>
      <w:r w:rsidR="00916658" w:rsidRPr="0023583A">
        <w:rPr>
          <w:color w:val="000000"/>
        </w:rPr>
        <w:t xml:space="preserve"> alternative</w:t>
      </w:r>
      <w:r w:rsidRPr="0023583A">
        <w:rPr>
          <w:color w:val="000000"/>
        </w:rPr>
        <w:t>,</w:t>
      </w:r>
      <w:r w:rsidR="00916658" w:rsidRPr="0023583A">
        <w:rPr>
          <w:color w:val="000000"/>
        </w:rPr>
        <w:t xml:space="preserve"> and address many of these shortcomings.</w:t>
      </w:r>
      <w:r w:rsidRPr="0023583A">
        <w:rPr>
          <w:color w:val="000000"/>
        </w:rPr>
        <w:t xml:space="preserve"> </w:t>
      </w:r>
      <w:r w:rsidR="00916658" w:rsidRPr="0023583A">
        <w:rPr>
          <w:color w:val="000000"/>
        </w:rPr>
        <w:t>T</w:t>
      </w:r>
      <w:r w:rsidRPr="0023583A">
        <w:rPr>
          <w:color w:val="000000"/>
        </w:rPr>
        <w:t>hey contain a representative mixture of the differentiated cell types that make up the intestinal epithelium, together with a 3D crypt-villus domain organisation</w:t>
      </w:r>
      <w:r w:rsidR="00916658" w:rsidRPr="0023583A">
        <w:rPr>
          <w:color w:val="000000"/>
        </w:rPr>
        <w:t>, and can be maintained in culture for long periods of time</w:t>
      </w:r>
      <w:r w:rsidR="005073FE" w:rsidRPr="0023583A">
        <w:rPr>
          <w:color w:val="000000"/>
        </w:rPr>
        <w:fldChar w:fldCharType="begin">
          <w:fldData xml:space="preserve">PEVuZE5vdGU+PENpdGU+PEF1dGhvcj5TYXRvPC9BdXRob3I+PFllYXI+MjAxMTwvWWVhcj48UmVj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=
</w:fldData>
        </w:fldChar>
      </w:r>
      <w:r w:rsidR="0018031B" w:rsidRPr="0023583A">
        <w:rPr>
          <w:color w:val="000000"/>
        </w:rPr>
        <w:instrText xml:space="preserve"> ADDIN EN.CITE </w:instrText>
      </w:r>
      <w:r w:rsidR="0018031B" w:rsidRPr="0023583A">
        <w:rPr>
          <w:color w:val="000000"/>
        </w:rPr>
        <w:fldChar w:fldCharType="begin">
          <w:fldData xml:space="preserve">PEVuZE5vdGU+PENpdGU+PEF1dGhvcj5TYXRvPC9BdXRob3I+PFllYXI+MjAxMTwvWWVhcj48UmVj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=
</w:fldData>
        </w:fldChar>
      </w:r>
      <w:r w:rsidR="0018031B" w:rsidRPr="0023583A">
        <w:rPr>
          <w:color w:val="000000"/>
        </w:rPr>
        <w:instrText xml:space="preserve"> ADDIN EN.CITE.DATA </w:instrText>
      </w:r>
      <w:r w:rsidR="0018031B" w:rsidRPr="0023583A">
        <w:rPr>
          <w:color w:val="000000"/>
        </w:rPr>
      </w:r>
      <w:r w:rsidR="0018031B" w:rsidRPr="0023583A">
        <w:rPr>
          <w:color w:val="000000"/>
        </w:rPr>
        <w:fldChar w:fldCharType="end"/>
      </w:r>
      <w:r w:rsidR="005073FE" w:rsidRPr="0023583A">
        <w:rPr>
          <w:color w:val="000000"/>
        </w:rPr>
      </w:r>
      <w:r w:rsidR="005073FE" w:rsidRPr="0023583A">
        <w:rPr>
          <w:color w:val="000000"/>
        </w:rPr>
        <w:fldChar w:fldCharType="separate"/>
      </w:r>
      <w:r w:rsidR="005073FE" w:rsidRPr="0023583A">
        <w:rPr>
          <w:noProof/>
          <w:color w:val="000000"/>
          <w:vertAlign w:val="superscript"/>
        </w:rPr>
        <w:t>54,55</w:t>
      </w:r>
      <w:r w:rsidR="005073FE" w:rsidRPr="0023583A">
        <w:rPr>
          <w:color w:val="000000"/>
        </w:rPr>
        <w:fldChar w:fldCharType="end"/>
      </w:r>
      <w:r w:rsidRPr="0023583A">
        <w:rPr>
          <w:color w:val="000000"/>
        </w:rPr>
        <w:t>.</w:t>
      </w:r>
      <w:r w:rsidR="00EA0F9C" w:rsidRPr="0023583A">
        <w:rPr>
          <w:color w:val="000000"/>
        </w:rPr>
        <w:t xml:space="preserve"> </w:t>
      </w:r>
      <w:r w:rsidR="00EA0F9C" w:rsidRPr="0023583A">
        <w:t xml:space="preserve">Undoubtedly, the enteroid model </w:t>
      </w:r>
      <w:r w:rsidR="00916658" w:rsidRPr="0023583A">
        <w:t xml:space="preserve">still </w:t>
      </w:r>
      <w:r w:rsidR="00EA0F9C" w:rsidRPr="0023583A">
        <w:t>has some limitations in application</w:t>
      </w:r>
      <w:r w:rsidR="00277485" w:rsidRPr="0023583A">
        <w:t>. This is</w:t>
      </w:r>
      <w:r w:rsidR="00916658" w:rsidRPr="0023583A">
        <w:t xml:space="preserve"> chiefly</w:t>
      </w:r>
      <w:r w:rsidR="00EA0F9C" w:rsidRPr="0023583A">
        <w:t xml:space="preserve"> due to the </w:t>
      </w:r>
      <w:r w:rsidR="00916658" w:rsidRPr="0023583A">
        <w:t xml:space="preserve">absence of other tissue features, such as a vasculature, microbiota, and </w:t>
      </w:r>
      <w:r w:rsidR="005159F1" w:rsidRPr="0023583A">
        <w:t xml:space="preserve">an </w:t>
      </w:r>
      <w:r w:rsidR="00916658" w:rsidRPr="0023583A">
        <w:t xml:space="preserve">immune cell compartment, that influence epithelial function. </w:t>
      </w:r>
      <w:r w:rsidR="00EA0F9C" w:rsidRPr="0023583A">
        <w:t>The heterogeneity of the enteroid population</w:t>
      </w:r>
      <w:r w:rsidR="00857DEF" w:rsidRPr="0023583A">
        <w:t xml:space="preserve"> in terms of size and differentiation may also fundamentally influence experimental results, while</w:t>
      </w:r>
      <w:r w:rsidR="00EA0F9C" w:rsidRPr="0023583A">
        <w:t xml:space="preserve"> may also have an impact of the results observed across experiments</w:t>
      </w:r>
      <w:r w:rsidR="00E0089D" w:rsidRPr="0023583A">
        <w:fldChar w:fldCharType="begin"/>
      </w:r>
      <w:r w:rsidR="00E0089D" w:rsidRPr="0023583A">
        <w:instrText xml:space="preserve"> ADDIN EN.CITE &lt;EndNote&gt;&lt;Cite&gt;&lt;Author&gt;Fatehullah&lt;/Author&gt;&lt;Year&gt;2016&lt;/Year&gt;&lt;RecNum&gt;283&lt;/RecNum&gt;&lt;DisplayText&gt;&lt;style face="superscript"&gt;56&lt;/style&gt;&lt;/DisplayText&gt;&lt;record&gt;&lt;rec-number&gt;283&lt;/rec-number&gt;&lt;foreign-keys&gt;&lt;key app="EN" db-id="pttszevxyf9ed6edx5av5fr5rtva2r2xzwtd" timestamp="1592226343"&gt;283&lt;/key&gt;&lt;/foreign-keys&gt;&lt;ref-type name="Journal Article"&gt;17&lt;/ref-type&gt;&lt;contributors&gt;&lt;authors&gt;&lt;author&gt;Fatehullah, Aliya&lt;/author&gt;&lt;author&gt;Tan, Si Hui&lt;/author&gt;&lt;author&gt;Barker, Nick&lt;/author&gt;&lt;/authors&gt;&lt;/contributors&gt;&lt;titles&gt;&lt;title&gt;Organoids as an in vitro model of human development and disease&lt;/title&gt;&lt;secondary-title&gt;Nature Cell Biology&lt;/secondary-title&gt;&lt;/titles&gt;&lt;periodical&gt;&lt;full-title&gt;Nature Cell Biology&lt;/full-title&gt;&lt;/periodical&gt;&lt;pages&gt;246-254&lt;/pages&gt;&lt;volume&gt;18&lt;/volume&gt;&lt;number&gt;3&lt;/number&gt;&lt;dates&gt;&lt;year&gt;2016&lt;/year&gt;&lt;pub-dates&gt;&lt;date&gt;2016/03/01&lt;/date&gt;&lt;/pub-dates&gt;&lt;/dates&gt;&lt;isbn&gt;1476-4679&lt;/isbn&gt;&lt;urls&gt;&lt;related-urls&gt;&lt;url&gt;https://doi.org/10.1038/ncb3312&lt;/url&gt;&lt;/related-urls&gt;&lt;/urls&gt;&lt;electronic-resource-num&gt;10.1038/ncb3312&lt;/electronic-resource-num&gt;&lt;/record&gt;&lt;/Cite&gt;&lt;/EndNote&gt;</w:instrText>
      </w:r>
      <w:r w:rsidR="00E0089D" w:rsidRPr="0023583A">
        <w:fldChar w:fldCharType="separate"/>
      </w:r>
      <w:r w:rsidR="00E0089D" w:rsidRPr="0023583A">
        <w:rPr>
          <w:noProof/>
          <w:vertAlign w:val="superscript"/>
        </w:rPr>
        <w:t>56</w:t>
      </w:r>
      <w:r w:rsidR="00E0089D" w:rsidRPr="0023583A">
        <w:fldChar w:fldCharType="end"/>
      </w:r>
      <w:r w:rsidR="00EA0F9C" w:rsidRPr="0023583A">
        <w:t>.</w:t>
      </w:r>
      <w:r w:rsidR="00857DEF" w:rsidRPr="0023583A">
        <w:t xml:space="preserve"> Finally, the cost of specialist growth media for maintaining enteroid cultures may be prohibitive for some research groups</w:t>
      </w:r>
      <w:r w:rsidR="002B1D2B" w:rsidRPr="0023583A">
        <w:fldChar w:fldCharType="begin"/>
      </w:r>
      <w:r w:rsidR="002B1D2B" w:rsidRPr="0023583A">
        <w:instrText xml:space="preserve"> ADDIN EN.CITE &lt;EndNote&gt;&lt;Cite&gt;&lt;Author&gt;Urbischek&lt;/Author&gt;&lt;Year&gt;2019&lt;/Year&gt;&lt;RecNum&gt;284&lt;/RecNum&gt;&lt;DisplayText&gt;&lt;style face="superscript"&gt;57&lt;/style&gt;&lt;/DisplayText&gt;&lt;record&gt;&lt;rec-number&gt;284&lt;/rec-number&gt;&lt;foreign-keys&gt;&lt;key app="EN" db-id="pttszevxyf9ed6edx5av5fr5rtva2r2xzwtd" timestamp="1592226347"&gt;284&lt;/key&gt;&lt;/foreign-keys&gt;&lt;ref-type name="Journal Article"&gt;17&lt;/ref-type&gt;&lt;contributors&gt;&lt;authors&gt;&lt;author&gt;Urbischek, Manuela&lt;/author&gt;&lt;author&gt;Rannikmae, Helena&lt;/author&gt;&lt;author&gt;Foets, Thomas&lt;/author&gt;&lt;author&gt;Ravn, Katharina&lt;/author&gt;&lt;author&gt;Hyvönen, Marko&lt;/author&gt;&lt;author&gt;de la Roche, Marc&lt;/author&gt;&lt;/authors&gt;&lt;/contributors&gt;&lt;titles&gt;&lt;title&gt;Organoid culture media formulated with growth factors of defined cellular activity&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6193-6193&lt;/pages&gt;&lt;volume&gt;9&lt;/volume&gt;&lt;number&gt;1&lt;/number&gt;&lt;dates&gt;&lt;year&gt;2019&lt;/year&gt;&lt;/dates&gt;&lt;publisher&gt;Nature Publishing Group UK&lt;/publisher&gt;&lt;isbn&gt;2045-2322&lt;/isbn&gt;&lt;accession-num&gt;30996238&lt;/accession-num&gt;&lt;urls&gt;&lt;related-urls&gt;&lt;url&gt;https://pubmed.ncbi.nlm.nih.gov/30996238&lt;/url&gt;&lt;url&gt;https://www.ncbi.nlm.nih.gov/pmc/articles/PMC6470207/&lt;/url&gt;&lt;/related-urls&gt;&lt;/urls&gt;&lt;electronic-resource-num&gt;10.1038/s41598-019-42604-0&lt;/electronic-resource-num&gt;&lt;remote-database-name&gt;PubMed&lt;/remote-database-name&gt;&lt;language&gt;eng&lt;/language&gt;&lt;/record&gt;&lt;/Cite&gt;&lt;/EndNote&gt;</w:instrText>
      </w:r>
      <w:r w:rsidR="002B1D2B" w:rsidRPr="0023583A">
        <w:fldChar w:fldCharType="separate"/>
      </w:r>
      <w:r w:rsidR="002B1D2B" w:rsidRPr="0023583A">
        <w:rPr>
          <w:noProof/>
          <w:vertAlign w:val="superscript"/>
        </w:rPr>
        <w:t>57</w:t>
      </w:r>
      <w:r w:rsidR="002B1D2B" w:rsidRPr="0023583A">
        <w:fldChar w:fldCharType="end"/>
      </w:r>
      <w:r w:rsidR="00857DEF" w:rsidRPr="0023583A">
        <w:t>.</w:t>
      </w:r>
    </w:p>
    <w:p w14:paraId="40B6A584" w14:textId="27C5FC62" w:rsidR="00C521B1" w:rsidRPr="00C04F2E" w:rsidRDefault="00C521B1" w:rsidP="00C04F2E">
      <w:pPr>
        <w:jc w:val="both"/>
        <w:rPr>
          <w:color w:val="000000"/>
        </w:rPr>
      </w:pPr>
    </w:p>
    <w:p w14:paraId="7E8383F3" w14:textId="5DDD990B" w:rsidR="1B09DD2F" w:rsidRPr="00C04F2E" w:rsidRDefault="1B09DD2F" w:rsidP="00C04F2E">
      <w:pPr>
        <w:jc w:val="both"/>
        <w:rPr>
          <w:color w:val="000000" w:themeColor="text1"/>
        </w:rPr>
      </w:pPr>
    </w:p>
    <w:p w14:paraId="39F88109" w14:textId="43844828" w:rsidR="00C521B1" w:rsidRPr="00C04F2E" w:rsidRDefault="00C521B1" w:rsidP="00C04F2E">
      <w:pPr>
        <w:jc w:val="both"/>
        <w:outlineLvl w:val="0"/>
        <w:rPr>
          <w:b/>
          <w:bCs/>
          <w:color w:val="000000"/>
          <w:highlight w:val="yellow"/>
          <w:u w:val="single" w:color="000000"/>
        </w:rPr>
      </w:pPr>
    </w:p>
    <w:p w14:paraId="554AC549" w14:textId="3D2BFA57" w:rsidR="1B09DD2F" w:rsidRPr="00C04F2E" w:rsidRDefault="1B09DD2F" w:rsidP="00C04F2E">
      <w:pPr>
        <w:jc w:val="both"/>
        <w:rPr>
          <w:highlight w:val="yellow"/>
        </w:rPr>
      </w:pPr>
    </w:p>
    <w:p w14:paraId="60615748" w14:textId="60D859A9" w:rsidR="1B09DD2F" w:rsidRPr="00C04F2E" w:rsidRDefault="1B09DD2F" w:rsidP="00C04F2E">
      <w:pPr>
        <w:jc w:val="both"/>
        <w:rPr>
          <w:highlight w:val="yellow"/>
        </w:rPr>
      </w:pPr>
    </w:p>
    <w:p w14:paraId="5D8F8C34" w14:textId="1CE295E9" w:rsidR="1B09DD2F" w:rsidRPr="00C04F2E" w:rsidRDefault="1B09DD2F" w:rsidP="00C04F2E">
      <w:pPr>
        <w:jc w:val="both"/>
      </w:pPr>
    </w:p>
    <w:p w14:paraId="0566A96E" w14:textId="13C72E62" w:rsidR="1B09DD2F" w:rsidRPr="00C04F2E" w:rsidRDefault="1B09DD2F" w:rsidP="00C04F2E">
      <w:pPr>
        <w:jc w:val="both"/>
        <w:outlineLvl w:val="0"/>
        <w:rPr>
          <w:b/>
          <w:bCs/>
          <w:color w:val="000000" w:themeColor="text1"/>
          <w:u w:val="single"/>
        </w:rPr>
      </w:pPr>
    </w:p>
    <w:p w14:paraId="0D7B0612" w14:textId="77777777" w:rsidR="00C521B1" w:rsidRPr="00C04F2E" w:rsidRDefault="3F922E19" w:rsidP="00C04F2E">
      <w:pPr>
        <w:jc w:val="both"/>
        <w:outlineLvl w:val="0"/>
        <w:rPr>
          <w:b/>
          <w:bCs/>
          <w:color w:val="000000"/>
          <w:u w:val="single" w:color="000000"/>
        </w:rPr>
      </w:pPr>
      <w:r w:rsidRPr="00C04F2E">
        <w:rPr>
          <w:b/>
          <w:bCs/>
          <w:color w:val="000000" w:themeColor="text1"/>
          <w:u w:val="single"/>
        </w:rPr>
        <w:t xml:space="preserve">Multiple routes of invasion of the intestinal epithelium by </w:t>
      </w:r>
      <w:r w:rsidRPr="00C04F2E">
        <w:rPr>
          <w:b/>
          <w:bCs/>
          <w:i/>
          <w:iCs/>
          <w:color w:val="000000" w:themeColor="text1"/>
          <w:u w:val="single"/>
        </w:rPr>
        <w:t>T. gondii</w:t>
      </w:r>
    </w:p>
    <w:p w14:paraId="43A4A52C" w14:textId="77777777" w:rsidR="00C521B1" w:rsidRPr="00C04F2E" w:rsidRDefault="00C521B1" w:rsidP="00C04F2E">
      <w:pPr>
        <w:jc w:val="both"/>
        <w:rPr>
          <w:color w:val="000000"/>
        </w:rPr>
      </w:pPr>
    </w:p>
    <w:p w14:paraId="1E617183" w14:textId="18569ECE" w:rsidR="00C521B1" w:rsidRPr="00C04F2E" w:rsidRDefault="3F922E19" w:rsidP="00C04F2E">
      <w:pPr>
        <w:jc w:val="both"/>
        <w:rPr>
          <w:color w:val="000000"/>
        </w:rPr>
      </w:pPr>
      <w:r w:rsidRPr="00C04F2E">
        <w:rPr>
          <w:color w:val="000000" w:themeColor="text1"/>
        </w:rPr>
        <w:t xml:space="preserve">Apicomplexan mechanisms of target cell invasion are distinct from other intracellular microorganisms. Active gliding motility allows the parasite to attach to the host cell with its apical end. Unlike most viruses and intracellular bacteria, </w:t>
      </w:r>
      <w:r w:rsidRPr="00C04F2E">
        <w:rPr>
          <w:i/>
          <w:iCs/>
          <w:color w:val="000000" w:themeColor="text1"/>
        </w:rPr>
        <w:t>T. gondii</w:t>
      </w:r>
      <w:r w:rsidRPr="00C04F2E">
        <w:rPr>
          <w:color w:val="000000" w:themeColor="text1"/>
        </w:rPr>
        <w:t xml:space="preserve"> then actively penetrates the host cell using actin-based motility, and forms a parasitophorous vacuole</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Sibley&lt;/Author&gt;&lt;Year&gt;2013&lt;/Year&gt;&lt;RecNum&gt;224&lt;/RecNum&gt;&lt;DisplayText&gt;&lt;style face="superscript"&gt;58&lt;/style&gt;&lt;/DisplayText&gt;&lt;record&gt;&lt;rec-number&gt;224&lt;/rec-number&gt;&lt;foreign-keys&gt;&lt;key app="EN" db-id="pttszevxyf9ed6edx5av5fr5rtva2r2xzwtd" timestamp="1583233313"&gt;224&lt;/key&gt;&lt;/foreign-keys&gt;&lt;ref-type name="Online Database"&gt;45&lt;/ref-type&gt;&lt;contributors&gt;&lt;authors&gt;&lt;author&gt;Sibley, David L. &lt;/author&gt;&lt;author&gt;Charron, Audra&lt;/author&gt;&lt;author&gt;Håkansson, Sebastian&lt;/author&gt;&lt;author&gt;Mordue, Dana &lt;/author&gt;&lt;/authors&gt;&lt;/contributors&gt;&lt;titles&gt;&lt;title&gt;Invasion and Intracellular Survival by Toxoplasma&lt;/title&gt;&lt;/titles&gt;&lt;dates&gt;&lt;year&gt;2013&lt;/year&gt;&lt;/dates&gt;&lt;pub-location&gt;Austin (TX): Landes Bioscience&lt;/pub-location&gt;&lt;publisher&gt;Madame Curie Bioscience Database&lt;/publisher&gt;&lt;urls&gt;&lt;related-urls&gt;&lt;url&gt;https://www.ncbi.nlm.nih.gov/books/NBK6450/&lt;/url&gt;&lt;/related-urls&gt;&lt;/urls&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58</w:t>
      </w:r>
      <w:r w:rsidR="00C521B1" w:rsidRPr="00C04F2E">
        <w:rPr>
          <w:rFonts w:eastAsia="Helvetica"/>
          <w:color w:val="000000" w:themeColor="text1"/>
        </w:rPr>
        <w:fldChar w:fldCharType="end"/>
      </w:r>
      <w:r w:rsidRPr="00C04F2E">
        <w:t xml:space="preserve">. </w:t>
      </w:r>
      <w:r w:rsidRPr="00C04F2E">
        <w:rPr>
          <w:color w:val="000000" w:themeColor="text1"/>
        </w:rPr>
        <w:t xml:space="preserve">The exact mechanism used by </w:t>
      </w:r>
      <w:r w:rsidRPr="00C04F2E">
        <w:rPr>
          <w:i/>
          <w:iCs/>
          <w:color w:val="000000" w:themeColor="text1"/>
        </w:rPr>
        <w:t>T. gondii</w:t>
      </w:r>
      <w:r w:rsidRPr="00C04F2E">
        <w:rPr>
          <w:color w:val="000000" w:themeColor="text1"/>
        </w:rPr>
        <w:t xml:space="preserve"> to cross the intestinal epithelium </w:t>
      </w:r>
      <w:r w:rsidRPr="00C04F2E">
        <w:rPr>
          <w:i/>
          <w:iCs/>
          <w:color w:val="000000" w:themeColor="text1"/>
        </w:rPr>
        <w:t>in vivo</w:t>
      </w:r>
      <w:r w:rsidRPr="00C04F2E">
        <w:rPr>
          <w:color w:val="000000" w:themeColor="text1"/>
        </w:rPr>
        <w:t xml:space="preserve"> remains unclear, but </w:t>
      </w:r>
      <w:proofErr w:type="gramStart"/>
      <w:r w:rsidRPr="00C04F2E">
        <w:rPr>
          <w:color w:val="000000" w:themeColor="text1"/>
        </w:rPr>
        <w:t>a number of</w:t>
      </w:r>
      <w:proofErr w:type="gramEnd"/>
      <w:r w:rsidRPr="00C04F2E">
        <w:rPr>
          <w:color w:val="000000" w:themeColor="text1"/>
        </w:rPr>
        <w:t xml:space="preserve"> potential mechanisms have been explored in epithelial cell line cultures. </w:t>
      </w:r>
    </w:p>
    <w:p w14:paraId="1B4C70FB" w14:textId="77777777" w:rsidR="00C521B1" w:rsidRPr="00C04F2E" w:rsidRDefault="00C521B1" w:rsidP="00C04F2E">
      <w:pPr>
        <w:jc w:val="both"/>
        <w:rPr>
          <w:i/>
          <w:iCs/>
          <w:color w:val="000000"/>
        </w:rPr>
      </w:pPr>
    </w:p>
    <w:p w14:paraId="5E96FE1C" w14:textId="23E578D2" w:rsidR="00C521B1" w:rsidRPr="00C04F2E" w:rsidRDefault="00C521B1" w:rsidP="00C04F2E">
      <w:pPr>
        <w:jc w:val="both"/>
        <w:rPr>
          <w:color w:val="000000"/>
        </w:rPr>
      </w:pPr>
      <w:r w:rsidRPr="00C04F2E">
        <w:rPr>
          <w:color w:val="000000"/>
        </w:rPr>
        <w:t xml:space="preserve">The first method </w:t>
      </w:r>
      <w:r w:rsidRPr="00C04F2E">
        <w:rPr>
          <w:i/>
          <w:iCs/>
          <w:color w:val="000000"/>
        </w:rPr>
        <w:t xml:space="preserve">T. gondii </w:t>
      </w:r>
      <w:r w:rsidRPr="00C04F2E">
        <w:rPr>
          <w:color w:val="000000"/>
        </w:rPr>
        <w:t>may use to invade the intestinal epithelium is transcellular traversal, where the parasite actively penetrates the apical cell membrane and exits through the basal side</w:t>
      </w:r>
      <w:r w:rsidRPr="00C04F2E">
        <w:rPr>
          <w:rFonts w:eastAsia="Helvetica"/>
          <w:color w:val="000000"/>
        </w:rPr>
        <w:fldChar w:fldCharType="begin"/>
      </w:r>
      <w:r w:rsidR="002B1D2B">
        <w:rPr>
          <w:rFonts w:eastAsia="Helvetica"/>
          <w:color w:val="000000"/>
        </w:rPr>
        <w:instrText xml:space="preserve"> ADDIN EN.CITE &lt;EndNote&gt;&lt;Cite&gt;&lt;Author&gt;Barragan&lt;/Author&gt;&lt;Year&gt;2005&lt;/Year&gt;&lt;RecNum&gt;159&lt;/RecNum&gt;&lt;DisplayText&gt;&lt;style face="superscript"&gt;59,60&lt;/style&gt;&lt;/DisplayText&gt;&lt;record&gt;&lt;rec-number&gt;159&lt;/rec-number&gt;&lt;foreign-keys&gt;&lt;key app="EN" db-id="pttszevxyf9ed6edx5av5fr5rtva2r2xzwtd" timestamp="1582643228"&gt;159&lt;/key&gt;&lt;/foreign-keys&gt;&lt;ref-type name="Journal Article"&gt;17&lt;/ref-type&gt;&lt;contributors&gt;&lt;authors&gt;&lt;author&gt;Barragan, Antonio&lt;/author&gt;&lt;author&gt;Brossier, Fabien&lt;/author&gt;&lt;author&gt;Sibley, L. David&lt;/author&gt;&lt;/authors&gt;&lt;/contributors&gt;&lt;titles&gt;&lt;title&gt;Transepithelial migration of Toxoplasma gondii involves an interaction of intercellular adhesion molecule 1 (ICAM-1) with the parasite adhesin MIC2&lt;/title&gt;&lt;secondary-title&gt;Cellular Microbiology&lt;/secondary-title&gt;&lt;/titles&gt;&lt;periodical&gt;&lt;full-title&gt;Cellular Microbiology&lt;/full-title&gt;&lt;/periodical&gt;&lt;pages&gt;561-568&lt;/pages&gt;&lt;volume&gt;7&lt;/volume&gt;&lt;number&gt;4&lt;/number&gt;&lt;dates&gt;&lt;year&gt;2005&lt;/year&gt;&lt;/dates&gt;&lt;urls&gt;&lt;related-urls&gt;&lt;url&gt;http://www.ncbi.nlm.nih.gov/pubmed/15760456&lt;/url&gt;&lt;/related-urls&gt;&lt;/urls&gt;&lt;electronic-resource-num&gt;10.1111/j.1462-5822.2005.00486.x&lt;/electronic-resource-num&gt;&lt;/record&gt;&lt;/Cite&gt;&lt;Cite&gt;&lt;Author&gt;Lambert&lt;/Author&gt;&lt;Year&gt;2010&lt;/Year&gt;&lt;RecNum&gt;158&lt;/RecNum&gt;&lt;record&gt;&lt;rec-number&gt;158&lt;/rec-number&gt;&lt;foreign-keys&gt;&lt;key app="EN" db-id="pttszevxyf9ed6edx5av5fr5rtva2r2xzwtd" timestamp="1582643228"&gt;158&lt;/key&gt;&lt;/foreign-keys&gt;&lt;ref-type name="Generic"&gt;13&lt;/ref-type&gt;&lt;contributors&gt;&lt;authors&gt;&lt;author&gt;Lambert, Henrik&lt;/author&gt;&lt;author&gt;Barragan, Antonio&lt;/author&gt;&lt;/authors&gt;&lt;/contributors&gt;&lt;titles&gt;&lt;title&gt;Modelling parasite dissemination: Host cell subversion and immune evasion by Toxoplasma gondii&lt;/title&gt;&lt;/titles&gt;&lt;pages&gt;292-300&lt;/pages&gt;&lt;volume&gt;12&lt;/volume&gt;&lt;dates&gt;&lt;year&gt;2010&lt;/year&gt;&lt;/dates&gt;&lt;urls&gt;&lt;related-urls&gt;&lt;url&gt;http://www.ncbi.nlm.nih.gov/pubmed/19995386&lt;/url&gt;&lt;/related-urls&gt;&lt;/urls&gt;&lt;electronic-resource-num&gt;10.1111/j.1462-5822.2009.01417.x&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59,60</w:t>
      </w:r>
      <w:r w:rsidRPr="00C04F2E">
        <w:rPr>
          <w:rFonts w:eastAsia="Helvetica"/>
          <w:color w:val="000000"/>
        </w:rPr>
        <w:fldChar w:fldCharType="end"/>
      </w:r>
      <w:r w:rsidRPr="00C04F2E">
        <w:rPr>
          <w:color w:val="000000"/>
        </w:rPr>
        <w:t>. This process is analogous to that described in basic cell culture models (e.g. human foreskin fibroblasts) and involves the secretion of proteins from secretory organelles: the rhoptries, the micronemes and the dense granules at the apical tip of the parasite</w:t>
      </w:r>
      <w:r w:rsidRPr="00C04F2E">
        <w:rPr>
          <w:rFonts w:eastAsia="Helvetica"/>
          <w:color w:val="000000"/>
        </w:rPr>
        <w:fldChar w:fldCharType="begin"/>
      </w:r>
      <w:r w:rsidR="002B1D2B">
        <w:rPr>
          <w:rFonts w:eastAsia="Helvetica"/>
          <w:color w:val="000000"/>
        </w:rPr>
        <w:instrText xml:space="preserve"> ADDIN EN.CITE &lt;EndNote&gt;&lt;Cite&gt;&lt;Author&gt;Paredes-Santos&lt;/Author&gt;&lt;Year&gt;2012&lt;/Year&gt;&lt;RecNum&gt;196&lt;/RecNum&gt;&lt;DisplayText&gt;&lt;style face="superscript"&gt;61&lt;/style&gt;&lt;/DisplayText&gt;&lt;record&gt;&lt;rec-number&gt;196&lt;/rec-number&gt;&lt;foreign-keys&gt;&lt;key app="EN" db-id="pttszevxyf9ed6edx5av5fr5rtva2r2xzwtd" timestamp="1583169083"&gt;196&lt;/key&gt;&lt;/foreign-keys&gt;&lt;ref-type name="Journal Article"&gt;17&lt;/ref-type&gt;&lt;contributors&gt;&lt;authors&gt;&lt;author&gt;Paredes-Santos, Tatiana Christina&lt;/author&gt;&lt;author&gt;de Souza, Wanderley&lt;/author&gt;&lt;author&gt;Attias, Márcia&lt;/author&gt;&lt;/authors&gt;&lt;/contributors&gt;&lt;titles&gt;&lt;title&gt;Dynamics and 3D organization of secretory organelles of Toxoplasma gondii&lt;/title&gt;&lt;secondary-title&gt;Journal of Structural Biology&lt;/secondary-title&gt;&lt;/titles&gt;&lt;periodical&gt;&lt;full-title&gt;Journal of Structural Biology&lt;/full-title&gt;&lt;/periodical&gt;&lt;pages&gt;420-430&lt;/pages&gt;&lt;volume&gt;177&lt;/volume&gt;&lt;number&gt;2&lt;/number&gt;&lt;keywords&gt;&lt;keyword&gt;3D reconstruction&lt;/keyword&gt;&lt;keyword&gt;Apical complex&lt;/keyword&gt;&lt;keyword&gt;FIB-serial sections&lt;/keyword&gt;&lt;keyword&gt;Secretory organelles&lt;/keyword&gt;&lt;keyword&gt;Stereology&lt;/keyword&gt;&lt;keyword&gt;Toxoplasma gondii&lt;/keyword&gt;&lt;/keywords&gt;&lt;dates&gt;&lt;year&gt;2012&lt;/year&gt;&lt;/dates&gt;&lt;publisher&gt;Academic Press&lt;/publisher&gt;&lt;urls&gt;&lt;/urls&gt;&lt;electronic-resource-num&gt;10.1016/j.jsb.2011.11.028&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61</w:t>
      </w:r>
      <w:r w:rsidRPr="00C04F2E">
        <w:rPr>
          <w:rFonts w:eastAsia="Helvetica"/>
          <w:color w:val="000000"/>
        </w:rPr>
        <w:fldChar w:fldCharType="end"/>
      </w:r>
      <w:r w:rsidRPr="00C04F2E">
        <w:rPr>
          <w:color w:val="000000"/>
        </w:rPr>
        <w:t xml:space="preserve">. This is consistent with early ultrastructural studies showing sporozoites and bradyzoites </w:t>
      </w:r>
      <w:r w:rsidR="002836A7">
        <w:rPr>
          <w:color w:val="000000"/>
        </w:rPr>
        <w:t>with</w:t>
      </w:r>
      <w:r w:rsidRPr="00C04F2E">
        <w:rPr>
          <w:color w:val="000000"/>
        </w:rPr>
        <w:t>in parasitophorous vacuoles in</w:t>
      </w:r>
      <w:r w:rsidR="00177D3B">
        <w:rPr>
          <w:color w:val="000000"/>
        </w:rPr>
        <w:t>side</w:t>
      </w:r>
      <w:r w:rsidRPr="00C04F2E">
        <w:rPr>
          <w:color w:val="000000"/>
        </w:rPr>
        <w:t xml:space="preserve"> epithelial cells</w:t>
      </w:r>
      <w:r w:rsidR="00DE415C">
        <w:rPr>
          <w:color w:val="000000"/>
        </w:rPr>
        <w:t>,</w:t>
      </w:r>
      <w:r w:rsidRPr="00C04F2E">
        <w:rPr>
          <w:color w:val="000000"/>
        </w:rPr>
        <w:t xml:space="preserve"> early after oral infection in mice</w:t>
      </w:r>
      <w:r w:rsidRPr="00C04F2E">
        <w:rPr>
          <w:rFonts w:eastAsia="Helvetica"/>
          <w:color w:val="000000"/>
        </w:rPr>
        <w:fldChar w:fldCharType="begin">
          <w:fldData xml:space="preserve">PEVuZE5vdGU+PENpdGU+PEF1dGhvcj5EdWJleTwvQXV0aG9yPjxZZWFyPjE5OTc8L1llYXI+PFJl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EdWJleTwvQXV0aG9yPjxZZWFyPjE5OTc8L1llYXI+PFJl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36,37</w:t>
      </w:r>
      <w:r w:rsidRPr="00C04F2E">
        <w:rPr>
          <w:rFonts w:eastAsia="Helvetica"/>
          <w:color w:val="000000"/>
        </w:rPr>
        <w:fldChar w:fldCharType="end"/>
      </w:r>
      <w:r w:rsidRPr="00C04F2E">
        <w:rPr>
          <w:color w:val="000000"/>
        </w:rPr>
        <w:t>.</w:t>
      </w:r>
    </w:p>
    <w:p w14:paraId="619F6976" w14:textId="77777777" w:rsidR="00C521B1" w:rsidRPr="00C04F2E" w:rsidRDefault="00C521B1" w:rsidP="00C04F2E">
      <w:pPr>
        <w:rPr>
          <w:color w:val="000000"/>
        </w:rPr>
      </w:pPr>
    </w:p>
    <w:p w14:paraId="3B9DC649" w14:textId="4D22F098" w:rsidR="00C521B1" w:rsidRPr="00C04F2E" w:rsidRDefault="00C521B1" w:rsidP="00C04F2E">
      <w:pPr>
        <w:jc w:val="both"/>
        <w:rPr>
          <w:color w:val="000000"/>
        </w:rPr>
      </w:pPr>
      <w:r w:rsidRPr="00C04F2E">
        <w:rPr>
          <w:color w:val="000000"/>
        </w:rPr>
        <w:t xml:space="preserve">The second method potentially used by </w:t>
      </w:r>
      <w:r w:rsidRPr="00C04F2E">
        <w:rPr>
          <w:i/>
          <w:iCs/>
          <w:color w:val="000000"/>
        </w:rPr>
        <w:t>T. gondii</w:t>
      </w:r>
      <w:r w:rsidRPr="00C04F2E">
        <w:rPr>
          <w:color w:val="000000"/>
        </w:rPr>
        <w:t xml:space="preserve"> to cross the intestinal epithelium is the paracellular route. In </w:t>
      </w:r>
      <w:r w:rsidRPr="00C04F2E">
        <w:rPr>
          <w:i/>
          <w:iCs/>
          <w:color w:val="000000"/>
        </w:rPr>
        <w:t>in vitro</w:t>
      </w:r>
      <w:r w:rsidRPr="00C04F2E">
        <w:rPr>
          <w:color w:val="000000"/>
        </w:rPr>
        <w:t xml:space="preserve"> studies using epithelial cell lines, or explanted tissue, parasites were shown to cluster near cellular junctions, prior to migrating between epithelial cells</w:t>
      </w:r>
      <w:r w:rsidRPr="00C04F2E">
        <w:rPr>
          <w:rFonts w:eastAsia="Helvetica"/>
          <w:color w:val="000000"/>
        </w:rPr>
        <w:fldChar w:fldCharType="begin">
          <w:fldData xml:space="preserve">PEVuZE5vdGU+PENpdGU+PEF1dGhvcj5CYXJyYWdhbjwvQXV0aG9yPjxZZWFyPjIwMDI8L1llYXI+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CYXJyYWdhbjwvQXV0aG9yPjxZZWFyPjIwMDI8L1llYXI+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47,62</w:t>
      </w:r>
      <w:r w:rsidRPr="00C04F2E">
        <w:rPr>
          <w:rFonts w:eastAsia="Helvetica"/>
          <w:color w:val="000000"/>
        </w:rPr>
        <w:fldChar w:fldCharType="end"/>
      </w:r>
      <w:r w:rsidRPr="00C04F2E">
        <w:rPr>
          <w:color w:val="000000"/>
        </w:rPr>
        <w:t>. The parasite appears to achieve this without altering barrier integrity, though it does redistribute occludin from the tight junction, while also changing the abundance of a number of other tight junction-associated proteins</w:t>
      </w:r>
      <w:r w:rsidRPr="00C04F2E">
        <w:rPr>
          <w:rFonts w:eastAsia="Helvetica"/>
          <w:color w:val="000000"/>
        </w:rPr>
        <w:fldChar w:fldCharType="begin">
          <w:fldData xml:space="preserve">PEVuZE5vdGU+PENpdGU+PEF1dGhvcj5Kb25lczwvQXV0aG9yPjxZZWFyPjIwMTc8L1llYXI+PFJl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Kb25lczwvQXV0aG9yPjxZZWFyPjIwMTc8L1llYXI+PFJl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47,63-65</w:t>
      </w:r>
      <w:r w:rsidRPr="00C04F2E">
        <w:rPr>
          <w:rFonts w:eastAsia="Helvetica"/>
          <w:color w:val="000000"/>
        </w:rPr>
        <w:fldChar w:fldCharType="end"/>
      </w:r>
      <w:r w:rsidRPr="00C04F2E">
        <w:rPr>
          <w:color w:val="000000"/>
        </w:rPr>
        <w:t xml:space="preserve">. It is believed that this mode of migration is aided by interactions between parasite MIC2, and host ICAM-1, which is upregulated during </w:t>
      </w:r>
      <w:r w:rsidRPr="00C04F2E">
        <w:rPr>
          <w:i/>
          <w:iCs/>
          <w:color w:val="000000"/>
        </w:rPr>
        <w:t>T. gondii</w:t>
      </w:r>
      <w:r w:rsidRPr="00C04F2E">
        <w:rPr>
          <w:color w:val="000000"/>
        </w:rPr>
        <w:t xml:space="preserve"> infection</w:t>
      </w:r>
      <w:r w:rsidRPr="00C04F2E">
        <w:rPr>
          <w:rFonts w:eastAsia="Helvetica"/>
          <w:color w:val="000000"/>
        </w:rPr>
        <w:fldChar w:fldCharType="begin"/>
      </w:r>
      <w:r w:rsidR="002B1D2B">
        <w:rPr>
          <w:rFonts w:eastAsia="Helvetica"/>
          <w:color w:val="000000"/>
        </w:rPr>
        <w:instrText xml:space="preserve"> ADDIN EN.CITE &lt;EndNote&gt;&lt;Cite&gt;&lt;Author&gt;Barragan&lt;/Author&gt;&lt;Year&gt;2005&lt;/Year&gt;&lt;RecNum&gt;159&lt;/RecNum&gt;&lt;DisplayText&gt;&lt;style face="superscript"&gt;59&lt;/style&gt;&lt;/DisplayText&gt;&lt;record&gt;&lt;rec-number&gt;159&lt;/rec-number&gt;&lt;foreign-keys&gt;&lt;key app="EN" db-id="pttszevxyf9ed6edx5av5fr5rtva2r2xzwtd" timestamp="1582643228"&gt;159&lt;/key&gt;&lt;/foreign-keys&gt;&lt;ref-type name="Journal Article"&gt;17&lt;/ref-type&gt;&lt;contributors&gt;&lt;authors&gt;&lt;author&gt;Barragan, Antonio&lt;/author&gt;&lt;author&gt;Brossier, Fabien&lt;/author&gt;&lt;author&gt;Sibley, L. David&lt;/author&gt;&lt;/authors&gt;&lt;/contributors&gt;&lt;titles&gt;&lt;title&gt;Transepithelial migration of Toxoplasma gondii involves an interaction of intercellular adhesion molecule 1 (ICAM-1) with the parasite adhesin MIC2&lt;/title&gt;&lt;secondary-title&gt;Cellular Microbiology&lt;/secondary-title&gt;&lt;/titles&gt;&lt;periodical&gt;&lt;full-title&gt;Cellular Microbiology&lt;/full-title&gt;&lt;/periodical&gt;&lt;pages&gt;561-568&lt;/pages&gt;&lt;volume&gt;7&lt;/volume&gt;&lt;number&gt;4&lt;/number&gt;&lt;dates&gt;&lt;year&gt;2005&lt;/year&gt;&lt;/dates&gt;&lt;urls&gt;&lt;related-urls&gt;&lt;url&gt;http://www.ncbi.nlm.nih.gov/pubmed/15760456&lt;/url&gt;&lt;/related-urls&gt;&lt;/urls&gt;&lt;electronic-resource-num&gt;10.1111/j.1462-5822.2005.00486.x&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59</w:t>
      </w:r>
      <w:r w:rsidRPr="00C04F2E">
        <w:rPr>
          <w:rFonts w:eastAsia="Helvetica"/>
          <w:color w:val="000000"/>
        </w:rPr>
        <w:fldChar w:fldCharType="end"/>
      </w:r>
      <w:r w:rsidRPr="00C04F2E">
        <w:rPr>
          <w:color w:val="000000"/>
        </w:rPr>
        <w:t>.</w:t>
      </w:r>
    </w:p>
    <w:p w14:paraId="2ECCA002" w14:textId="77777777" w:rsidR="00C521B1" w:rsidRPr="00C04F2E" w:rsidRDefault="00C521B1" w:rsidP="00C04F2E">
      <w:pPr>
        <w:jc w:val="both"/>
        <w:rPr>
          <w:color w:val="000000"/>
        </w:rPr>
      </w:pPr>
    </w:p>
    <w:p w14:paraId="7B233D1F" w14:textId="5074CA17" w:rsidR="00C521B1" w:rsidRPr="00C04F2E" w:rsidRDefault="3F922E19" w:rsidP="00C04F2E">
      <w:pPr>
        <w:jc w:val="both"/>
        <w:rPr>
          <w:color w:val="000000"/>
        </w:rPr>
      </w:pPr>
      <w:r w:rsidRPr="00C04F2E">
        <w:rPr>
          <w:color w:val="000000" w:themeColor="text1"/>
        </w:rPr>
        <w:t xml:space="preserve">The third, less well described, method is the Trojan horse mechanism, which has been shown using murine oral infection models. Oral infections with </w:t>
      </w:r>
      <w:r w:rsidRPr="00C04F2E">
        <w:rPr>
          <w:i/>
          <w:iCs/>
          <w:color w:val="000000" w:themeColor="text1"/>
        </w:rPr>
        <w:t>T. gondii</w:t>
      </w:r>
      <w:r w:rsidRPr="00C04F2E">
        <w:rPr>
          <w:color w:val="000000" w:themeColor="text1"/>
        </w:rPr>
        <w:t xml:space="preserve"> result in the transepithelial migration of neutrophils, and the parasite may then exploit the neutrophils to transfer across the epithelium</w:t>
      </w:r>
      <w:r w:rsidR="00C521B1" w:rsidRPr="00C04F2E">
        <w:rPr>
          <w:rFonts w:eastAsia="Helvetica"/>
          <w:color w:val="000000" w:themeColor="text1"/>
        </w:rPr>
        <w:fldChar w:fldCharType="begin"/>
      </w:r>
      <w:r w:rsidR="00C521B1" w:rsidRPr="00C04F2E">
        <w:rPr>
          <w:rFonts w:eastAsia="Helvetica"/>
          <w:color w:val="000000" w:themeColor="text1"/>
        </w:rPr>
        <w:instrText xml:space="preserve"> ADDIN EN.CITE &lt;EndNote&gt;&lt;Cite&gt;&lt;Author&gt;Coombes&lt;/Author&gt;&lt;Year&gt;2013&lt;/Year&gt;&lt;RecNum&gt;161&lt;/RecNum&gt;&lt;DisplayText&gt;&lt;style face="superscript"&gt;38&lt;/style&gt;&lt;/DisplayText&gt;&lt;record&gt;&lt;rec-number&gt;161&lt;/rec-number&gt;&lt;foreign-keys&gt;&lt;key app="EN" db-id="pttszevxyf9ed6edx5av5fr5rtva2r2xzwtd" timestamp="1582643228"&gt;161&lt;/key&gt;&lt;/foreign-keys&gt;&lt;ref-type name="Journal Article"&gt;17&lt;/ref-type&gt;&lt;contributors&gt;&lt;authors&gt;&lt;author&gt;Coombes, Janine L.&lt;/author&gt;&lt;author&gt;Charsar, Brittany A.&lt;/author&gt;&lt;author&gt;Han, Seong Ji&lt;/author&gt;&lt;author&gt;Halkias, Joanna&lt;/author&gt;&lt;author&gt;Chan, Shiao Wei&lt;/author&gt;&lt;author&gt;Koshy, Anita A.&lt;/author&gt;&lt;author&gt;Striepen, Boris&lt;/author&gt;&lt;author&gt;Robey, Ellen A.&lt;/author&gt;&lt;/authors&gt;&lt;/contributors&gt;&lt;titles&gt;&lt;title&gt;Motile invaded neutrophils in the small intestine of Toxoplasma gondii-infected mice reveal a potential mechanism for parasite spread&lt;/title&gt;&lt;secondary-title&gt;Proceedings of the National Academy of Sciences of the United States of America&lt;/secondary-title&gt;&lt;/titles&gt;&lt;periodical&gt;&lt;full-title&gt;Proceedings of the National Academy of Sciences of the United States of America&lt;/full-title&gt;&lt;/periodical&gt;&lt;pages&gt;E1913-22&lt;/pages&gt;&lt;volume&gt;110&lt;/volume&gt;&lt;number&gt;21&lt;/number&gt;&lt;keywords&gt;&lt;keyword&gt;Dynamic imaging&lt;/keyword&gt;&lt;keyword&gt;Gut&lt;/keyword&gt;&lt;keyword&gt;Mucosal immunology&lt;/keyword&gt;&lt;keyword&gt;Neutrophil motility&lt;/keyword&gt;&lt;/keywords&gt;&lt;dates&gt;&lt;year&gt;2013&lt;/year&gt;&lt;/dates&gt;&lt;urls&gt;&lt;related-urls&gt;&lt;url&gt;http://www.ncbi.nlm.nih.gov/pubmed/23650399&lt;/url&gt;&lt;url&gt;http://www.pubmedcentral.nih.gov/articlerender.fcgi?artid=PMC3666704&lt;/url&gt;&lt;/related-urls&gt;&lt;/urls&gt;&lt;electronic-resource-num&gt;10.1073/pnas.1220272110&lt;/electronic-resource-num&gt;&lt;/record&gt;&lt;/Cite&gt;&lt;/EndNote&gt;</w:instrText>
      </w:r>
      <w:r w:rsidR="00C521B1" w:rsidRPr="00C04F2E">
        <w:rPr>
          <w:rFonts w:eastAsia="Helvetica"/>
          <w:color w:val="000000" w:themeColor="text1"/>
        </w:rPr>
        <w:fldChar w:fldCharType="separate"/>
      </w:r>
      <w:r w:rsidRPr="00C04F2E">
        <w:rPr>
          <w:rFonts w:eastAsia="Helvetica"/>
          <w:noProof/>
          <w:color w:val="000000" w:themeColor="text1"/>
          <w:vertAlign w:val="superscript"/>
        </w:rPr>
        <w:t>38</w:t>
      </w:r>
      <w:r w:rsidR="00C521B1" w:rsidRPr="00C04F2E">
        <w:rPr>
          <w:rFonts w:eastAsia="Helvetica"/>
          <w:color w:val="000000" w:themeColor="text1"/>
        </w:rPr>
        <w:fldChar w:fldCharType="end"/>
      </w:r>
      <w:r w:rsidRPr="00C04F2E">
        <w:rPr>
          <w:color w:val="000000" w:themeColor="text1"/>
        </w:rPr>
        <w:t>.</w:t>
      </w:r>
    </w:p>
    <w:p w14:paraId="11ECCAA5" w14:textId="77777777" w:rsidR="00C521B1" w:rsidRPr="00C04F2E" w:rsidRDefault="00C521B1" w:rsidP="00C04F2E">
      <w:pPr>
        <w:jc w:val="both"/>
        <w:rPr>
          <w:color w:val="000000"/>
        </w:rPr>
      </w:pPr>
    </w:p>
    <w:p w14:paraId="4426E37F" w14:textId="4C3B647E" w:rsidR="00C521B1" w:rsidRPr="00C04F2E" w:rsidRDefault="3F922E19" w:rsidP="00C04F2E">
      <w:pPr>
        <w:jc w:val="both"/>
        <w:rPr>
          <w:color w:val="000000"/>
        </w:rPr>
      </w:pPr>
      <w:r w:rsidRPr="00C04F2E">
        <w:rPr>
          <w:color w:val="000000" w:themeColor="text1"/>
        </w:rPr>
        <w:t>The exact method used may be linked to parasite strain: type 1 strains have long distance migratory phenotype, and more readily transmigrate across epithelial monolayers via the paracellular route</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Barragan&lt;/Author&gt;&lt;Year&gt;2002&lt;/Year&gt;&lt;RecNum&gt;231&lt;/RecNum&gt;&lt;DisplayText&gt;&lt;style face="superscript"&gt;62&lt;/style&gt;&lt;/DisplayText&gt;&lt;record&gt;&lt;rec-number&gt;231&lt;/rec-number&gt;&lt;foreign-keys&gt;&lt;key app="EN" db-id="pttszevxyf9ed6edx5av5fr5rtva2r2xzwtd" timestamp="1583318129"&gt;231&lt;/key&gt;&lt;/foreign-keys&gt;&lt;ref-type name="Journal Article"&gt;17&lt;/ref-type&gt;&lt;contributors&gt;&lt;authors&gt;&lt;author&gt;Barragan, Antonio&lt;/author&gt;&lt;author&gt;Sibley, L. David&lt;/author&gt;&lt;/authors&gt;&lt;/contributors&gt;&lt;titles&gt;&lt;title&gt;Transepithelial migration of Toxoplasma gondii is linked to parasite motility and virulence&lt;/title&gt;&lt;secondary-title&gt;The Journal of experimental medicine&lt;/secondary-title&gt;&lt;alt-title&gt;J Exp Med&lt;/alt-title&gt;&lt;/titles&gt;&lt;periodical&gt;&lt;full-title&gt;The Journal of experimental medicine&lt;/full-title&gt;&lt;abbr-1&gt;J Exp Med&lt;/abbr-1&gt;&lt;/periodical&gt;&lt;alt-periodical&gt;&lt;full-title&gt;The Journal of experimental medicine&lt;/full-title&gt;&lt;abbr-1&gt;J Exp Med&lt;/abbr-1&gt;&lt;/alt-periodical&gt;&lt;pages&gt;1625-1633&lt;/pages&gt;&lt;volume&gt;195&lt;/volume&gt;&lt;number&gt;12&lt;/number&gt;&lt;keywords&gt;&lt;keyword&gt;Animals&lt;/keyword&gt;&lt;keyword&gt;Cells, Cultured&lt;/keyword&gt;&lt;keyword&gt;Epithelium/parasitology&lt;/keyword&gt;&lt;keyword&gt;Humans&lt;/keyword&gt;&lt;keyword&gt;Toxoplasma/pathogenicity/*physiology&lt;/keyword&gt;&lt;keyword&gt;*Virulence&lt;/keyword&gt;&lt;/keywords&gt;&lt;dates&gt;&lt;year&gt;2002&lt;/year&gt;&lt;/dates&gt;&lt;publisher&gt;The Rockefeller University Press&lt;/publisher&gt;&lt;isbn&gt;0022-1007&amp;#xD;1540-9538&lt;/isbn&gt;&lt;accession-num&gt;12070289&lt;/accession-num&gt;&lt;urls&gt;&lt;related-urls&gt;&lt;url&gt;https://pubmed.ncbi.nlm.nih.gov/12070289&lt;/url&gt;&lt;url&gt;https://www.ncbi.nlm.nih.gov/pmc/articles/PMC2193562/&lt;/url&gt;&lt;/related-urls&gt;&lt;/urls&gt;&lt;electronic-resource-num&gt;10.1084/jem.20020258&lt;/electronic-resource-num&gt;&lt;remote-database-name&gt;PubMed&lt;/remote-database-name&gt;&lt;language&gt;eng&lt;/language&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62</w:t>
      </w:r>
      <w:r w:rsidR="00C521B1" w:rsidRPr="00C04F2E">
        <w:rPr>
          <w:rFonts w:eastAsia="Helvetica"/>
          <w:color w:val="000000" w:themeColor="text1"/>
        </w:rPr>
        <w:fldChar w:fldCharType="end"/>
      </w:r>
      <w:r w:rsidRPr="00C04F2E">
        <w:rPr>
          <w:color w:val="000000" w:themeColor="text1"/>
        </w:rPr>
        <w:t xml:space="preserve">. </w:t>
      </w:r>
      <w:r w:rsidR="00860EEC">
        <w:rPr>
          <w:color w:val="000000" w:themeColor="text1"/>
        </w:rPr>
        <w:t>By</w:t>
      </w:r>
      <w:r w:rsidRPr="00C04F2E">
        <w:rPr>
          <w:color w:val="000000" w:themeColor="text1"/>
        </w:rPr>
        <w:t xml:space="preserve"> contrast, type 2 strains are more proficient at inducing hyper migratory phenotypes in immune cells, suggesting they could favour a trojan horse mechanism</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Weidner&lt;/Author&gt;&lt;Year&gt;2014&lt;/Year&gt;&lt;RecNum&gt;235&lt;/RecNum&gt;&lt;DisplayText&gt;&lt;style face="superscript"&gt;66&lt;/style&gt;&lt;/DisplayText&gt;&lt;record&gt;&lt;rec-number&gt;235&lt;/rec-number&gt;&lt;foreign-keys&gt;&lt;key app="EN" db-id="pttszevxyf9ed6edx5av5fr5rtva2r2xzwtd" timestamp="1583318481"&gt;235&lt;/key&gt;&lt;/foreign-keys&gt;&lt;ref-type name="Journal Article"&gt;17&lt;/ref-type&gt;&lt;contributors&gt;&lt;authors&gt;&lt;author&gt;Weidner, Jessica M.&lt;/author&gt;&lt;author&gt;Barragan, Antonio&lt;/author&gt;&lt;/authors&gt;&lt;/contributors&gt;&lt;titles&gt;&lt;title&gt;Tightly regulated migratory subversion of immune cells promotes the dissemination of Toxoplasma gondii&lt;/title&gt;&lt;secondary-title&gt;International journal for parasitology&lt;/secondary-title&gt;&lt;alt-title&gt;Int J Parasitol&lt;/alt-title&gt;&lt;/titles&gt;&lt;periodical&gt;&lt;full-title&gt;International Journal for Parasitology&lt;/full-title&gt;&lt;/periodical&gt;&lt;pages&gt;85-90&lt;/pages&gt;&lt;volume&gt;44&lt;/volume&gt;&lt;number&gt;2&lt;/number&gt;&lt;edition&gt;2013/11/01&lt;/edition&gt;&lt;keywords&gt;&lt;keyword&gt;Cell motility&lt;/keyword&gt;&lt;keyword&gt;Chemotaxis&lt;/keyword&gt;&lt;keyword&gt;Dendritic cell&lt;/keyword&gt;&lt;keyword&gt;Host–pathogen&lt;/keyword&gt;&lt;keyword&gt;Immune privileged organ&lt;/keyword&gt;&lt;keyword&gt;Intracellular pathogen&lt;/keyword&gt;&lt;keyword&gt;Migration&lt;/keyword&gt;&lt;keyword&gt;Protozoa&lt;/keyword&gt;&lt;keyword&gt;Host-Parasite Interactions&lt;/keyword&gt;&lt;keyword&gt;Humans&lt;/keyword&gt;&lt;keyword&gt;Leukocytes/*physiology&lt;/keyword&gt;&lt;keyword&gt;Toxoplasma/*physiology&lt;/keyword&gt;&lt;keyword&gt;Toxoplasmosis/*immunology/*parasitology&lt;/keyword&gt;&lt;/keywords&gt;&lt;dates&gt;&lt;year&gt;2014&lt;/year&gt;&lt;/dates&gt;&lt;pub-location&gt;England&lt;/pub-location&gt;&lt;isbn&gt;1879-0135&lt;/isbn&gt;&lt;accession-num&gt;24184911&lt;/accession-num&gt;&lt;urls&gt;&lt;related-urls&gt;&lt;url&gt;https://pubmed.ncbi.nlm.nih.gov/24184911&lt;/url&gt;&lt;/related-urls&gt;&lt;/urls&gt;&lt;electronic-resource-num&gt;10.1016/j.ijpara.2013.09.006&lt;/electronic-resource-num&gt;&lt;remote-database-name&gt;PubMed&lt;/remote-database-name&gt;&lt;language&gt;eng&lt;/language&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66</w:t>
      </w:r>
      <w:r w:rsidR="00C521B1" w:rsidRPr="00C04F2E">
        <w:rPr>
          <w:rFonts w:eastAsia="Helvetica"/>
          <w:color w:val="000000" w:themeColor="text1"/>
        </w:rPr>
        <w:fldChar w:fldCharType="end"/>
      </w:r>
      <w:r w:rsidRPr="00C04F2E">
        <w:rPr>
          <w:color w:val="000000" w:themeColor="text1"/>
        </w:rPr>
        <w:t>. While it would be technically challenging to directly visualise the invasion of parasites across the intestinal epithelium</w:t>
      </w:r>
      <w:r w:rsidR="3A796024" w:rsidRPr="0F2FC9BC">
        <w:rPr>
          <w:i/>
          <w:color w:val="000000" w:themeColor="text1"/>
        </w:rPr>
        <w:t xml:space="preserve"> </w:t>
      </w:r>
      <w:r w:rsidR="3A796024" w:rsidRPr="412896CA">
        <w:rPr>
          <w:color w:val="000000" w:themeColor="text1"/>
        </w:rPr>
        <w:t>in real time</w:t>
      </w:r>
      <w:r w:rsidR="3A796024" w:rsidRPr="0F2FC9BC">
        <w:rPr>
          <w:color w:val="000000" w:themeColor="text1"/>
        </w:rPr>
        <w:t xml:space="preserve"> using an animal model</w:t>
      </w:r>
      <w:r w:rsidRPr="412896CA">
        <w:rPr>
          <w:color w:val="000000" w:themeColor="text1"/>
        </w:rPr>
        <w:t xml:space="preserve">, </w:t>
      </w:r>
      <w:r w:rsidRPr="6EE32FF4">
        <w:rPr>
          <w:color w:val="000000" w:themeColor="text1"/>
        </w:rPr>
        <w:t>enteroids</w:t>
      </w:r>
      <w:r w:rsidRPr="00C04F2E">
        <w:rPr>
          <w:color w:val="000000" w:themeColor="text1"/>
        </w:rPr>
        <w:t xml:space="preserve"> would allow comparative studies of infection routes used by different parasite strains.</w:t>
      </w:r>
    </w:p>
    <w:p w14:paraId="22F26AE3" w14:textId="77777777" w:rsidR="00C521B1" w:rsidRPr="00C04F2E" w:rsidRDefault="00C521B1" w:rsidP="00C04F2E">
      <w:pPr>
        <w:jc w:val="both"/>
        <w:rPr>
          <w:color w:val="000000"/>
        </w:rPr>
      </w:pPr>
    </w:p>
    <w:p w14:paraId="48FB4195" w14:textId="77777777" w:rsidR="00C521B1" w:rsidRPr="00C04F2E" w:rsidRDefault="3F922E19" w:rsidP="00C04F2E">
      <w:pPr>
        <w:jc w:val="both"/>
        <w:outlineLvl w:val="0"/>
        <w:rPr>
          <w:b/>
          <w:bCs/>
          <w:color w:val="000000"/>
          <w:u w:val="single" w:color="000000"/>
        </w:rPr>
      </w:pPr>
      <w:r w:rsidRPr="00C04F2E">
        <w:rPr>
          <w:b/>
          <w:bCs/>
          <w:color w:val="000000" w:themeColor="text1"/>
          <w:u w:val="single"/>
        </w:rPr>
        <w:t xml:space="preserve">Defensive function of the intestinal epithelium against </w:t>
      </w:r>
      <w:r w:rsidRPr="00C04F2E">
        <w:rPr>
          <w:b/>
          <w:bCs/>
          <w:i/>
          <w:iCs/>
          <w:color w:val="000000" w:themeColor="text1"/>
          <w:u w:val="single"/>
        </w:rPr>
        <w:t>T. gondii</w:t>
      </w:r>
      <w:r w:rsidRPr="00C04F2E">
        <w:rPr>
          <w:b/>
          <w:bCs/>
          <w:color w:val="000000" w:themeColor="text1"/>
          <w:u w:val="single"/>
        </w:rPr>
        <w:t xml:space="preserve"> infection</w:t>
      </w:r>
    </w:p>
    <w:p w14:paraId="6A0FD707" w14:textId="77777777" w:rsidR="00C521B1" w:rsidRPr="00C04F2E" w:rsidRDefault="00C521B1" w:rsidP="00C04F2E">
      <w:pPr>
        <w:jc w:val="both"/>
        <w:rPr>
          <w:color w:val="000000"/>
        </w:rPr>
      </w:pPr>
    </w:p>
    <w:p w14:paraId="7CB928F1" w14:textId="7C6CE608" w:rsidR="00C521B1" w:rsidRPr="00C04F2E" w:rsidRDefault="3F922E19" w:rsidP="00C04F2E">
      <w:pPr>
        <w:jc w:val="both"/>
      </w:pPr>
      <w:r w:rsidRPr="00C04F2E">
        <w:t xml:space="preserve">The epithelial cells which line the intestine provide a physical barrier protecting the host from the luminal contents. It has been demonstrated that </w:t>
      </w:r>
      <w:r w:rsidRPr="00C04F2E">
        <w:rPr>
          <w:i/>
          <w:iCs/>
        </w:rPr>
        <w:t>T. gondii</w:t>
      </w:r>
      <w:r w:rsidRPr="00C04F2E">
        <w:t xml:space="preserve"> initiates activation of the NLRP3 inflammasome in epithelial cells which leads to the secretion of IL-1β in a purinergic P2X7 receptor-dependent manner (P2X7R). The production of IL-1β by intestinal epithelial cells </w:t>
      </w:r>
      <w:r w:rsidRPr="00C04F2E">
        <w:lastRenderedPageBreak/>
        <w:t xml:space="preserve">precipitates a pro-inflammatory response during infection which leads to control of </w:t>
      </w:r>
      <w:r w:rsidRPr="00C04F2E">
        <w:rPr>
          <w:i/>
          <w:iCs/>
        </w:rPr>
        <w:t>T. gondii</w:t>
      </w:r>
      <w:r w:rsidRPr="00C04F2E">
        <w:t xml:space="preserve"> proliferation</w:t>
      </w:r>
      <w:r w:rsidR="00C521B1" w:rsidRPr="00C04F2E">
        <w:rPr>
          <w:rFonts w:eastAsia="Arial Unicode MS"/>
        </w:rPr>
        <w:fldChar w:fldCharType="begin"/>
      </w:r>
      <w:r w:rsidR="002B1D2B">
        <w:rPr>
          <w:rFonts w:eastAsia="Arial Unicode MS"/>
        </w:rPr>
        <w:instrText xml:space="preserve"> ADDIN EN.CITE &lt;EndNote&gt;&lt;Cite&gt;&lt;Author&gt;Quan&lt;/Author&gt;&lt;Year&gt;2018&lt;/Year&gt;&lt;RecNum&gt;225&lt;/RecNum&gt;&lt;DisplayText&gt;&lt;style face="superscript"&gt;67&lt;/style&gt;&lt;/DisplayText&gt;&lt;record&gt;&lt;rec-number&gt;225&lt;/rec-number&gt;&lt;foreign-keys&gt;&lt;key app="EN" db-id="pttszevxyf9ed6edx5av5fr5rtva2r2xzwtd" timestamp="1583236247"&gt;225&lt;/key&gt;&lt;/foreign-keys&gt;&lt;ref-type name="Journal Article"&gt;17&lt;/ref-type&gt;&lt;contributors&gt;&lt;authors&gt;&lt;author&gt;Quan, Juan-Hua&lt;/author&gt;&lt;author&gt;Huang, Rui&lt;/author&gt;&lt;author&gt;Wang, Zhuang&lt;/author&gt;&lt;author&gt;Huang, Shuai&lt;/author&gt;&lt;author&gt;Choi, In-Wook&lt;/author&gt;&lt;author&gt;Zhou, Yu&lt;/author&gt;&lt;author&gt;Lee, Young-Ha&lt;/author&gt;&lt;author&gt;Chu, Jia-Qi&lt;/author&gt;&lt;/authors&gt;&lt;/contributors&gt;&lt;titles&gt;&lt;title&gt;P2X7 receptor mediates NLRP3-dependent IL-1β secretion and parasite proliferation in Toxoplasma gondii-infected human small intestinal epithelial cells&lt;/title&gt;&lt;secondary-title&gt;Parasites &amp;amp; Vectors&lt;/secondary-title&gt;&lt;/titles&gt;&lt;periodical&gt;&lt;full-title&gt;Parasites &amp;amp; vectors&lt;/full-title&gt;&lt;abbr-1&gt;Parasit Vectors&lt;/abbr-1&gt;&lt;/periodical&gt;&lt;pages&gt;1&lt;/pages&gt;&lt;volume&gt;11&lt;/volume&gt;&lt;number&gt;1&lt;/number&gt;&lt;dates&gt;&lt;year&gt;2018&lt;/year&gt;&lt;pub-dates&gt;&lt;date&gt;2018/01/02&lt;/date&gt;&lt;/pub-dates&gt;&lt;/dates&gt;&lt;isbn&gt;1756-3305&lt;/isbn&gt;&lt;urls&gt;&lt;related-urls&gt;&lt;url&gt;https://doi.org/10.1186/s13071-017-2573-y&lt;/url&gt;&lt;/related-urls&gt;&lt;/urls&gt;&lt;electronic-resource-num&gt;10.1186/s13071-017-2573-y&lt;/electronic-resource-num&gt;&lt;/record&gt;&lt;/Cite&gt;&lt;/EndNote&gt;</w:instrText>
      </w:r>
      <w:r w:rsidR="00C521B1" w:rsidRPr="00C04F2E">
        <w:rPr>
          <w:rFonts w:eastAsia="Arial Unicode MS"/>
        </w:rPr>
        <w:fldChar w:fldCharType="separate"/>
      </w:r>
      <w:r w:rsidR="002B1D2B" w:rsidRPr="002B1D2B">
        <w:rPr>
          <w:rFonts w:eastAsia="Arial Unicode MS"/>
          <w:noProof/>
          <w:vertAlign w:val="superscript"/>
        </w:rPr>
        <w:t>67</w:t>
      </w:r>
      <w:r w:rsidR="00C521B1" w:rsidRPr="00C04F2E">
        <w:rPr>
          <w:rFonts w:eastAsia="Arial Unicode MS"/>
        </w:rPr>
        <w:fldChar w:fldCharType="end"/>
      </w:r>
      <w:r w:rsidRPr="00C04F2E">
        <w:t>.</w:t>
      </w:r>
    </w:p>
    <w:p w14:paraId="666499FD" w14:textId="77777777" w:rsidR="00C521B1" w:rsidRPr="00C04F2E" w:rsidRDefault="00C521B1" w:rsidP="00C04F2E">
      <w:pPr>
        <w:jc w:val="both"/>
      </w:pPr>
    </w:p>
    <w:p w14:paraId="3C74633D" w14:textId="74EB41A9" w:rsidR="00C521B1" w:rsidRPr="00C04F2E" w:rsidRDefault="3F922E19" w:rsidP="00C04F2E">
      <w:pPr>
        <w:jc w:val="both"/>
        <w:rPr>
          <w:bdr w:val="none" w:sz="0" w:space="0" w:color="auto" w:frame="1"/>
        </w:rPr>
      </w:pPr>
      <w:r w:rsidRPr="00C04F2E">
        <w:t xml:space="preserve">Goblet cells secret mucins to form a protective layer on the intestinal epithelium. During a </w:t>
      </w:r>
      <w:r w:rsidRPr="00C04F2E">
        <w:rPr>
          <w:i/>
          <w:iCs/>
        </w:rPr>
        <w:t>T. gondii</w:t>
      </w:r>
      <w:r w:rsidRPr="00C04F2E">
        <w:t xml:space="preserve"> infection there is increased production of mucins, resulting from increases in both </w:t>
      </w:r>
      <w:proofErr w:type="spellStart"/>
      <w:r w:rsidRPr="00C04F2E">
        <w:t>Alcian</w:t>
      </w:r>
      <w:proofErr w:type="spellEnd"/>
      <w:r w:rsidRPr="00C04F2E">
        <w:t xml:space="preserve"> blue+ goblet cells (which secrete more acidic mucins) and Periodic Acid Schiff+ goblet cells (neutral mucins). This shift to acidic mucins is thought to promote the expulsion of </w:t>
      </w:r>
      <w:r w:rsidRPr="00C04F2E">
        <w:rPr>
          <w:i/>
          <w:iCs/>
        </w:rPr>
        <w:t>T. gondii</w:t>
      </w:r>
      <w:r w:rsidR="00E45410">
        <w:rPr>
          <w:i/>
          <w:iCs/>
        </w:rPr>
        <w:t>,</w:t>
      </w:r>
      <w:r w:rsidRPr="00C04F2E">
        <w:t xml:space="preserve"> while the increase of cell numbers is an attempt to thicken the protective mucus layer</w:t>
      </w:r>
      <w:r w:rsidR="00C521B1" w:rsidRPr="00C04F2E">
        <w:rPr>
          <w:rFonts w:eastAsia="Arial Unicode MS"/>
        </w:rPr>
        <w:fldChar w:fldCharType="begin"/>
      </w:r>
      <w:r w:rsidR="002B1D2B">
        <w:rPr>
          <w:rFonts w:eastAsia="Arial Unicode MS"/>
        </w:rPr>
        <w:instrText xml:space="preserve"> ADDIN EN.CITE &lt;EndNote&gt;&lt;Cite&gt;&lt;Author&gt;Trevizan&lt;/Author&gt;&lt;Year&gt;2016&lt;/Year&gt;&lt;RecNum&gt;170&lt;/RecNum&gt;&lt;DisplayText&gt;&lt;style face="superscript"&gt;68&lt;/style&gt;&lt;/DisplayText&gt;&lt;record&gt;&lt;rec-number&gt;170&lt;/rec-number&gt;&lt;foreign-keys&gt;&lt;key app="EN" db-id="pttszevxyf9ed6edx5av5fr5rtva2r2xzwtd" timestamp="1582643228"&gt;170&lt;/key&gt;&lt;/foreign-keys&gt;&lt;ref-type name="Journal Article"&gt;17&lt;/ref-type&gt;&lt;contributors&gt;&lt;authors&gt;&lt;author&gt;Trevizan, Aline Rosa&lt;/author&gt;&lt;author&gt;Vicentino-Vieira, Suellen Laís&lt;/author&gt;&lt;author&gt;da Silva Watanabe, Paulo&lt;/author&gt;&lt;author&gt;Góis, Marcelo Biondaro&lt;/author&gt;&lt;author&gt;de Melo, Gessilda de Alcântara Nogueira&lt;/author&gt;&lt;author&gt;Garcia, João Luiz&lt;/author&gt;&lt;author&gt;José de Almeida Araújo, Eduardo&lt;/author&gt;&lt;author&gt;Sant&amp;apos;Ana, Débora de Mello Gonçales&lt;/author&gt;&lt;/authors&gt;&lt;/contributors&gt;&lt;titles&gt;&lt;title&gt;Kinetics of acute infection with Toxoplasma gondii and histopathological changes in the duodenum of rats&lt;/title&gt;&lt;secondary-title&gt;Experimental Parasitology&lt;/secondary-title&gt;&lt;/titles&gt;&lt;periodical&gt;&lt;full-title&gt;Experimental Parasitology&lt;/full-title&gt;&lt;/periodical&gt;&lt;pages&gt;22-29&lt;/pages&gt;&lt;volume&gt;165&lt;/volume&gt;&lt;keywords&gt;&lt;keyword&gt;Acute infection&lt;/keyword&gt;&lt;keyword&gt;Duodenum&lt;/keyword&gt;&lt;keyword&gt;Intestinal mucosa&lt;/keyword&gt;&lt;keyword&gt;Intestinal wall&lt;/keyword&gt;&lt;keyword&gt;Morphometry&lt;/keyword&gt;&lt;keyword&gt;Toxoplasma&lt;/keyword&gt;&lt;/keywords&gt;&lt;dates&gt;&lt;year&gt;2016&lt;/year&gt;&lt;/dates&gt;&lt;publisher&gt;Academic Press Inc.&lt;/publisher&gt;&lt;urls&gt;&lt;pdf-urls&gt;&lt;url&gt;file:///C:/Users/alana95/AppData/Local/Mendeley Ltd./Mendeley Desktop/Downloaded/Trevizan et al. - 2016 - Kinetics of acute infection with Toxoplasma gondii and histopathological changes in the duodenum of rats.pdf&lt;/url&gt;&lt;/pdf-urls&gt;&lt;/urls&gt;&lt;electronic-resource-num&gt;10.1016/j.exppara.2016.03.015&lt;/electronic-resource-num&gt;&lt;/record&gt;&lt;/Cite&gt;&lt;/EndNote&gt;</w:instrText>
      </w:r>
      <w:r w:rsidR="00C521B1" w:rsidRPr="00C04F2E">
        <w:rPr>
          <w:rFonts w:eastAsia="Arial Unicode MS"/>
        </w:rPr>
        <w:fldChar w:fldCharType="separate"/>
      </w:r>
      <w:r w:rsidR="002B1D2B" w:rsidRPr="002B1D2B">
        <w:rPr>
          <w:rFonts w:eastAsia="Arial Unicode MS"/>
          <w:noProof/>
          <w:vertAlign w:val="superscript"/>
        </w:rPr>
        <w:t>68</w:t>
      </w:r>
      <w:r w:rsidR="00C521B1" w:rsidRPr="00C04F2E">
        <w:rPr>
          <w:rFonts w:eastAsia="Arial Unicode MS"/>
        </w:rPr>
        <w:fldChar w:fldCharType="end"/>
      </w:r>
      <w:r w:rsidRPr="00C04F2E">
        <w:t>.</w:t>
      </w:r>
    </w:p>
    <w:p w14:paraId="580FFD51" w14:textId="77777777" w:rsidR="00C521B1" w:rsidRPr="00C04F2E" w:rsidRDefault="00C521B1" w:rsidP="00C04F2E">
      <w:pPr>
        <w:jc w:val="both"/>
      </w:pPr>
    </w:p>
    <w:p w14:paraId="7875E450" w14:textId="1B6CBCC1" w:rsidR="00C521B1" w:rsidRPr="00C04F2E" w:rsidRDefault="00C521B1" w:rsidP="00C04F2E">
      <w:pPr>
        <w:jc w:val="both"/>
        <w:rPr>
          <w:bdr w:val="none" w:sz="0" w:space="0" w:color="auto" w:frame="1"/>
        </w:rPr>
      </w:pPr>
      <w:r w:rsidRPr="00C04F2E">
        <w:t xml:space="preserve">Paneth cells can release antimicrobial proteins and peptides, including defensins and lysozyme, into the lumen of the intestine. </w:t>
      </w:r>
      <w:r w:rsidRPr="00C04F2E">
        <w:rPr>
          <w:i/>
          <w:iCs/>
        </w:rPr>
        <w:t>T. gondii</w:t>
      </w:r>
      <w:r w:rsidRPr="00C04F2E">
        <w:t xml:space="preserve"> infection results in the up -regulation of TLR9 expression in epithelial cells. Stimulation via TLR9, either by unmethylated CpG motifs in the parasite itself, or via the intestinal microbiota, results in production of type 1 IFNs, which drive α-defensin production and degranulation in Paneth cells</w:t>
      </w:r>
      <w:r w:rsidRPr="00C04F2E">
        <w:rPr>
          <w:rFonts w:eastAsia="Arial Unicode MS"/>
        </w:rPr>
        <w:fldChar w:fldCharType="begin">
          <w:fldData xml:space="preserve">PEVuZE5vdGU+PENpdGU+PEF1dGhvcj5Gb3VyZWF1PC9BdXRob3I+PFllYXI+MjAxMDwvWWVhcj48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</w:fldData>
        </w:fldChar>
      </w:r>
      <w:r w:rsidR="002B1D2B">
        <w:rPr>
          <w:rFonts w:eastAsia="Arial Unicode MS"/>
        </w:rPr>
        <w:instrText xml:space="preserve"> ADDIN EN.CITE </w:instrText>
      </w:r>
      <w:r w:rsidR="002B1D2B">
        <w:rPr>
          <w:rFonts w:eastAsia="Arial Unicode MS"/>
        </w:rPr>
        <w:fldChar w:fldCharType="begin">
          <w:fldData xml:space="preserve">PEVuZE5vdGU+PENpdGU+PEF1dGhvcj5Gb3VyZWF1PC9BdXRob3I+PFllYXI+MjAxMDwvWWVhcj48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</w:fldData>
        </w:fldChar>
      </w:r>
      <w:r w:rsidR="002B1D2B">
        <w:rPr>
          <w:rFonts w:eastAsia="Arial Unicode MS"/>
        </w:rPr>
        <w:instrText xml:space="preserve"> ADDIN EN.CITE.DATA </w:instrText>
      </w:r>
      <w:r w:rsidR="002B1D2B">
        <w:rPr>
          <w:rFonts w:eastAsia="Arial Unicode MS"/>
        </w:rPr>
      </w:r>
      <w:r w:rsidR="002B1D2B">
        <w:rPr>
          <w:rFonts w:eastAsia="Arial Unicode MS"/>
        </w:rPr>
        <w:fldChar w:fldCharType="end"/>
      </w:r>
      <w:r w:rsidRPr="00C04F2E">
        <w:rPr>
          <w:rFonts w:eastAsia="Arial Unicode MS"/>
        </w:rPr>
      </w:r>
      <w:r w:rsidRPr="00C04F2E">
        <w:rPr>
          <w:rFonts w:eastAsia="Arial Unicode MS"/>
        </w:rPr>
        <w:fldChar w:fldCharType="separate"/>
      </w:r>
      <w:r w:rsidR="002B1D2B" w:rsidRPr="002B1D2B">
        <w:rPr>
          <w:rFonts w:eastAsia="Arial Unicode MS"/>
          <w:noProof/>
          <w:vertAlign w:val="superscript"/>
        </w:rPr>
        <w:t>69,70</w:t>
      </w:r>
      <w:r w:rsidRPr="00C04F2E">
        <w:rPr>
          <w:rFonts w:eastAsia="Arial Unicode MS"/>
        </w:rPr>
        <w:fldChar w:fldCharType="end"/>
      </w:r>
      <w:r w:rsidRPr="00C04F2E">
        <w:t xml:space="preserve">. However, certain strains of </w:t>
      </w:r>
      <w:r w:rsidRPr="00C04F2E">
        <w:rPr>
          <w:i/>
          <w:iCs/>
        </w:rPr>
        <w:t xml:space="preserve">T. gondii </w:t>
      </w:r>
      <w:r w:rsidRPr="00C04F2E">
        <w:t>have been shown to downregulate the production of defensins, although the precise mechanisms and effector molecules involved remain unclear</w:t>
      </w:r>
      <w:r w:rsidRPr="00C04F2E">
        <w:rPr>
          <w:rFonts w:eastAsia="Arial Unicode MS"/>
        </w:rPr>
        <w:fldChar w:fldCharType="begin"/>
      </w:r>
      <w:r w:rsidR="002B1D2B">
        <w:rPr>
          <w:rFonts w:eastAsia="Arial Unicode MS"/>
        </w:rPr>
        <w:instrText xml:space="preserve"> ADDIN EN.CITE &lt;EndNote&gt;&lt;Cite&gt;&lt;Author&gt;Morampudi&lt;/Author&gt;&lt;Year&gt;2011&lt;/Year&gt;&lt;RecNum&gt;157&lt;/RecNum&gt;&lt;DisplayText&gt;&lt;style face="superscript"&gt;71&lt;/style&gt;&lt;/DisplayText&gt;&lt;record&gt;&lt;rec-number&gt;157&lt;/rec-number&gt;&lt;foreign-keys&gt;&lt;key app="EN" db-id="pttszevxyf9ed6edx5av5fr5rtva2r2xzwtd" timestamp="1582643228"&gt;157&lt;/key&gt;&lt;/foreign-keys&gt;&lt;ref-type name="Journal Article"&gt;17&lt;/ref-type&gt;&lt;contributors&gt;&lt;authors&gt;&lt;author&gt;Morampudi, Vijay&lt;/author&gt;&lt;author&gt;Braun, Michel Y.&lt;/author&gt;&lt;author&gt;D&amp;apos;Souza, Sushila&lt;/author&gt;&lt;/authors&gt;&lt;/contributors&gt;&lt;titles&gt;&lt;title&gt;Modulation of early β-defensin-2 production as a mechanism developed by type I Toxoplasma gondii to evade human intestinal immunity&lt;/title&gt;&lt;secondary-title&gt;Infection and Immunity&lt;/secondary-title&gt;&lt;/titles&gt;&lt;periodical&gt;&lt;full-title&gt;Infection and immunity&lt;/full-title&gt;&lt;abbr-1&gt;Infect Immun&lt;/abbr-1&gt;&lt;/periodical&gt;&lt;pages&gt;2043-2050&lt;/pages&gt;&lt;volume&gt;79&lt;/volume&gt;&lt;number&gt;5&lt;/number&gt;&lt;dates&gt;&lt;year&gt;2011&lt;/year&gt;&lt;/dates&gt;&lt;publisher&gt;American Society for Microbiology Journals&lt;/publisher&gt;&lt;urls&gt;&lt;/urls&gt;&lt;electronic-resource-num&gt;10.1128/IAI.01086-10&lt;/electronic-resource-num&gt;&lt;/record&gt;&lt;/Cite&gt;&lt;/EndNote&gt;</w:instrText>
      </w:r>
      <w:r w:rsidRPr="00C04F2E">
        <w:rPr>
          <w:rFonts w:eastAsia="Arial Unicode MS"/>
        </w:rPr>
        <w:fldChar w:fldCharType="separate"/>
      </w:r>
      <w:r w:rsidR="002B1D2B" w:rsidRPr="002B1D2B">
        <w:rPr>
          <w:rFonts w:eastAsia="Arial Unicode MS"/>
          <w:noProof/>
          <w:vertAlign w:val="superscript"/>
        </w:rPr>
        <w:t>71</w:t>
      </w:r>
      <w:r w:rsidRPr="00C04F2E">
        <w:rPr>
          <w:rFonts w:eastAsia="Arial Unicode MS"/>
        </w:rPr>
        <w:fldChar w:fldCharType="end"/>
      </w:r>
      <w:r w:rsidRPr="00C04F2E">
        <w:t xml:space="preserve">. Although defensins have a limited impact on </w:t>
      </w:r>
      <w:r w:rsidRPr="00C04F2E">
        <w:rPr>
          <w:i/>
          <w:iCs/>
        </w:rPr>
        <w:t>T. gondii</w:t>
      </w:r>
      <w:r w:rsidRPr="00C04F2E">
        <w:t xml:space="preserve"> directly, they effect the early control of the infection through the promotion of the protective Th1 immune response</w:t>
      </w:r>
      <w:r w:rsidRPr="00C04F2E">
        <w:rPr>
          <w:rFonts w:eastAsia="Arial Unicode MS"/>
        </w:rPr>
        <w:fldChar w:fldCharType="begin">
          <w:fldData xml:space="preserve">PEVuZE5vdGU+PENpdGU+PEF1dGhvcj5Gb3VyZWF1PC9BdXRob3I+PFllYXI+MjAxMDwvWWVhcj48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</w:fldData>
        </w:fldChar>
      </w:r>
      <w:r w:rsidR="002B1D2B">
        <w:rPr>
          <w:rFonts w:eastAsia="Arial Unicode MS"/>
        </w:rPr>
        <w:instrText xml:space="preserve"> ADDIN EN.CITE </w:instrText>
      </w:r>
      <w:r w:rsidR="002B1D2B">
        <w:rPr>
          <w:rFonts w:eastAsia="Arial Unicode MS"/>
        </w:rPr>
        <w:fldChar w:fldCharType="begin">
          <w:fldData xml:space="preserve">PEVuZE5vdGU+PENpdGU+PEF1dGhvcj5Gb3VyZWF1PC9BdXRob3I+PFllYXI+MjAxMDwvWWVhcj48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</w:fldData>
        </w:fldChar>
      </w:r>
      <w:r w:rsidR="002B1D2B">
        <w:rPr>
          <w:rFonts w:eastAsia="Arial Unicode MS"/>
        </w:rPr>
        <w:instrText xml:space="preserve"> ADDIN EN.CITE.DATA </w:instrText>
      </w:r>
      <w:r w:rsidR="002B1D2B">
        <w:rPr>
          <w:rFonts w:eastAsia="Arial Unicode MS"/>
        </w:rPr>
      </w:r>
      <w:r w:rsidR="002B1D2B">
        <w:rPr>
          <w:rFonts w:eastAsia="Arial Unicode MS"/>
        </w:rPr>
        <w:fldChar w:fldCharType="end"/>
      </w:r>
      <w:r w:rsidRPr="00C04F2E">
        <w:rPr>
          <w:rFonts w:eastAsia="Arial Unicode MS"/>
        </w:rPr>
      </w:r>
      <w:r w:rsidRPr="00C04F2E">
        <w:rPr>
          <w:rFonts w:eastAsia="Arial Unicode MS"/>
        </w:rPr>
        <w:fldChar w:fldCharType="separate"/>
      </w:r>
      <w:r w:rsidR="002B1D2B" w:rsidRPr="002B1D2B">
        <w:rPr>
          <w:rFonts w:eastAsia="Arial Unicode MS"/>
          <w:noProof/>
          <w:vertAlign w:val="superscript"/>
        </w:rPr>
        <w:t>69,72-74</w:t>
      </w:r>
      <w:r w:rsidRPr="00C04F2E">
        <w:rPr>
          <w:rFonts w:eastAsia="Arial Unicode MS"/>
        </w:rPr>
        <w:fldChar w:fldCharType="end"/>
      </w:r>
      <w:r w:rsidRPr="00C04F2E">
        <w:t xml:space="preserve"> .</w:t>
      </w:r>
    </w:p>
    <w:p w14:paraId="5DC4D3BC" w14:textId="77777777" w:rsidR="00C521B1" w:rsidRPr="00C04F2E" w:rsidRDefault="3F922E19" w:rsidP="00C04F2E">
      <w:pPr>
        <w:jc w:val="both"/>
        <w:rPr>
          <w:color w:val="000000"/>
        </w:rPr>
      </w:pPr>
      <w:r w:rsidRPr="00C04F2E">
        <w:rPr>
          <w:color w:val="000000" w:themeColor="text1"/>
        </w:rPr>
        <w:t xml:space="preserve"> </w:t>
      </w:r>
    </w:p>
    <w:p w14:paraId="62FBCB1B" w14:textId="77777777" w:rsidR="00C521B1" w:rsidRPr="00C04F2E" w:rsidRDefault="00C521B1" w:rsidP="00C04F2E">
      <w:pPr>
        <w:jc w:val="both"/>
        <w:rPr>
          <w:color w:val="000000"/>
        </w:rPr>
      </w:pPr>
    </w:p>
    <w:p w14:paraId="70ABB5A7" w14:textId="77777777" w:rsidR="00C521B1" w:rsidRPr="00C04F2E" w:rsidRDefault="3F922E19" w:rsidP="00C04F2E">
      <w:pPr>
        <w:jc w:val="both"/>
        <w:outlineLvl w:val="0"/>
        <w:rPr>
          <w:color w:val="000000"/>
        </w:rPr>
      </w:pPr>
      <w:r w:rsidRPr="00C04F2E">
        <w:rPr>
          <w:b/>
          <w:bCs/>
          <w:color w:val="000000" w:themeColor="text1"/>
          <w:u w:val="single"/>
        </w:rPr>
        <w:t xml:space="preserve">Stem cell-derived enteroids in the study of </w:t>
      </w:r>
      <w:r w:rsidRPr="00C04F2E">
        <w:rPr>
          <w:b/>
          <w:bCs/>
          <w:i/>
          <w:iCs/>
          <w:color w:val="000000" w:themeColor="text1"/>
          <w:u w:val="single"/>
        </w:rPr>
        <w:t>T. gondii</w:t>
      </w:r>
      <w:r w:rsidRPr="00C04F2E">
        <w:rPr>
          <w:b/>
          <w:bCs/>
          <w:color w:val="000000" w:themeColor="text1"/>
          <w:u w:val="single"/>
        </w:rPr>
        <w:t xml:space="preserve"> infection</w:t>
      </w:r>
      <w:r w:rsidRPr="00C04F2E">
        <w:rPr>
          <w:color w:val="000000" w:themeColor="text1"/>
        </w:rPr>
        <w:t xml:space="preserve"> </w:t>
      </w:r>
    </w:p>
    <w:p w14:paraId="0664C8A0" w14:textId="77777777" w:rsidR="00C521B1" w:rsidRPr="00C04F2E" w:rsidRDefault="3F922E19" w:rsidP="00C04F2E">
      <w:pPr>
        <w:jc w:val="both"/>
        <w:rPr>
          <w:color w:val="000000"/>
        </w:rPr>
      </w:pPr>
      <w:r w:rsidRPr="00C04F2E">
        <w:rPr>
          <w:color w:val="000000" w:themeColor="text1"/>
        </w:rPr>
        <w:t xml:space="preserve"> </w:t>
      </w:r>
    </w:p>
    <w:p w14:paraId="63714677" w14:textId="789173AC" w:rsidR="00C521B1" w:rsidRPr="00C04F2E" w:rsidRDefault="3F922E19" w:rsidP="00C04F2E">
      <w:pPr>
        <w:jc w:val="both"/>
        <w:rPr>
          <w:color w:val="000000"/>
        </w:rPr>
      </w:pPr>
      <w:r w:rsidRPr="00C04F2E">
        <w:rPr>
          <w:color w:val="000000" w:themeColor="text1"/>
        </w:rPr>
        <w:t xml:space="preserve">Stem cell-derived enteroid models bridge the gap between </w:t>
      </w:r>
      <w:r w:rsidRPr="00C04F2E">
        <w:rPr>
          <w:i/>
          <w:iCs/>
          <w:color w:val="000000" w:themeColor="text1"/>
        </w:rPr>
        <w:t xml:space="preserve">in vitro </w:t>
      </w:r>
      <w:r w:rsidRPr="00C04F2E">
        <w:rPr>
          <w:color w:val="000000" w:themeColor="text1"/>
        </w:rPr>
        <w:t xml:space="preserve">cell line cultures and </w:t>
      </w:r>
      <w:r w:rsidRPr="00C04F2E">
        <w:rPr>
          <w:i/>
          <w:iCs/>
          <w:color w:val="000000" w:themeColor="text1"/>
        </w:rPr>
        <w:t>in vivo</w:t>
      </w:r>
      <w:r w:rsidRPr="00C04F2E">
        <w:rPr>
          <w:color w:val="000000" w:themeColor="text1"/>
        </w:rPr>
        <w:t xml:space="preserve"> models to provide researchers with a more reliable, ethical, and species-specific model to study enteric infections. This technology not only allows for the verification of previously discovered </w:t>
      </w:r>
      <w:r w:rsidRPr="00C04F2E">
        <w:rPr>
          <w:i/>
          <w:iCs/>
          <w:color w:val="000000" w:themeColor="text1"/>
        </w:rPr>
        <w:t>T. gondii</w:t>
      </w:r>
      <w:r w:rsidRPr="00C04F2E">
        <w:rPr>
          <w:color w:val="000000" w:themeColor="text1"/>
        </w:rPr>
        <w:t xml:space="preserve"> molecular </w:t>
      </w:r>
      <w:r w:rsidR="005A274A" w:rsidRPr="00C04F2E">
        <w:rPr>
          <w:color w:val="000000" w:themeColor="text1"/>
        </w:rPr>
        <w:t>mechanisms,</w:t>
      </w:r>
      <w:r w:rsidRPr="00C04F2E">
        <w:rPr>
          <w:color w:val="000000" w:themeColor="text1"/>
        </w:rPr>
        <w:t xml:space="preserve"> but it can also yield novel biological insight, and act as a platform for drug development</w:t>
      </w:r>
      <w:r w:rsidR="005D45A4">
        <w:rPr>
          <w:color w:val="000000" w:themeColor="text1"/>
        </w:rPr>
        <w:t xml:space="preserve"> (Table 1)</w:t>
      </w:r>
      <w:r w:rsidRPr="00C04F2E">
        <w:rPr>
          <w:color w:val="000000" w:themeColor="text1"/>
        </w:rPr>
        <w:t xml:space="preserve">. </w:t>
      </w:r>
    </w:p>
    <w:p w14:paraId="0BA920BF" w14:textId="77777777" w:rsidR="00C521B1" w:rsidRPr="00C04F2E" w:rsidRDefault="00C521B1" w:rsidP="00C04F2E">
      <w:pPr>
        <w:jc w:val="both"/>
        <w:rPr>
          <w:color w:val="000000"/>
        </w:rPr>
      </w:pPr>
    </w:p>
    <w:p w14:paraId="7259E6DF" w14:textId="1ACF738A" w:rsidR="00C521B1" w:rsidRPr="00C04F2E" w:rsidRDefault="00C521B1" w:rsidP="00C04F2E">
      <w:pPr>
        <w:jc w:val="both"/>
        <w:rPr>
          <w:color w:val="000000"/>
        </w:rPr>
      </w:pPr>
      <w:r w:rsidRPr="00C04F2E">
        <w:rPr>
          <w:color w:val="000000"/>
        </w:rPr>
        <w:t xml:space="preserve">To reflect the physiologic route of infection via the apical epithelial surface, we have developed three enteroid-based techniques for modelling </w:t>
      </w:r>
      <w:r w:rsidRPr="00C04F2E">
        <w:rPr>
          <w:i/>
          <w:iCs/>
          <w:color w:val="000000"/>
        </w:rPr>
        <w:t xml:space="preserve">T. gondii </w:t>
      </w:r>
      <w:r w:rsidRPr="00C04F2E">
        <w:rPr>
          <w:color w:val="000000"/>
        </w:rPr>
        <w:t>infection: fragmentation, micro-injection and open-format enteroid cultures</w:t>
      </w:r>
      <w:r w:rsidRPr="00C04F2E">
        <w:rPr>
          <w:rFonts w:eastAsia="Helvetica"/>
          <w:color w:val="000000"/>
        </w:rPr>
        <w:fldChar w:fldCharType="begin"/>
      </w:r>
      <w:r w:rsidRPr="00C04F2E">
        <w:rPr>
          <w:rFonts w:eastAsia="Helvetica"/>
          <w:color w:val="000000"/>
        </w:rPr>
        <w:instrText xml:space="preserve"> ADDIN EN.CITE &lt;EndNote&gt;&lt;Cite&gt;&lt;Author&gt;Luu&lt;/Author&gt;&lt;Year&gt;2019&lt;/Year&gt;&lt;RecNum&gt;75&lt;/RecNum&gt;&lt;DisplayText&gt;&lt;style face="superscript"&gt;14&lt;/style&gt;&lt;/DisplayText&gt;&lt;record&gt;&lt;rec-number&gt;75&lt;/rec-number&gt;&lt;foreign-keys&gt;&lt;key app="EN" db-id="pttszevxyf9ed6edx5av5fr5rtva2r2xzwtd" timestamp="1578069667"&gt;75&lt;/key&gt;&lt;/foreign-keys&gt;&lt;ref-type name="Journal Article"&gt;17&lt;/ref-type&gt;&lt;contributors&gt;&lt;authors&gt;&lt;author&gt;Luu, Lisa&lt;/author&gt;&lt;author&gt;Johnston, Luke J.&lt;/author&gt;&lt;author&gt;Derricott, Hayley&lt;/author&gt;&lt;author&gt;Armstrong, Stuart D.&lt;/author&gt;&lt;author&gt;Randle, Nadine&lt;/author&gt;&lt;author&gt;Hartley, Catherine S.&lt;/author&gt;&lt;author&gt;Duckworth, Carrie A.&lt;/author&gt;&lt;author&gt;Campbell, Barry J.&lt;/author&gt;&lt;author&gt;Wastling, Jonathan M.&lt;/author&gt;&lt;author&gt;Coombes, Janine L.&lt;/author&gt;&lt;/authors&gt;&lt;/contributors&gt;&lt;titles&gt;&lt;title&gt;An Open-Format Enteroid Culture System for Interrogation of Interactions Between Toxoplasma gondii and the Intestinal Epithelium&lt;/title&gt;&lt;secondary-title&gt;Frontiers in cellular and infection microbiology&lt;/secondary-title&gt;&lt;alt-title&gt;Front Cell Infect Microbiol&lt;/alt-title&gt;&lt;/titles&gt;&lt;periodical&gt;&lt;full-title&gt;Frontiers in cellular and infection microbiology&lt;/full-title&gt;&lt;abbr-1&gt;Front Cell Infect Microbiol&lt;/abbr-1&gt;&lt;/periodical&gt;&lt;alt-periodical&gt;&lt;full-title&gt;Frontiers in cellular and infection microbiology&lt;/full-title&gt;&lt;abbr-1&gt;Front Cell Infect Microbiol&lt;/abbr-1&gt;&lt;/alt-periodical&gt;&lt;pages&gt;300-300&lt;/pages&gt;&lt;volume&gt;9&lt;/volume&gt;&lt;keywords&gt;&lt;keyword&gt;Toxoplasma gondii&lt;/keyword&gt;&lt;keyword&gt;cholesterol&lt;/keyword&gt;&lt;keyword&gt;enteroid&lt;/keyword&gt;&lt;keyword&gt;intestine&lt;/keyword&gt;&lt;keyword&gt;monolayer&lt;/keyword&gt;&lt;keyword&gt;organoid&lt;/keyword&gt;&lt;keyword&gt;statin&lt;/keyword&gt;&lt;/keywords&gt;&lt;dates&gt;&lt;year&gt;2019&lt;/year&gt;&lt;/dates&gt;&lt;publisher&gt;Frontiers Media S.A.&lt;/publisher&gt;&lt;isbn&gt;2235-2988&lt;/isbn&gt;&lt;accession-num&gt;31555604&lt;/accession-num&gt;&lt;urls&gt;&lt;related-urls&gt;&lt;url&gt;https://www.ncbi.nlm.nih.gov/pubmed/31555604&lt;/url&gt;&lt;url&gt;https://www.ncbi.nlm.nih.gov/pmc/articles/PMC6723115/&lt;/url&gt;&lt;/related-urls&gt;&lt;/urls&gt;&lt;electronic-resource-num&gt;10.3389/fcimb.2019.00300&lt;/electronic-resource-num&gt;&lt;remote-database-name&gt;PubMed&lt;/remote-database-name&gt;&lt;language&gt;eng&lt;/language&gt;&lt;/record&gt;&lt;/Cite&gt;&lt;/EndNote&gt;</w:instrText>
      </w:r>
      <w:r w:rsidRPr="00C04F2E">
        <w:rPr>
          <w:rFonts w:eastAsia="Helvetica"/>
          <w:color w:val="000000"/>
        </w:rPr>
        <w:fldChar w:fldCharType="separate"/>
      </w:r>
      <w:r w:rsidRPr="00C04F2E">
        <w:rPr>
          <w:rFonts w:eastAsia="Helvetica"/>
          <w:noProof/>
          <w:color w:val="000000"/>
          <w:vertAlign w:val="superscript"/>
        </w:rPr>
        <w:t>14</w:t>
      </w:r>
      <w:r w:rsidRPr="00C04F2E">
        <w:rPr>
          <w:rFonts w:eastAsia="Helvetica"/>
          <w:color w:val="000000"/>
        </w:rPr>
        <w:fldChar w:fldCharType="end"/>
      </w:r>
      <w:r w:rsidRPr="00C04F2E">
        <w:rPr>
          <w:color w:val="000000"/>
        </w:rPr>
        <w:t xml:space="preserve">. Fragmentation of enteroids increases the probability of </w:t>
      </w:r>
      <w:r w:rsidRPr="00C04F2E">
        <w:rPr>
          <w:i/>
          <w:iCs/>
          <w:color w:val="000000"/>
        </w:rPr>
        <w:t>T. gondii</w:t>
      </w:r>
      <w:r w:rsidRPr="00C04F2E">
        <w:rPr>
          <w:color w:val="000000"/>
        </w:rPr>
        <w:t xml:space="preserve"> infecting through the </w:t>
      </w:r>
      <w:r w:rsidR="00C04F2E" w:rsidRPr="00C04F2E">
        <w:rPr>
          <w:color w:val="000000"/>
        </w:rPr>
        <w:t>newly exposed</w:t>
      </w:r>
      <w:r w:rsidRPr="00C04F2E">
        <w:rPr>
          <w:color w:val="000000"/>
        </w:rPr>
        <w:t xml:space="preserve"> apical epithelial surface. However, although this method exposes the apical surface it does not limit infection to that site</w:t>
      </w:r>
      <w:r w:rsidRPr="00C04F2E">
        <w:rPr>
          <w:rFonts w:eastAsia="Helvetica"/>
        </w:rPr>
        <w:fldChar w:fldCharType="begin">
          <w:fldData xml:space="preserve">PEVuZE5vdGU+PENpdGU+PEF1dGhvcj5CZXRhbmNvdXJ0PC9BdXRob3I+PFllYXI+MjAxOTwvWWVh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</w:fldData>
        </w:fldChar>
      </w:r>
      <w:r w:rsidR="002B1D2B">
        <w:rPr>
          <w:rFonts w:eastAsia="Helvetica"/>
        </w:rPr>
        <w:instrText xml:space="preserve"> ADDIN EN.CITE </w:instrText>
      </w:r>
      <w:r w:rsidR="002B1D2B">
        <w:rPr>
          <w:rFonts w:eastAsia="Helvetica"/>
        </w:rPr>
        <w:fldChar w:fldCharType="begin">
          <w:fldData xml:space="preserve">PEVuZE5vdGU+PENpdGU+PEF1dGhvcj5CZXRhbmNvdXJ0PC9BdXRob3I+PFllYXI+MjAxOTwvWWVh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</w:fldData>
        </w:fldChar>
      </w:r>
      <w:r w:rsidR="002B1D2B">
        <w:rPr>
          <w:rFonts w:eastAsia="Helvetica"/>
        </w:rPr>
        <w:instrText xml:space="preserve"> ADDIN EN.CITE.DATA </w:instrText>
      </w:r>
      <w:r w:rsidR="002B1D2B">
        <w:rPr>
          <w:rFonts w:eastAsia="Helvetica"/>
        </w:rPr>
      </w:r>
      <w:r w:rsidR="002B1D2B">
        <w:rPr>
          <w:rFonts w:eastAsia="Helvetica"/>
        </w:rPr>
        <w:fldChar w:fldCharType="end"/>
      </w:r>
      <w:r w:rsidRPr="00C04F2E">
        <w:rPr>
          <w:rFonts w:eastAsia="Helvetica"/>
        </w:rPr>
      </w:r>
      <w:r w:rsidRPr="00C04F2E">
        <w:rPr>
          <w:rFonts w:eastAsia="Helvetica"/>
        </w:rPr>
        <w:fldChar w:fldCharType="separate"/>
      </w:r>
      <w:r w:rsidR="002B1D2B" w:rsidRPr="002B1D2B">
        <w:rPr>
          <w:rFonts w:eastAsia="Helvetica"/>
          <w:noProof/>
          <w:vertAlign w:val="superscript"/>
        </w:rPr>
        <w:t>14,16,75</w:t>
      </w:r>
      <w:r w:rsidRPr="00C04F2E">
        <w:rPr>
          <w:rFonts w:eastAsia="Helvetica"/>
        </w:rPr>
        <w:fldChar w:fldCharType="end"/>
      </w:r>
      <w:r w:rsidRPr="00C04F2E">
        <w:t xml:space="preserve">. One </w:t>
      </w:r>
      <w:r w:rsidRPr="00C04F2E">
        <w:rPr>
          <w:color w:val="000000"/>
        </w:rPr>
        <w:t>way to restrict infection to the luminal surface is through the use of a microinjection system that delivers pathogens directly into the lumen of organoids</w:t>
      </w:r>
      <w:r w:rsidRPr="00C04F2E">
        <w:rPr>
          <w:rFonts w:eastAsia="Helvetica"/>
          <w:color w:val="000000"/>
        </w:rPr>
        <w:fldChar w:fldCharType="begin"/>
      </w:r>
      <w:r w:rsidRPr="00C04F2E">
        <w:rPr>
          <w:rFonts w:eastAsia="Helvetica"/>
          <w:color w:val="000000"/>
        </w:rPr>
        <w:instrText xml:space="preserve"> ADDIN EN.CITE &lt;EndNote&gt;&lt;Cite&gt;&lt;Author&gt;Forbester&lt;/Author&gt;&lt;Year&gt;2015&lt;/Year&gt;&lt;RecNum&gt;156&lt;/RecNum&gt;&lt;DisplayText&gt;&lt;style face="superscript"&gt;4&lt;/style&gt;&lt;/DisplayText&gt;&lt;record&gt;&lt;rec-number&gt;156&lt;/rec-number&gt;&lt;foreign-keys&gt;&lt;key app="EN" db-id="pttszevxyf9ed6edx5av5fr5rtva2r2xzwtd" timestamp="1582643228"&gt;156&lt;/key&gt;&lt;/foreign-keys&gt;&lt;ref-type name="Journal Article"&gt;17&lt;/ref-type&gt;&lt;contributors&gt;&lt;authors&gt;&lt;author&gt;Forbester, Jessica L.&lt;/author&gt;&lt;author&gt;Goulding, David&lt;/author&gt;&lt;author&gt;Vallier, Ludovic&lt;/author&gt;&lt;author&gt;Hannan, Nicholas&lt;/author&gt;&lt;author&gt;Hale, Christine&lt;/author&gt;&lt;author&gt;Pickard, Derek&lt;/author&gt;&lt;author&gt;Mukhopadhyay, Subhankar&lt;/author&gt;&lt;author&gt;Dougan, Gordon&lt;/author&gt;&lt;/authors&gt;&lt;/contributors&gt;&lt;titles&gt;&lt;title&gt;Interaction of salmonella enterica serovar Typhimurium with intestinal organoids derived from human induced pluripotent stem cells&lt;/title&gt;&lt;secondary-title&gt;Infection and Immunity&lt;/secondary-title&gt;&lt;/titles&gt;&lt;periodical&gt;&lt;full-title&gt;Infection and immunity&lt;/full-title&gt;&lt;abbr-1&gt;Infect Immun&lt;/abbr-1&gt;&lt;/periodical&gt;&lt;pages&gt;2926-2934&lt;/pages&gt;&lt;volume&gt;83&lt;/volume&gt;&lt;number&gt;7&lt;/number&gt;&lt;dates&gt;&lt;year&gt;2015&lt;/year&gt;&lt;/dates&gt;&lt;publisher&gt;American Society for Microbiology&lt;/publisher&gt;&lt;urls&gt;&lt;pdf-urls&gt;&lt;url&gt;file:///C:/Users/alana95/AppData/Local/Mendeley Ltd./Mendeley Desktop/Downloaded/Forbester et al. - 2015 - Interaction of salmonella enterica serovar Typhimurium with intestinal organoids derived from human induced pl.pdf&lt;/url&gt;&lt;/pdf-urls&gt;&lt;/urls&gt;&lt;electronic-resource-num&gt;10.1128/IAI.00161-15&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4</w:t>
      </w:r>
      <w:r w:rsidRPr="00C04F2E">
        <w:rPr>
          <w:rFonts w:eastAsia="Helvetica"/>
          <w:color w:val="000000"/>
        </w:rPr>
        <w:fldChar w:fldCharType="end"/>
      </w:r>
      <w:r w:rsidRPr="00C04F2E">
        <w:rPr>
          <w:i/>
          <w:iCs/>
          <w:color w:val="000000"/>
        </w:rPr>
        <w:t xml:space="preserve">. </w:t>
      </w:r>
      <w:r w:rsidRPr="00C04F2E">
        <w:rPr>
          <w:color w:val="000000"/>
        </w:rPr>
        <w:t xml:space="preserve">However, while successful for bacteria and viruses, this approach is technically challenging for larger organisms, like </w:t>
      </w:r>
      <w:r w:rsidRPr="00C04F2E">
        <w:rPr>
          <w:i/>
          <w:iCs/>
          <w:color w:val="000000"/>
        </w:rPr>
        <w:t>T. gondii</w:t>
      </w:r>
      <w:r w:rsidRPr="00C04F2E">
        <w:rPr>
          <w:rFonts w:eastAsia="Helvetica"/>
          <w:color w:val="000000"/>
        </w:rPr>
        <w:fldChar w:fldCharType="begin"/>
      </w:r>
      <w:r w:rsidRPr="00C04F2E">
        <w:rPr>
          <w:rFonts w:eastAsia="Helvetica"/>
          <w:color w:val="000000"/>
        </w:rPr>
        <w:instrText xml:space="preserve"> ADDIN EN.CITE &lt;EndNote&gt;&lt;Cite&gt;&lt;Author&gt;Luu&lt;/Author&gt;&lt;Year&gt;2019&lt;/Year&gt;&lt;RecNum&gt;75&lt;/RecNum&gt;&lt;DisplayText&gt;&lt;style face="superscript"&gt;14&lt;/style&gt;&lt;/DisplayText&gt;&lt;record&gt;&lt;rec-number&gt;75&lt;/rec-number&gt;&lt;foreign-keys&gt;&lt;key app="EN" db-id="pttszevxyf9ed6edx5av5fr5rtva2r2xzwtd" timestamp="1578069667"&gt;75&lt;/key&gt;&lt;/foreign-keys&gt;&lt;ref-type name="Journal Article"&gt;17&lt;/ref-type&gt;&lt;contributors&gt;&lt;authors&gt;&lt;author&gt;Luu, Lisa&lt;/author&gt;&lt;author&gt;Johnston, Luke J.&lt;/author&gt;&lt;author&gt;Derricott, Hayley&lt;/author&gt;&lt;author&gt;Armstrong, Stuart D.&lt;/author&gt;&lt;author&gt;Randle, Nadine&lt;/author&gt;&lt;author&gt;Hartley, Catherine S.&lt;/author&gt;&lt;author&gt;Duckworth, Carrie A.&lt;/author&gt;&lt;author&gt;Campbell, Barry J.&lt;/author&gt;&lt;author&gt;Wastling, Jonathan M.&lt;/author&gt;&lt;author&gt;Coombes, Janine L.&lt;/author&gt;&lt;/authors&gt;&lt;/contributors&gt;&lt;titles&gt;&lt;title&gt;An Open-Format Enteroid Culture System for Interrogation of Interactions Between Toxoplasma gondii and the Intestinal Epithelium&lt;/title&gt;&lt;secondary-title&gt;Frontiers in cellular and infection microbiology&lt;/secondary-title&gt;&lt;alt-title&gt;Front Cell Infect Microbiol&lt;/alt-title&gt;&lt;/titles&gt;&lt;periodical&gt;&lt;full-title&gt;Frontiers in cellular and infection microbiology&lt;/full-title&gt;&lt;abbr-1&gt;Front Cell Infect Microbiol&lt;/abbr-1&gt;&lt;/periodical&gt;&lt;alt-periodical&gt;&lt;full-title&gt;Frontiers in cellular and infection microbiology&lt;/full-title&gt;&lt;abbr-1&gt;Front Cell Infect Microbiol&lt;/abbr-1&gt;&lt;/alt-periodical&gt;&lt;pages&gt;300-300&lt;/pages&gt;&lt;volume&gt;9&lt;/volume&gt;&lt;keywords&gt;&lt;keyword&gt;Toxoplasma gondii&lt;/keyword&gt;&lt;keyword&gt;cholesterol&lt;/keyword&gt;&lt;keyword&gt;enteroid&lt;/keyword&gt;&lt;keyword&gt;intestine&lt;/keyword&gt;&lt;keyword&gt;monolayer&lt;/keyword&gt;&lt;keyword&gt;organoid&lt;/keyword&gt;&lt;keyword&gt;statin&lt;/keyword&gt;&lt;/keywords&gt;&lt;dates&gt;&lt;year&gt;2019&lt;/year&gt;&lt;/dates&gt;&lt;publisher&gt;Frontiers Media S.A.&lt;/publisher&gt;&lt;isbn&gt;2235-2988&lt;/isbn&gt;&lt;accession-num&gt;31555604&lt;/accession-num&gt;&lt;urls&gt;&lt;related-urls&gt;&lt;url&gt;https://www.ncbi.nlm.nih.gov/pubmed/31555604&lt;/url&gt;&lt;url&gt;https://www.ncbi.nlm.nih.gov/pmc/articles/PMC6723115/&lt;/url&gt;&lt;/related-urls&gt;&lt;/urls&gt;&lt;electronic-resource-num&gt;10.3389/fcimb.2019.00300&lt;/electronic-resource-num&gt;&lt;remote-database-name&gt;PubMed&lt;/remote-database-name&gt;&lt;language&gt;eng&lt;/language&gt;&lt;/record&gt;&lt;/Cite&gt;&lt;/EndNote&gt;</w:instrText>
      </w:r>
      <w:r w:rsidRPr="00C04F2E">
        <w:rPr>
          <w:rFonts w:eastAsia="Helvetica"/>
          <w:color w:val="000000"/>
        </w:rPr>
        <w:fldChar w:fldCharType="separate"/>
      </w:r>
      <w:r w:rsidRPr="00C04F2E">
        <w:rPr>
          <w:rFonts w:eastAsia="Helvetica"/>
          <w:noProof/>
          <w:color w:val="000000"/>
          <w:vertAlign w:val="superscript"/>
        </w:rPr>
        <w:t>14</w:t>
      </w:r>
      <w:r w:rsidRPr="00C04F2E">
        <w:rPr>
          <w:rFonts w:eastAsia="Helvetica"/>
          <w:color w:val="000000"/>
        </w:rPr>
        <w:fldChar w:fldCharType="end"/>
      </w:r>
      <w:r w:rsidRPr="00C04F2E">
        <w:rPr>
          <w:color w:val="000000"/>
        </w:rPr>
        <w:t>. An alternative method of exposing the luminal surface for infection is the collagen-supported epithelial sheet model, where 3D enteroids are passaged onto collagen gels</w:t>
      </w:r>
      <w:r w:rsidRPr="00C04F2E">
        <w:rPr>
          <w:rFonts w:eastAsia="Helvetica"/>
          <w:color w:val="000000"/>
        </w:rPr>
        <w:fldChar w:fldCharType="begin">
          <w:fldData xml:space="preserve">PEVuZE5vdGU+PENpdGU+PEF1dGhvcj5KYWJhamk8L0F1dGhvcj48WWVhcj4yMDEzPC9ZZWFyPjxS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KYWJhamk8L0F1dGhvcj48WWVhcj4yMDEzPC9ZZWFyPjxS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14,76</w:t>
      </w:r>
      <w:r w:rsidRPr="00C04F2E">
        <w:rPr>
          <w:rFonts w:eastAsia="Helvetica"/>
          <w:color w:val="000000"/>
        </w:rPr>
        <w:fldChar w:fldCharType="end"/>
      </w:r>
      <w:r w:rsidRPr="00C04F2E">
        <w:rPr>
          <w:color w:val="000000"/>
        </w:rPr>
        <w:t>. Instead of reforming 3D structures, the epithelial cells grow as a monolayer on the surface of the gel. Importantly, the epithelium is polarised, and retains a range of differentiated epithelial cell types, with crypt-villus domain organization</w:t>
      </w:r>
      <w:r w:rsidRPr="00C04F2E">
        <w:rPr>
          <w:rFonts w:eastAsia="Helvetica"/>
          <w:color w:val="000000"/>
        </w:rPr>
        <w:fldChar w:fldCharType="begin"/>
      </w:r>
      <w:r w:rsidRPr="00C04F2E">
        <w:rPr>
          <w:rFonts w:eastAsia="Helvetica"/>
          <w:color w:val="000000"/>
        </w:rPr>
        <w:instrText xml:space="preserve"> ADDIN EN.CITE &lt;EndNote&gt;&lt;Cite&gt;&lt;Author&gt;Luu&lt;/Author&gt;&lt;Year&gt;2019&lt;/Year&gt;&lt;RecNum&gt;75&lt;/RecNum&gt;&lt;DisplayText&gt;&lt;style face="superscript"&gt;14&lt;/style&gt;&lt;/DisplayText&gt;&lt;record&gt;&lt;rec-number&gt;75&lt;/rec-number&gt;&lt;foreign-keys&gt;&lt;key app="EN" db-id="pttszevxyf9ed6edx5av5fr5rtva2r2xzwtd" timestamp="1578069667"&gt;75&lt;/key&gt;&lt;/foreign-keys&gt;&lt;ref-type name="Journal Article"&gt;17&lt;/ref-type&gt;&lt;contributors&gt;&lt;authors&gt;&lt;author&gt;Luu, Lisa&lt;/author&gt;&lt;author&gt;Johnston, Luke J.&lt;/author&gt;&lt;author&gt;Derricott, Hayley&lt;/author&gt;&lt;author&gt;Armstrong, Stuart D.&lt;/author&gt;&lt;author&gt;Randle, Nadine&lt;/author&gt;&lt;author&gt;Hartley, Catherine S.&lt;/author&gt;&lt;author&gt;Duckworth, Carrie A.&lt;/author&gt;&lt;author&gt;Campbell, Barry J.&lt;/author&gt;&lt;author&gt;Wastling, Jonathan M.&lt;/author&gt;&lt;author&gt;Coombes, Janine L.&lt;/author&gt;&lt;/authors&gt;&lt;/contributors&gt;&lt;titles&gt;&lt;title&gt;An Open-Format Enteroid Culture System for Interrogation of Interactions Between Toxoplasma gondii and the Intestinal Epithelium&lt;/title&gt;&lt;secondary-title&gt;Frontiers in cellular and infection microbiology&lt;/secondary-title&gt;&lt;alt-title&gt;Front Cell Infect Microbiol&lt;/alt-title&gt;&lt;/titles&gt;&lt;periodical&gt;&lt;full-title&gt;Frontiers in cellular and infection microbiology&lt;/full-title&gt;&lt;abbr-1&gt;Front Cell Infect Microbiol&lt;/abbr-1&gt;&lt;/periodical&gt;&lt;alt-periodical&gt;&lt;full-title&gt;Frontiers in cellular and infection microbiology&lt;/full-title&gt;&lt;abbr-1&gt;Front Cell Infect Microbiol&lt;/abbr-1&gt;&lt;/alt-periodical&gt;&lt;pages&gt;300-300&lt;/pages&gt;&lt;volume&gt;9&lt;/volume&gt;&lt;keywords&gt;&lt;keyword&gt;Toxoplasma gondii&lt;/keyword&gt;&lt;keyword&gt;cholesterol&lt;/keyword&gt;&lt;keyword&gt;enteroid&lt;/keyword&gt;&lt;keyword&gt;intestine&lt;/keyword&gt;&lt;keyword&gt;monolayer&lt;/keyword&gt;&lt;keyword&gt;organoid&lt;/keyword&gt;&lt;keyword&gt;statin&lt;/keyword&gt;&lt;/keywords&gt;&lt;dates&gt;&lt;year&gt;2019&lt;/year&gt;&lt;/dates&gt;&lt;publisher&gt;Frontiers Media S.A.&lt;/publisher&gt;&lt;isbn&gt;2235-2988&lt;/isbn&gt;&lt;accession-num&gt;31555604&lt;/accession-num&gt;&lt;urls&gt;&lt;related-urls&gt;&lt;url&gt;https://www.ncbi.nlm.nih.gov/pubmed/31555604&lt;/url&gt;&lt;url&gt;https://www.ncbi.nlm.nih.gov/pmc/articles/PMC6723115/&lt;/url&gt;&lt;/related-urls&gt;&lt;/urls&gt;&lt;electronic-resource-num&gt;10.3389/fcimb.2019.00300&lt;/electronic-resource-num&gt;&lt;remote-database-name&gt;PubMed&lt;/remote-database-name&gt;&lt;language&gt;eng&lt;/language&gt;&lt;/record&gt;&lt;/Cite&gt;&lt;/EndNote&gt;</w:instrText>
      </w:r>
      <w:r w:rsidRPr="00C04F2E">
        <w:rPr>
          <w:rFonts w:eastAsia="Helvetica"/>
          <w:color w:val="000000"/>
        </w:rPr>
        <w:fldChar w:fldCharType="separate"/>
      </w:r>
      <w:r w:rsidRPr="00C04F2E">
        <w:rPr>
          <w:rFonts w:eastAsia="Helvetica"/>
          <w:noProof/>
          <w:color w:val="000000"/>
          <w:vertAlign w:val="superscript"/>
        </w:rPr>
        <w:t>14</w:t>
      </w:r>
      <w:r w:rsidRPr="00C04F2E">
        <w:rPr>
          <w:rFonts w:eastAsia="Helvetica"/>
          <w:color w:val="000000"/>
        </w:rPr>
        <w:fldChar w:fldCharType="end"/>
      </w:r>
      <w:r w:rsidRPr="00C04F2E">
        <w:rPr>
          <w:color w:val="000000"/>
        </w:rPr>
        <w:t xml:space="preserve">. The ability of this model to support </w:t>
      </w:r>
      <w:r w:rsidRPr="00C04F2E">
        <w:rPr>
          <w:i/>
          <w:iCs/>
          <w:color w:val="000000"/>
        </w:rPr>
        <w:t xml:space="preserve">T. gondii </w:t>
      </w:r>
      <w:r w:rsidRPr="00C04F2E">
        <w:rPr>
          <w:color w:val="000000"/>
        </w:rPr>
        <w:t xml:space="preserve">infections has been established using multiple </w:t>
      </w:r>
      <w:r w:rsidRPr="00C04F2E">
        <w:rPr>
          <w:i/>
          <w:iCs/>
          <w:color w:val="000000"/>
        </w:rPr>
        <w:t>T. gondii</w:t>
      </w:r>
      <w:r w:rsidRPr="00C04F2E">
        <w:rPr>
          <w:color w:val="000000"/>
        </w:rPr>
        <w:t xml:space="preserve"> strains including the virulent RH and avirulent VEG strains. The collagen-supported epithelial sheets also give a real time insight into invasion and replication of </w:t>
      </w:r>
      <w:r w:rsidRPr="00C04F2E">
        <w:rPr>
          <w:i/>
          <w:iCs/>
          <w:color w:val="000000"/>
        </w:rPr>
        <w:t>T. gondii.</w:t>
      </w:r>
      <w:r w:rsidRPr="00C04F2E">
        <w:rPr>
          <w:color w:val="000000"/>
        </w:rPr>
        <w:t xml:space="preserve"> </w:t>
      </w:r>
      <w:r w:rsidR="004C65D7" w:rsidRPr="00C04F2E">
        <w:rPr>
          <w:color w:val="000000"/>
        </w:rPr>
        <w:t>P</w:t>
      </w:r>
      <w:r w:rsidRPr="00C04F2E">
        <w:rPr>
          <w:color w:val="000000"/>
        </w:rPr>
        <w:t>arasites were initially observed in parasitophorous vacuoles as early as 1-hour post infection</w:t>
      </w:r>
      <w:r w:rsidR="00944099">
        <w:rPr>
          <w:color w:val="000000"/>
        </w:rPr>
        <w:t>,</w:t>
      </w:r>
      <w:r w:rsidRPr="00C04F2E">
        <w:rPr>
          <w:color w:val="000000"/>
        </w:rPr>
        <w:t xml:space="preserve"> while parasite replication was first detected between 16-24 hours post </w:t>
      </w:r>
      <w:r w:rsidRPr="00C04F2E">
        <w:rPr>
          <w:color w:val="000000"/>
        </w:rPr>
        <w:lastRenderedPageBreak/>
        <w:t>infection</w:t>
      </w:r>
      <w:r w:rsidRPr="00C04F2E">
        <w:rPr>
          <w:rFonts w:eastAsia="Helvetica"/>
          <w:color w:val="000000"/>
        </w:rPr>
        <w:fldChar w:fldCharType="begin"/>
      </w:r>
      <w:r w:rsidRPr="00C04F2E">
        <w:rPr>
          <w:rFonts w:eastAsia="Helvetica"/>
          <w:color w:val="000000"/>
        </w:rPr>
        <w:instrText xml:space="preserve"> ADDIN EN.CITE &lt;EndNote&gt;&lt;Cite&gt;&lt;Author&gt;Luu&lt;/Author&gt;&lt;Year&gt;2019&lt;/Year&gt;&lt;RecNum&gt;75&lt;/RecNum&gt;&lt;DisplayText&gt;&lt;style face="superscript"&gt;14&lt;/style&gt;&lt;/DisplayText&gt;&lt;record&gt;&lt;rec-number&gt;75&lt;/rec-number&gt;&lt;foreign-keys&gt;&lt;key app="EN" db-id="pttszevxyf9ed6edx5av5fr5rtva2r2xzwtd" timestamp="1578069667"&gt;75&lt;/key&gt;&lt;/foreign-keys&gt;&lt;ref-type name="Journal Article"&gt;17&lt;/ref-type&gt;&lt;contributors&gt;&lt;authors&gt;&lt;author&gt;Luu, Lisa&lt;/author&gt;&lt;author&gt;Johnston, Luke J.&lt;/author&gt;&lt;author&gt;Derricott, Hayley&lt;/author&gt;&lt;author&gt;Armstrong, Stuart D.&lt;/author&gt;&lt;author&gt;Randle, Nadine&lt;/author&gt;&lt;author&gt;Hartley, Catherine S.&lt;/author&gt;&lt;author&gt;Duckworth, Carrie A.&lt;/author&gt;&lt;author&gt;Campbell, Barry J.&lt;/author&gt;&lt;author&gt;Wastling, Jonathan M.&lt;/author&gt;&lt;author&gt;Coombes, Janine L.&lt;/author&gt;&lt;/authors&gt;&lt;/contributors&gt;&lt;titles&gt;&lt;title&gt;An Open-Format Enteroid Culture System for Interrogation of Interactions Between Toxoplasma gondii and the Intestinal Epithelium&lt;/title&gt;&lt;secondary-title&gt;Frontiers in cellular and infection microbiology&lt;/secondary-title&gt;&lt;alt-title&gt;Front Cell Infect Microbiol&lt;/alt-title&gt;&lt;/titles&gt;&lt;periodical&gt;&lt;full-title&gt;Frontiers in cellular and infection microbiology&lt;/full-title&gt;&lt;abbr-1&gt;Front Cell Infect Microbiol&lt;/abbr-1&gt;&lt;/periodical&gt;&lt;alt-periodical&gt;&lt;full-title&gt;Frontiers in cellular and infection microbiology&lt;/full-title&gt;&lt;abbr-1&gt;Front Cell Infect Microbiol&lt;/abbr-1&gt;&lt;/alt-periodical&gt;&lt;pages&gt;300-300&lt;/pages&gt;&lt;volume&gt;9&lt;/volume&gt;&lt;keywords&gt;&lt;keyword&gt;Toxoplasma gondii&lt;/keyword&gt;&lt;keyword&gt;cholesterol&lt;/keyword&gt;&lt;keyword&gt;enteroid&lt;/keyword&gt;&lt;keyword&gt;intestine&lt;/keyword&gt;&lt;keyword&gt;monolayer&lt;/keyword&gt;&lt;keyword&gt;organoid&lt;/keyword&gt;&lt;keyword&gt;statin&lt;/keyword&gt;&lt;/keywords&gt;&lt;dates&gt;&lt;year&gt;2019&lt;/year&gt;&lt;/dates&gt;&lt;publisher&gt;Frontiers Media S.A.&lt;/publisher&gt;&lt;isbn&gt;2235-2988&lt;/isbn&gt;&lt;accession-num&gt;31555604&lt;/accession-num&gt;&lt;urls&gt;&lt;related-urls&gt;&lt;url&gt;https://www.ncbi.nlm.nih.gov/pubmed/31555604&lt;/url&gt;&lt;url&gt;https://www.ncbi.nlm.nih.gov/pmc/articles/PMC6723115/&lt;/url&gt;&lt;/related-urls&gt;&lt;/urls&gt;&lt;electronic-resource-num&gt;10.3389/fcimb.2019.00300&lt;/electronic-resource-num&gt;&lt;remote-database-name&gt;PubMed&lt;/remote-database-name&gt;&lt;language&gt;eng&lt;/language&gt;&lt;/record&gt;&lt;/Cite&gt;&lt;/EndNote&gt;</w:instrText>
      </w:r>
      <w:r w:rsidRPr="00C04F2E">
        <w:rPr>
          <w:rFonts w:eastAsia="Helvetica"/>
          <w:color w:val="000000"/>
        </w:rPr>
        <w:fldChar w:fldCharType="separate"/>
      </w:r>
      <w:r w:rsidRPr="00C04F2E">
        <w:rPr>
          <w:rFonts w:eastAsia="Helvetica"/>
          <w:noProof/>
          <w:color w:val="000000"/>
          <w:vertAlign w:val="superscript"/>
        </w:rPr>
        <w:t>14</w:t>
      </w:r>
      <w:r w:rsidRPr="00C04F2E">
        <w:rPr>
          <w:rFonts w:eastAsia="Helvetica"/>
          <w:color w:val="000000"/>
        </w:rPr>
        <w:fldChar w:fldCharType="end"/>
      </w:r>
      <w:r w:rsidRPr="00C04F2E">
        <w:rPr>
          <w:color w:val="000000"/>
        </w:rPr>
        <w:t>. This model allows for proteomic analysis of the host epithelial response, as well as assessment of the effect of drugs or other perturbagens on parasite invasion and replication</w:t>
      </w:r>
      <w:r w:rsidR="00C26796" w:rsidRPr="00C04F2E">
        <w:rPr>
          <w:color w:val="000000"/>
        </w:rPr>
        <w:fldChar w:fldCharType="begin">
          <w:fldData xml:space="preserve">PEVuZE5vdGU+PENpdGU+PEF1dGhvcj5MdXU8L0F1dGhvcj48WWVhcj4yMDE5PC9ZZWFyPjxSZWNO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</w:fldData>
        </w:fldChar>
      </w:r>
      <w:r w:rsidR="00C26796" w:rsidRPr="00C04F2E">
        <w:rPr>
          <w:color w:val="000000"/>
        </w:rPr>
        <w:instrText xml:space="preserve"> ADDIN EN.CITE </w:instrText>
      </w:r>
      <w:r w:rsidR="00C26796" w:rsidRPr="00C04F2E">
        <w:rPr>
          <w:color w:val="000000"/>
        </w:rPr>
        <w:fldChar w:fldCharType="begin">
          <w:fldData xml:space="preserve">PEVuZE5vdGU+PENpdGU+PEF1dGhvcj5MdXU8L0F1dGhvcj48WWVhcj4yMDE5PC9ZZWFyPjxSZWNO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</w:fldData>
        </w:fldChar>
      </w:r>
      <w:r w:rsidR="00C26796" w:rsidRPr="00C04F2E">
        <w:rPr>
          <w:color w:val="000000"/>
        </w:rPr>
        <w:instrText xml:space="preserve"> ADDIN EN.CITE.DATA </w:instrText>
      </w:r>
      <w:r w:rsidR="00C26796" w:rsidRPr="00C04F2E">
        <w:rPr>
          <w:color w:val="000000"/>
        </w:rPr>
      </w:r>
      <w:r w:rsidR="00C26796" w:rsidRPr="00C04F2E">
        <w:rPr>
          <w:color w:val="000000"/>
        </w:rPr>
        <w:fldChar w:fldCharType="end"/>
      </w:r>
      <w:r w:rsidR="00C26796" w:rsidRPr="00C04F2E">
        <w:rPr>
          <w:color w:val="000000"/>
        </w:rPr>
      </w:r>
      <w:r w:rsidR="00C26796" w:rsidRPr="00C04F2E">
        <w:rPr>
          <w:color w:val="000000"/>
        </w:rPr>
        <w:fldChar w:fldCharType="separate"/>
      </w:r>
      <w:r w:rsidR="00C26796" w:rsidRPr="00C04F2E">
        <w:rPr>
          <w:noProof/>
          <w:color w:val="000000"/>
          <w:vertAlign w:val="superscript"/>
        </w:rPr>
        <w:t>14</w:t>
      </w:r>
      <w:r w:rsidR="00C26796" w:rsidRPr="00C04F2E">
        <w:rPr>
          <w:color w:val="000000"/>
        </w:rPr>
        <w:fldChar w:fldCharType="end"/>
      </w:r>
      <w:r w:rsidRPr="00C04F2E">
        <w:rPr>
          <w:color w:val="000000"/>
        </w:rPr>
        <w:t xml:space="preserve">. </w:t>
      </w:r>
    </w:p>
    <w:p w14:paraId="7DFAEEA5" w14:textId="77777777" w:rsidR="00C521B1" w:rsidRPr="00C04F2E" w:rsidRDefault="00C521B1" w:rsidP="00C04F2E">
      <w:pPr>
        <w:jc w:val="both"/>
        <w:rPr>
          <w:color w:val="000000"/>
        </w:rPr>
      </w:pPr>
    </w:p>
    <w:p w14:paraId="1EA2370A" w14:textId="20DBEF4C" w:rsidR="00C521B1" w:rsidRPr="00C04F2E" w:rsidRDefault="3F922E19" w:rsidP="00C04F2E">
      <w:pPr>
        <w:jc w:val="both"/>
        <w:rPr>
          <w:color w:val="000000"/>
        </w:rPr>
      </w:pPr>
      <w:r w:rsidRPr="00C04F2E">
        <w:rPr>
          <w:color w:val="000000" w:themeColor="text1"/>
        </w:rPr>
        <w:t xml:space="preserve">Felines are the definitive host of </w:t>
      </w:r>
      <w:r w:rsidRPr="00C04F2E">
        <w:rPr>
          <w:i/>
          <w:iCs/>
          <w:color w:val="000000" w:themeColor="text1"/>
        </w:rPr>
        <w:t>T. gondii,</w:t>
      </w:r>
      <w:r w:rsidRPr="00C04F2E">
        <w:rPr>
          <w:color w:val="000000" w:themeColor="text1"/>
        </w:rPr>
        <w:t xml:space="preserve"> and the sexual stage of the parasite lifecycle is restricted to the feline small intestinal epithelium. Only recently have researchers defined the long sought</w:t>
      </w:r>
      <w:r w:rsidR="0018547D">
        <w:rPr>
          <w:color w:val="000000" w:themeColor="text1"/>
        </w:rPr>
        <w:t xml:space="preserve"> </w:t>
      </w:r>
      <w:r w:rsidRPr="00C04F2E">
        <w:rPr>
          <w:color w:val="000000" w:themeColor="text1"/>
        </w:rPr>
        <w:t>after mechanism of species specificity, with cat enteroids playing an integral role in the study</w:t>
      </w:r>
      <w:r w:rsidR="00C521B1" w:rsidRPr="00C04F2E">
        <w:rPr>
          <w:rFonts w:eastAsia="Helvetica"/>
          <w:color w:val="000000" w:themeColor="text1"/>
        </w:rPr>
        <w:fldChar w:fldCharType="begin"/>
      </w:r>
      <w:r w:rsidR="00C521B1" w:rsidRPr="00C04F2E">
        <w:rPr>
          <w:rFonts w:eastAsia="Helvetica"/>
          <w:color w:val="000000" w:themeColor="text1"/>
        </w:rPr>
        <w:instrText xml:space="preserve"> ADDIN EN.CITE &lt;EndNote&gt;&lt;Cite&gt;&lt;Author&gt;Martorelli Di Genova&lt;/Author&gt;&lt;Year&gt;2019&lt;/Year&gt;&lt;RecNum&gt;176&lt;/RecNum&gt;&lt;DisplayText&gt;&lt;style face="superscript"&gt;18&lt;/style&gt;&lt;/DisplayText&gt;&lt;record&gt;&lt;rec-number&gt;176&lt;/rec-number&gt;&lt;foreign-keys&gt;&lt;key app="EN" db-id="pttszevxyf9ed6edx5av5fr5rtva2r2xzwtd" timestamp="1582643228"&gt;176&lt;/key&gt;&lt;/foreign-keys&gt;&lt;ref-type name="Journal Article"&gt;17&lt;/ref-type&gt;&lt;contributors&gt;&lt;authors&gt;&lt;author&gt;Martorelli Di Genova, Bruno&lt;/author&gt;&lt;author&gt;Wilson, Sarah K.&lt;/author&gt;&lt;author&gt;Dubey, J. P.&lt;/author&gt;&lt;author&gt;Knoll, Laura J.&lt;/author&gt;&lt;/authors&gt;&lt;/contributors&gt;&lt;titles&gt;&lt;title&gt;Intestinal delta-6-desaturase activity determines host range for Toxoplasma sexual reproduction&lt;/title&gt;&lt;secondary-title&gt;PLOS Biology&lt;/secondary-title&gt;&lt;/titles&gt;&lt;periodical&gt;&lt;full-title&gt;PLoS biology&lt;/full-title&gt;&lt;abbr-1&gt;PLoS Biol&lt;/abbr-1&gt;&lt;/periodical&gt;&lt;pages&gt;e3000364-e3000364&lt;/pages&gt;&lt;volume&gt;17&lt;/volume&gt;&lt;number&gt;8&lt;/number&gt;&lt;dates&gt;&lt;year&gt;2019&lt;/year&gt;&lt;/dates&gt;&lt;publisher&gt;Public Library of Science&lt;/publisher&gt;&lt;urls&gt;&lt;related-urls&gt;&lt;url&gt;http://dx.plos.org/10.1371/journal.pbio.3000364&lt;/url&gt;&lt;/related-urls&gt;&lt;pdf-urls&gt;&lt;url&gt;file:///C:/Users/alana95/AppData/Local/Mendeley Ltd./Mendeley Desktop/Downloaded/Martorelli Di Genova et al. - 2019 - Intestinal delta-6-desaturase activity determines host range for Toxoplasma sexual reproduction.pdf&lt;/url&gt;&lt;/pdf-urls&gt;&lt;/urls&gt;&lt;electronic-resource-num&gt;10.1371/journal.pbio.3000364&lt;/electronic-resource-num&gt;&lt;/record&gt;&lt;/Cite&gt;&lt;/EndNote&gt;</w:instrText>
      </w:r>
      <w:r w:rsidR="00C521B1" w:rsidRPr="00C04F2E">
        <w:rPr>
          <w:rFonts w:eastAsia="Helvetica"/>
          <w:color w:val="000000" w:themeColor="text1"/>
        </w:rPr>
        <w:fldChar w:fldCharType="separate"/>
      </w:r>
      <w:r w:rsidRPr="00C04F2E">
        <w:rPr>
          <w:rFonts w:eastAsia="Helvetica"/>
          <w:noProof/>
          <w:color w:val="000000" w:themeColor="text1"/>
          <w:vertAlign w:val="superscript"/>
        </w:rPr>
        <w:t>18</w:t>
      </w:r>
      <w:r w:rsidR="00C521B1" w:rsidRPr="00C04F2E">
        <w:rPr>
          <w:rFonts w:eastAsia="Helvetica"/>
          <w:color w:val="000000" w:themeColor="text1"/>
        </w:rPr>
        <w:fldChar w:fldCharType="end"/>
      </w:r>
      <w:r w:rsidRPr="00C04F2E">
        <w:rPr>
          <w:color w:val="000000" w:themeColor="text1"/>
        </w:rPr>
        <w:t xml:space="preserve">. Felines are the only mammals to lack delta-6-desaturase activity in their intestines, resulting in an excess of linoleic acid. Linoleic acid enhances progression through the sexual stages. It has been determined that the sexual stages of the </w:t>
      </w:r>
      <w:r w:rsidRPr="00C04F2E">
        <w:rPr>
          <w:i/>
          <w:iCs/>
          <w:color w:val="000000" w:themeColor="text1"/>
        </w:rPr>
        <w:t>T. gondii</w:t>
      </w:r>
      <w:r w:rsidRPr="00C04F2E">
        <w:rPr>
          <w:color w:val="000000" w:themeColor="text1"/>
        </w:rPr>
        <w:t xml:space="preserve"> lifecycle can be initiated in feline enteroid cultures supplemented with linoleic acid. Remarkably, the sexual cycle of </w:t>
      </w:r>
      <w:r w:rsidRPr="00C04F2E">
        <w:rPr>
          <w:i/>
          <w:iCs/>
          <w:color w:val="000000" w:themeColor="text1"/>
        </w:rPr>
        <w:t>T. gondii</w:t>
      </w:r>
      <w:r w:rsidRPr="00C04F2E">
        <w:rPr>
          <w:color w:val="000000" w:themeColor="text1"/>
        </w:rPr>
        <w:t xml:space="preserve"> was demonstrated in mice through supplementing linoleic acid in the diet while inhibiting delta-6-desaturase</w:t>
      </w:r>
      <w:r w:rsidR="00C521B1" w:rsidRPr="00C04F2E">
        <w:rPr>
          <w:rFonts w:eastAsia="Helvetica"/>
          <w:color w:val="000000" w:themeColor="text1"/>
        </w:rPr>
        <w:fldChar w:fldCharType="begin"/>
      </w:r>
      <w:r w:rsidR="00C521B1" w:rsidRPr="00C04F2E">
        <w:rPr>
          <w:rFonts w:eastAsia="Helvetica"/>
          <w:color w:val="000000" w:themeColor="text1"/>
        </w:rPr>
        <w:instrText xml:space="preserve"> ADDIN EN.CITE &lt;EndNote&gt;&lt;Cite&gt;&lt;Author&gt;Martorelli Di Genova&lt;/Author&gt;&lt;Year&gt;2019&lt;/Year&gt;&lt;RecNum&gt;176&lt;/RecNum&gt;&lt;DisplayText&gt;&lt;style face="superscript"&gt;18&lt;/style&gt;&lt;/DisplayText&gt;&lt;record&gt;&lt;rec-number&gt;176&lt;/rec-number&gt;&lt;foreign-keys&gt;&lt;key app="EN" db-id="pttszevxyf9ed6edx5av5fr5rtva2r2xzwtd" timestamp="1582643228"&gt;176&lt;/key&gt;&lt;/foreign-keys&gt;&lt;ref-type name="Journal Article"&gt;17&lt;/ref-type&gt;&lt;contributors&gt;&lt;authors&gt;&lt;author&gt;Martorelli Di Genova, Bruno&lt;/author&gt;&lt;author&gt;Wilson, Sarah K.&lt;/author&gt;&lt;author&gt;Dubey, J. P.&lt;/author&gt;&lt;author&gt;Knoll, Laura J.&lt;/author&gt;&lt;/authors&gt;&lt;/contributors&gt;&lt;titles&gt;&lt;title&gt;Intestinal delta-6-desaturase activity determines host range for Toxoplasma sexual reproduction&lt;/title&gt;&lt;secondary-title&gt;PLOS Biology&lt;/secondary-title&gt;&lt;/titles&gt;&lt;periodical&gt;&lt;full-title&gt;PLoS biology&lt;/full-title&gt;&lt;abbr-1&gt;PLoS Biol&lt;/abbr-1&gt;&lt;/periodical&gt;&lt;pages&gt;e3000364-e3000364&lt;/pages&gt;&lt;volume&gt;17&lt;/volume&gt;&lt;number&gt;8&lt;/number&gt;&lt;dates&gt;&lt;year&gt;2019&lt;/year&gt;&lt;/dates&gt;&lt;publisher&gt;Public Library of Science&lt;/publisher&gt;&lt;urls&gt;&lt;related-urls&gt;&lt;url&gt;http://dx.plos.org/10.1371/journal.pbio.3000364&lt;/url&gt;&lt;/related-urls&gt;&lt;pdf-urls&gt;&lt;url&gt;file:///C:/Users/alana95/AppData/Local/Mendeley Ltd./Mendeley Desktop/Downloaded/Martorelli Di Genova et al. - 2019 - Intestinal delta-6-desaturase activity determines host range for Toxoplasma sexual reproduction.pdf&lt;/url&gt;&lt;/pdf-urls&gt;&lt;/urls&gt;&lt;electronic-resource-num&gt;10.1371/journal.pbio.3000364&lt;/electronic-resource-num&gt;&lt;/record&gt;&lt;/Cite&gt;&lt;/EndNote&gt;</w:instrText>
      </w:r>
      <w:r w:rsidR="00C521B1" w:rsidRPr="00C04F2E">
        <w:rPr>
          <w:rFonts w:eastAsia="Helvetica"/>
          <w:color w:val="000000" w:themeColor="text1"/>
        </w:rPr>
        <w:fldChar w:fldCharType="separate"/>
      </w:r>
      <w:r w:rsidRPr="00C04F2E">
        <w:rPr>
          <w:rFonts w:eastAsia="Helvetica"/>
          <w:noProof/>
          <w:color w:val="000000" w:themeColor="text1"/>
          <w:vertAlign w:val="superscript"/>
        </w:rPr>
        <w:t>18</w:t>
      </w:r>
      <w:r w:rsidR="00C521B1" w:rsidRPr="00C04F2E">
        <w:rPr>
          <w:rFonts w:eastAsia="Helvetica"/>
          <w:color w:val="000000" w:themeColor="text1"/>
        </w:rPr>
        <w:fldChar w:fldCharType="end"/>
      </w:r>
      <w:r w:rsidRPr="00C04F2E">
        <w:rPr>
          <w:color w:val="000000" w:themeColor="text1"/>
        </w:rPr>
        <w:t xml:space="preserve">. This ground-breaking study broke the species barrier of </w:t>
      </w:r>
      <w:r w:rsidRPr="00C04F2E">
        <w:rPr>
          <w:i/>
          <w:iCs/>
          <w:color w:val="000000" w:themeColor="text1"/>
        </w:rPr>
        <w:t xml:space="preserve">T. gondii </w:t>
      </w:r>
      <w:r w:rsidRPr="00C04F2E">
        <w:rPr>
          <w:color w:val="000000" w:themeColor="text1"/>
        </w:rPr>
        <w:t>sexual reproduction.</w:t>
      </w:r>
    </w:p>
    <w:p w14:paraId="5026414A" w14:textId="77777777" w:rsidR="00C521B1" w:rsidRPr="00C04F2E" w:rsidRDefault="00C521B1" w:rsidP="00C04F2E">
      <w:pPr>
        <w:jc w:val="both"/>
        <w:rPr>
          <w:color w:val="000000"/>
        </w:rPr>
      </w:pPr>
    </w:p>
    <w:p w14:paraId="5856360E" w14:textId="1B09CCB3" w:rsidR="00C521B1" w:rsidRPr="00C04F2E" w:rsidRDefault="3F922E19" w:rsidP="00C04F2E">
      <w:pPr>
        <w:jc w:val="both"/>
        <w:rPr>
          <w:color w:val="000000"/>
        </w:rPr>
      </w:pPr>
      <w:r w:rsidRPr="00C04F2E">
        <w:rPr>
          <w:i/>
          <w:iCs/>
          <w:color w:val="000000" w:themeColor="text1"/>
        </w:rPr>
        <w:t>T. gondii</w:t>
      </w:r>
      <w:r w:rsidRPr="00C04F2E">
        <w:rPr>
          <w:color w:val="000000" w:themeColor="text1"/>
        </w:rPr>
        <w:t xml:space="preserve">’s fast replicating tachyzoite stage is widely used in </w:t>
      </w:r>
      <w:r w:rsidRPr="00C04F2E">
        <w:rPr>
          <w:i/>
          <w:iCs/>
          <w:color w:val="000000" w:themeColor="text1"/>
        </w:rPr>
        <w:t>in vitro</w:t>
      </w:r>
      <w:r w:rsidRPr="00C04F2E">
        <w:rPr>
          <w:color w:val="000000" w:themeColor="text1"/>
        </w:rPr>
        <w:t xml:space="preserve"> infection models. Further development of multi-species enteroid models</w:t>
      </w:r>
      <w:r w:rsidR="00BE1007">
        <w:rPr>
          <w:color w:val="000000" w:themeColor="text1"/>
        </w:rPr>
        <w:t>,</w:t>
      </w:r>
      <w:r w:rsidRPr="00C04F2E">
        <w:rPr>
          <w:color w:val="000000" w:themeColor="text1"/>
        </w:rPr>
        <w:t xml:space="preserve"> featuring bradyzoites and sporozoites as initiating life stages</w:t>
      </w:r>
      <w:r w:rsidR="00BE1007">
        <w:rPr>
          <w:color w:val="000000" w:themeColor="text1"/>
        </w:rPr>
        <w:t>,</w:t>
      </w:r>
      <w:r w:rsidRPr="00C04F2E">
        <w:rPr>
          <w:color w:val="000000" w:themeColor="text1"/>
        </w:rPr>
        <w:t xml:space="preserve"> will be crucial moving forward. In addition, intestinal dendritic cells </w:t>
      </w:r>
      <w:r w:rsidR="00685173">
        <w:rPr>
          <w:color w:val="000000" w:themeColor="text1"/>
        </w:rPr>
        <w:t xml:space="preserve">(DC) </w:t>
      </w:r>
      <w:r w:rsidRPr="00C04F2E">
        <w:rPr>
          <w:color w:val="000000" w:themeColor="text1"/>
        </w:rPr>
        <w:t xml:space="preserve">play an important role both in protective immunity to </w:t>
      </w:r>
      <w:r w:rsidRPr="00C04F2E">
        <w:rPr>
          <w:i/>
          <w:iCs/>
          <w:color w:val="000000" w:themeColor="text1"/>
        </w:rPr>
        <w:t>T. gondii</w:t>
      </w:r>
      <w:r w:rsidRPr="00C04F2E">
        <w:rPr>
          <w:color w:val="000000" w:themeColor="text1"/>
        </w:rPr>
        <w:t xml:space="preserve"> infection, and in dissemination of the parasite. Further development of co-culture models of enteroids with </w:t>
      </w:r>
      <w:r w:rsidR="0038661A">
        <w:rPr>
          <w:color w:val="000000" w:themeColor="text1"/>
        </w:rPr>
        <w:t>DC</w:t>
      </w:r>
      <w:r w:rsidRPr="00C04F2E">
        <w:rPr>
          <w:color w:val="000000" w:themeColor="text1"/>
        </w:rPr>
        <w:t>s will allow us to determine how epithelial crosstalk influences DC function, and how the parasite alters these interactions (Figure 2).</w:t>
      </w:r>
    </w:p>
    <w:p w14:paraId="7E649604" w14:textId="77777777" w:rsidR="00C521B1" w:rsidRPr="00C04F2E" w:rsidRDefault="00C521B1" w:rsidP="00C04F2E">
      <w:pPr>
        <w:jc w:val="both"/>
        <w:outlineLvl w:val="0"/>
        <w:rPr>
          <w:b/>
          <w:bCs/>
          <w:i/>
          <w:iCs/>
          <w:color w:val="000000"/>
          <w:u w:val="single" w:color="000000"/>
        </w:rPr>
      </w:pPr>
    </w:p>
    <w:p w14:paraId="73DC1CF9" w14:textId="77777777" w:rsidR="00C521B1" w:rsidRPr="00C04F2E" w:rsidRDefault="3F922E19" w:rsidP="00C04F2E">
      <w:pPr>
        <w:jc w:val="both"/>
        <w:outlineLvl w:val="0"/>
        <w:rPr>
          <w:b/>
          <w:bCs/>
          <w:i/>
          <w:iCs/>
          <w:color w:val="000000"/>
          <w:u w:val="single" w:color="000000"/>
        </w:rPr>
      </w:pPr>
      <w:r w:rsidRPr="00C04F2E">
        <w:rPr>
          <w:b/>
          <w:bCs/>
          <w:i/>
          <w:iCs/>
          <w:color w:val="000000" w:themeColor="text1"/>
          <w:u w:val="single"/>
        </w:rPr>
        <w:t>Neospora caninum</w:t>
      </w:r>
    </w:p>
    <w:p w14:paraId="5E5070AB" w14:textId="77777777" w:rsidR="00C521B1" w:rsidRPr="00C04F2E" w:rsidRDefault="00C521B1" w:rsidP="00C04F2E">
      <w:pPr>
        <w:jc w:val="both"/>
        <w:rPr>
          <w:color w:val="000000"/>
        </w:rPr>
      </w:pPr>
    </w:p>
    <w:p w14:paraId="4EFF45D5" w14:textId="275FAB7D" w:rsidR="00C521B1" w:rsidRPr="00C04F2E" w:rsidRDefault="00C521B1" w:rsidP="00C04F2E">
      <w:pPr>
        <w:jc w:val="both"/>
        <w:rPr>
          <w:color w:val="000000"/>
        </w:rPr>
      </w:pPr>
      <w:r w:rsidRPr="00C04F2E">
        <w:rPr>
          <w:i/>
          <w:iCs/>
          <w:color w:val="000000"/>
        </w:rPr>
        <w:t>Neospora caninum</w:t>
      </w:r>
      <w:r w:rsidRPr="00C04F2E">
        <w:rPr>
          <w:color w:val="000000"/>
        </w:rPr>
        <w:t xml:space="preserve"> was mistakenly identified as </w:t>
      </w:r>
      <w:r w:rsidRPr="00C04F2E">
        <w:rPr>
          <w:i/>
          <w:iCs/>
          <w:color w:val="000000"/>
        </w:rPr>
        <w:t>Toxoplasma gondii</w:t>
      </w:r>
      <w:r w:rsidRPr="00C04F2E">
        <w:rPr>
          <w:color w:val="000000"/>
        </w:rPr>
        <w:t xml:space="preserve"> when it was first observed in dogs in Norway in 1984</w:t>
      </w:r>
      <w:r w:rsidRPr="00C04F2E">
        <w:rPr>
          <w:rFonts w:eastAsia="Helvetica"/>
          <w:color w:val="000000"/>
        </w:rPr>
        <w:fldChar w:fldCharType="begin"/>
      </w:r>
      <w:r w:rsidR="002B1D2B">
        <w:rPr>
          <w:rFonts w:eastAsia="Helvetica"/>
          <w:color w:val="000000"/>
        </w:rPr>
        <w:instrText xml:space="preserve"> ADDIN EN.CITE &lt;EndNote&gt;&lt;Cite&gt;&lt;Author&gt;Bjerkås&lt;/Author&gt;&lt;Year&gt;1984&lt;/Year&gt;&lt;RecNum&gt;153&lt;/RecNum&gt;&lt;DisplayText&gt;&lt;style face="superscript"&gt;77&lt;/style&gt;&lt;/DisplayText&gt;&lt;record&gt;&lt;rec-number&gt;153&lt;/rec-number&gt;&lt;foreign-keys&gt;&lt;key app="EN" db-id="pttszevxyf9ed6edx5av5fr5rtva2r2xzwtd" timestamp="1582643228"&gt;153&lt;/key&gt;&lt;/foreign-keys&gt;&lt;ref-type name="Journal Article"&gt;17&lt;/ref-type&gt;&lt;contributors&gt;&lt;authors&gt;&lt;author&gt;Bjerkås, I.&lt;/author&gt;&lt;author&gt;Mohn, S. F.&lt;/author&gt;&lt;author&gt;Presthus, J.&lt;/author&gt;&lt;/authors&gt;&lt;/contributors&gt;&lt;titles&gt;&lt;title&gt;Unidentified cyst-forming sporozoon causing encephalomyelitis and myositis in dogs&lt;/title&gt;&lt;secondary-title&gt;Zeitschrift fur Parasitenkunde (Berlin, Germany)&lt;/secondary-title&gt;&lt;/titles&gt;&lt;periodical&gt;&lt;full-title&gt;Zeitschrift fur Parasitenkunde (Berlin, Germany)&lt;/full-title&gt;&lt;/periodical&gt;&lt;pages&gt;271-4&lt;/pages&gt;&lt;volume&gt;70&lt;/volume&gt;&lt;number&gt;2&lt;/number&gt;&lt;dates&gt;&lt;year&gt;1984&lt;/year&gt;&lt;/dates&gt;&lt;urls&gt;&lt;related-urls&gt;&lt;url&gt;http://www.ncbi.nlm.nih.gov/pubmed/6426185&lt;/url&gt;&lt;/related-urls&gt;&lt;/urls&gt;&lt;electronic-resource-num&gt;10.1007/bf00942230&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77</w:t>
      </w:r>
      <w:r w:rsidRPr="00C04F2E">
        <w:rPr>
          <w:rFonts w:eastAsia="Helvetica"/>
          <w:color w:val="000000"/>
        </w:rPr>
        <w:fldChar w:fldCharType="end"/>
      </w:r>
      <w:r w:rsidRPr="00C04F2E">
        <w:rPr>
          <w:color w:val="000000"/>
        </w:rPr>
        <w:t>. These protozoan parasites have similarities in morphology, and both cause abortion, reproductive failure, and potentially neonatal mortality in livestock</w:t>
      </w:r>
      <w:r w:rsidRPr="00C04F2E">
        <w:rPr>
          <w:rFonts w:eastAsia="Helvetica"/>
          <w:color w:val="000000"/>
        </w:rPr>
        <w:fldChar w:fldCharType="begin"/>
      </w:r>
      <w:r w:rsidR="002B1D2B">
        <w:rPr>
          <w:rFonts w:eastAsia="Helvetica"/>
          <w:color w:val="000000"/>
        </w:rPr>
        <w:instrText xml:space="preserve"> ADDIN EN.CITE &lt;EndNote&gt;&lt;Cite&gt;&lt;Author&gt;Dubey&lt;/Author&gt;&lt;Year&gt;2003&lt;/Year&gt;&lt;RecNum&gt;152&lt;/RecNum&gt;&lt;DisplayText&gt;&lt;style face="superscript"&gt;78&lt;/style&gt;&lt;/DisplayText&gt;&lt;record&gt;&lt;rec-number&gt;152&lt;/rec-number&gt;&lt;foreign-keys&gt;&lt;key app="EN" db-id="pttszevxyf9ed6edx5av5fr5rtva2r2xzwtd" timestamp="1582643228"&gt;152&lt;/key&gt;&lt;/foreign-keys&gt;&lt;ref-type name="Generic"&gt;13&lt;/ref-type&gt;&lt;contributors&gt;&lt;authors&gt;&lt;author&gt;Dubey, J. P.&lt;/author&gt;&lt;/authors&gt;&lt;/contributors&gt;&lt;titles&gt;&lt;title&gt;Review of Neospora caninum and neosporosis in animals&lt;/title&gt;&lt;/titles&gt;&lt;pages&gt;1-16&lt;/pages&gt;&lt;volume&gt;41&lt;/volume&gt;&lt;dates&gt;&lt;year&gt;2003&lt;/year&gt;&lt;/dates&gt;&lt;publisher&gt;Korean Society for Parasitology&lt;/publisher&gt;&lt;urls&gt;&lt;/urls&gt;&lt;electronic-resource-num&gt;10.3347/kjp.2003.41.1.1&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78</w:t>
      </w:r>
      <w:r w:rsidRPr="00C04F2E">
        <w:rPr>
          <w:rFonts w:eastAsia="Helvetica"/>
          <w:color w:val="000000"/>
        </w:rPr>
        <w:fldChar w:fldCharType="end"/>
      </w:r>
      <w:r w:rsidRPr="00C04F2E">
        <w:rPr>
          <w:color w:val="000000"/>
        </w:rPr>
        <w:t xml:space="preserve">. However, unlike </w:t>
      </w:r>
      <w:r w:rsidRPr="00C04F2E">
        <w:rPr>
          <w:i/>
          <w:iCs/>
          <w:color w:val="000000"/>
        </w:rPr>
        <w:t>T. gondii</w:t>
      </w:r>
      <w:r w:rsidRPr="00C04F2E">
        <w:rPr>
          <w:color w:val="000000"/>
        </w:rPr>
        <w:t xml:space="preserve">, </w:t>
      </w:r>
      <w:r w:rsidRPr="00C04F2E">
        <w:rPr>
          <w:i/>
          <w:iCs/>
          <w:color w:val="000000"/>
        </w:rPr>
        <w:t>N. caninum</w:t>
      </w:r>
      <w:r w:rsidRPr="00C04F2E">
        <w:rPr>
          <w:color w:val="000000"/>
        </w:rPr>
        <w:t xml:space="preserve"> uses canines as its defini</w:t>
      </w:r>
      <w:r w:rsidR="004368BF">
        <w:rPr>
          <w:color w:val="000000"/>
        </w:rPr>
        <w:t>tive</w:t>
      </w:r>
      <w:r w:rsidRPr="00C04F2E">
        <w:rPr>
          <w:color w:val="000000"/>
        </w:rPr>
        <w:t xml:space="preserve"> host, and is </w:t>
      </w:r>
      <w:proofErr w:type="gramStart"/>
      <w:r w:rsidRPr="00C04F2E">
        <w:rPr>
          <w:color w:val="000000"/>
        </w:rPr>
        <w:t>most commonly associated</w:t>
      </w:r>
      <w:proofErr w:type="gramEnd"/>
      <w:r w:rsidRPr="00C04F2E">
        <w:rPr>
          <w:color w:val="000000"/>
        </w:rPr>
        <w:t xml:space="preserve"> with abortion and reproductive failure in cattle. A further striking difference between the two is that there is no evidence to date that </w:t>
      </w:r>
      <w:r w:rsidRPr="00C04F2E">
        <w:rPr>
          <w:i/>
          <w:iCs/>
          <w:color w:val="000000"/>
        </w:rPr>
        <w:t>N. caninum</w:t>
      </w:r>
      <w:r w:rsidRPr="00C04F2E">
        <w:rPr>
          <w:color w:val="000000"/>
        </w:rPr>
        <w:t xml:space="preserve"> is capable of infecting humans</w:t>
      </w:r>
      <w:r w:rsidRPr="00C04F2E">
        <w:rPr>
          <w:rFonts w:eastAsia="Helvetica"/>
          <w:color w:val="000000"/>
        </w:rPr>
        <w:fldChar w:fldCharType="begin"/>
      </w:r>
      <w:r w:rsidR="002B1D2B">
        <w:rPr>
          <w:rFonts w:eastAsia="Helvetica"/>
          <w:color w:val="000000"/>
        </w:rPr>
        <w:instrText xml:space="preserve"> ADDIN EN.CITE &lt;EndNote&gt;&lt;Cite&gt;&lt;Author&gt;McCann&lt;/Author&gt;&lt;Year&gt;2008&lt;/Year&gt;&lt;RecNum&gt;151&lt;/RecNum&gt;&lt;DisplayText&gt;&lt;style face="superscript"&gt;79&lt;/style&gt;&lt;/DisplayText&gt;&lt;record&gt;&lt;rec-number&gt;151&lt;/rec-number&gt;&lt;foreign-keys&gt;&lt;key app="EN" db-id="pttszevxyf9ed6edx5av5fr5rtva2r2xzwtd" timestamp="1582643228"&gt;151&lt;/key&gt;&lt;/foreign-keys&gt;&lt;ref-type name="Journal Article"&gt;17&lt;/ref-type&gt;&lt;contributors&gt;&lt;authors&gt;&lt;author&gt;McCann, Catherine M.&lt;/author&gt;&lt;author&gt;Vyse, Andrew J.&lt;/author&gt;&lt;author&gt;Salmon, Roland L.&lt;/author&gt;&lt;author&gt;Thomas, Daniel&lt;/author&gt;&lt;author&gt;Williams, Diana J. L.&lt;/author&gt;&lt;author&gt;McGarry, John W.&lt;/author&gt;&lt;author&gt;Pebody, Richard&lt;/author&gt;&lt;author&gt;Trees, Alexander J.&lt;/author&gt;&lt;/authors&gt;&lt;/contributors&gt;&lt;titles&gt;&lt;title&gt;Lack of serologic evidence of Neospora caninum in Humans, England&lt;/title&gt;&lt;secondary-title&gt;Emerging Infectious Diseases&lt;/secondary-title&gt;&lt;/titles&gt;&lt;periodical&gt;&lt;full-title&gt;Emerging Infectious Diseases&lt;/full-title&gt;&lt;/periodical&gt;&lt;pages&gt;978-980&lt;/pages&gt;&lt;volume&gt;14&lt;/volume&gt;&lt;number&gt;6&lt;/number&gt;&lt;dates&gt;&lt;year&gt;2008&lt;/year&gt;&lt;/dates&gt;&lt;publisher&gt;Centers for Disease Control and Prevention (CDC)&lt;/publisher&gt;&lt;urls&gt;&lt;/urls&gt;&lt;electronic-resource-num&gt;10.3201/eid1406.071128&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79</w:t>
      </w:r>
      <w:r w:rsidRPr="00C04F2E">
        <w:rPr>
          <w:rFonts w:eastAsia="Helvetica"/>
          <w:color w:val="000000"/>
        </w:rPr>
        <w:fldChar w:fldCharType="end"/>
      </w:r>
      <w:r w:rsidRPr="00C04F2E">
        <w:rPr>
          <w:color w:val="000000"/>
        </w:rPr>
        <w:t xml:space="preserve">. There is currently no licenced or effective </w:t>
      </w:r>
      <w:r w:rsidR="00D64E3E">
        <w:rPr>
          <w:color w:val="000000"/>
        </w:rPr>
        <w:t xml:space="preserve">veterinary </w:t>
      </w:r>
      <w:r w:rsidRPr="00C04F2E">
        <w:rPr>
          <w:color w:val="000000"/>
        </w:rPr>
        <w:t xml:space="preserve">vaccine for </w:t>
      </w:r>
      <w:r w:rsidRPr="00C04F2E">
        <w:rPr>
          <w:i/>
          <w:iCs/>
          <w:color w:val="000000"/>
        </w:rPr>
        <w:t xml:space="preserve">N. caninum. </w:t>
      </w:r>
      <w:r w:rsidRPr="00C04F2E">
        <w:rPr>
          <w:color w:val="000000"/>
        </w:rPr>
        <w:t>Treatment programs attempt to control the clinical manifestations of the infection instead of curing the animal of the parasite</w:t>
      </w:r>
      <w:r w:rsidRPr="00C04F2E">
        <w:rPr>
          <w:rFonts w:eastAsia="Helvetica"/>
          <w:color w:val="000000"/>
        </w:rPr>
        <w:fldChar w:fldCharType="begin"/>
      </w:r>
      <w:r w:rsidR="002B1D2B">
        <w:rPr>
          <w:rFonts w:eastAsia="Helvetica"/>
          <w:color w:val="000000"/>
        </w:rPr>
        <w:instrText xml:space="preserve"> ADDIN EN.CITE &lt;EndNote&gt;&lt;Cite&gt;&lt;Author&gt;Silva&lt;/Author&gt;&lt;Year&gt;2016&lt;/Year&gt;&lt;RecNum&gt;150&lt;/RecNum&gt;&lt;DisplayText&gt;&lt;style face="superscript"&gt;80&lt;/style&gt;&lt;/DisplayText&gt;&lt;record&gt;&lt;rec-number&gt;150&lt;/rec-number&gt;&lt;foreign-keys&gt;&lt;key app="EN" db-id="pttszevxyf9ed6edx5av5fr5rtva2r2xzwtd" timestamp="1582643228"&gt;150&lt;/key&gt;&lt;/foreign-keys&gt;&lt;ref-type name="Journal Article"&gt;17&lt;/ref-type&gt;&lt;contributors&gt;&lt;authors&gt;&lt;author&gt;Silva, Rodrigo&lt;/author&gt;&lt;author&gt;Machado, Gustavo&lt;/author&gt;&lt;/authors&gt;&lt;/contributors&gt;&lt;titles&gt;&lt;title&gt;Canine neosporosis: perspectives on pathogenesis and management&lt;/title&gt;&lt;secondary-title&gt;Veterinary Medicine: Research and Reports&lt;/secondary-title&gt;&lt;/titles&gt;&lt;periodical&gt;&lt;full-title&gt;Veterinary Medicine: Research and Reports&lt;/full-title&gt;&lt;/periodical&gt;&lt;pages&gt;59-59&lt;/pages&gt;&lt;volume&gt;7&lt;/volume&gt;&lt;dates&gt;&lt;year&gt;2016&lt;/year&gt;&lt;/dates&gt;&lt;publisher&gt;Dove Medical Press Ltd.&lt;/publisher&gt;&lt;urls&gt;&lt;/urls&gt;&lt;electronic-resource-num&gt;10.2147/vmrr.s76969&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80</w:t>
      </w:r>
      <w:r w:rsidRPr="00C04F2E">
        <w:rPr>
          <w:rFonts w:eastAsia="Helvetica"/>
          <w:color w:val="000000"/>
        </w:rPr>
        <w:fldChar w:fldCharType="end"/>
      </w:r>
      <w:r w:rsidRPr="00C04F2E">
        <w:rPr>
          <w:color w:val="000000"/>
        </w:rPr>
        <w:t xml:space="preserve">. Although the mechanisms of infection are very similar to </w:t>
      </w:r>
      <w:r w:rsidRPr="00C04F2E">
        <w:rPr>
          <w:i/>
          <w:iCs/>
          <w:color w:val="000000"/>
        </w:rPr>
        <w:t>T. gondii</w:t>
      </w:r>
      <w:r w:rsidRPr="00C04F2E">
        <w:rPr>
          <w:color w:val="000000"/>
        </w:rPr>
        <w:t xml:space="preserve">, unfortunately less is known about the exact interactions between </w:t>
      </w:r>
      <w:r w:rsidRPr="00C04F2E">
        <w:rPr>
          <w:i/>
          <w:iCs/>
          <w:color w:val="000000"/>
        </w:rPr>
        <w:t xml:space="preserve">N. caninum </w:t>
      </w:r>
      <w:r w:rsidRPr="00C04F2E">
        <w:rPr>
          <w:color w:val="000000"/>
        </w:rPr>
        <w:t>and the intestinal epithelium. However, future research using species</w:t>
      </w:r>
      <w:r w:rsidR="006630BF">
        <w:rPr>
          <w:color w:val="000000"/>
        </w:rPr>
        <w:t>-</w:t>
      </w:r>
      <w:r w:rsidRPr="00C04F2E">
        <w:rPr>
          <w:color w:val="000000"/>
        </w:rPr>
        <w:t>specific enteroid models should allow us to bridge these gaps of knowledge. In particular, recently developed</w:t>
      </w:r>
      <w:r w:rsidRPr="00C04F2E">
        <w:t xml:space="preserve"> bovine enteroid models </w:t>
      </w:r>
      <w:r w:rsidR="00924C67">
        <w:rPr>
          <w:color w:val="000000"/>
        </w:rPr>
        <w:t>have been shown to be</w:t>
      </w:r>
      <w:r w:rsidRPr="00C04F2E">
        <w:rPr>
          <w:color w:val="000000"/>
        </w:rPr>
        <w:t xml:space="preserve"> susceptible to infection with </w:t>
      </w:r>
      <w:r w:rsidRPr="00C04F2E">
        <w:rPr>
          <w:i/>
          <w:iCs/>
          <w:color w:val="000000"/>
        </w:rPr>
        <w:t>N. caninum</w:t>
      </w:r>
      <w:r w:rsidRPr="00C04F2E">
        <w:rPr>
          <w:color w:val="000000"/>
        </w:rPr>
        <w:t xml:space="preserve"> NC-LIV strain (our own unpublished data)</w:t>
      </w:r>
      <w:r w:rsidRPr="00C04F2E">
        <w:rPr>
          <w:rFonts w:eastAsia="Helvetica"/>
          <w:color w:val="000000"/>
        </w:rPr>
        <w:fldChar w:fldCharType="begin">
          <w:fldData xml:space="preserve">PEVuZE5vdGU+PENpdGU+PEF1dGhvcj5IYW1pbHRvbjwvQXV0aG9yPjxZZWFyPjIwMTg8L1llYXI+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IYW1pbHRvbjwvQXV0aG9yPjxZZWFyPjIwMTg8L1llYXI+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14,45,81</w:t>
      </w:r>
      <w:r w:rsidRPr="00C04F2E">
        <w:rPr>
          <w:rFonts w:eastAsia="Helvetica"/>
          <w:color w:val="000000"/>
        </w:rPr>
        <w:fldChar w:fldCharType="end"/>
      </w:r>
      <w:r w:rsidRPr="00C04F2E">
        <w:rPr>
          <w:color w:val="000000"/>
        </w:rPr>
        <w:t>.</w:t>
      </w:r>
    </w:p>
    <w:p w14:paraId="3226E3EE" w14:textId="77777777" w:rsidR="00C521B1" w:rsidRPr="00C04F2E" w:rsidRDefault="00C521B1" w:rsidP="00C04F2E">
      <w:pPr>
        <w:jc w:val="both"/>
        <w:rPr>
          <w:color w:val="000000"/>
        </w:rPr>
      </w:pPr>
    </w:p>
    <w:p w14:paraId="1902FC5A" w14:textId="77777777" w:rsidR="00C521B1" w:rsidRPr="00C04F2E" w:rsidRDefault="00C521B1" w:rsidP="00C04F2E">
      <w:pPr>
        <w:jc w:val="both"/>
        <w:rPr>
          <w:color w:val="000000"/>
        </w:rPr>
      </w:pPr>
    </w:p>
    <w:p w14:paraId="2297C8D6" w14:textId="68B5B0CC" w:rsidR="00C521B1" w:rsidRPr="00C04F2E" w:rsidRDefault="3F922E19" w:rsidP="00C04F2E">
      <w:pPr>
        <w:jc w:val="both"/>
        <w:rPr>
          <w:b/>
          <w:bCs/>
          <w:i/>
          <w:iCs/>
          <w:color w:val="000000"/>
          <w:u w:val="single" w:color="000000"/>
        </w:rPr>
      </w:pPr>
      <w:r w:rsidRPr="00C04F2E">
        <w:rPr>
          <w:b/>
          <w:bCs/>
          <w:i/>
          <w:iCs/>
          <w:color w:val="000000" w:themeColor="text1"/>
          <w:u w:val="single"/>
        </w:rPr>
        <w:t>Cryptosporidium</w:t>
      </w:r>
      <w:r w:rsidRPr="00C04F2E">
        <w:rPr>
          <w:b/>
          <w:bCs/>
          <w:color w:val="000000" w:themeColor="text1"/>
          <w:u w:val="single"/>
        </w:rPr>
        <w:t xml:space="preserve"> </w:t>
      </w:r>
      <w:r w:rsidR="00971012">
        <w:rPr>
          <w:b/>
          <w:bCs/>
          <w:i/>
          <w:iCs/>
          <w:color w:val="000000" w:themeColor="text1"/>
          <w:u w:val="single"/>
        </w:rPr>
        <w:t>spp.</w:t>
      </w:r>
    </w:p>
    <w:p w14:paraId="34007FCD" w14:textId="77777777" w:rsidR="00C521B1" w:rsidRPr="00C04F2E" w:rsidRDefault="00C521B1" w:rsidP="00C04F2E">
      <w:pPr>
        <w:jc w:val="both"/>
        <w:rPr>
          <w:b/>
          <w:bCs/>
          <w:color w:val="000000"/>
          <w:u w:val="single" w:color="000000"/>
        </w:rPr>
      </w:pPr>
    </w:p>
    <w:p w14:paraId="1233AEF2" w14:textId="6B259A0E" w:rsidR="00C521B1" w:rsidRPr="00C04F2E" w:rsidRDefault="3F922E19" w:rsidP="00C04F2E">
      <w:pPr>
        <w:jc w:val="both"/>
        <w:rPr>
          <w:color w:val="000000"/>
        </w:rPr>
      </w:pPr>
      <w:r w:rsidRPr="00C04F2E">
        <w:rPr>
          <w:i/>
          <w:iCs/>
          <w:color w:val="000000" w:themeColor="text1"/>
        </w:rPr>
        <w:t xml:space="preserve">Cryptosporidium </w:t>
      </w:r>
      <w:r w:rsidRPr="00C04F2E">
        <w:rPr>
          <w:color w:val="000000" w:themeColor="text1"/>
        </w:rPr>
        <w:t xml:space="preserve">is a monoxenous, coccidian parasite that invades the epithelial cells of the small intestine. </w:t>
      </w:r>
      <w:r w:rsidRPr="00C04F2E">
        <w:rPr>
          <w:i/>
          <w:iCs/>
          <w:color w:val="000000" w:themeColor="text1"/>
        </w:rPr>
        <w:t xml:space="preserve">C. parvum </w:t>
      </w:r>
      <w:r w:rsidRPr="00C04F2E">
        <w:rPr>
          <w:color w:val="000000" w:themeColor="text1"/>
        </w:rPr>
        <w:t>is the most common pathogenic species causing cryptosporidiosis in both animals and people. The parasite inhabits a parasitophorous vacuole: an intracellular but extra-cytoplasmic structure that provides the parasite protection from the cell's defensive responses</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Bones&lt;/Author&gt;&lt;Year&gt;2019&lt;/Year&gt;&lt;RecNum&gt;31&lt;/RecNum&gt;&lt;DisplayText&gt;&lt;style face="superscript"&gt;82&lt;/style&gt;&lt;/DisplayText&gt;&lt;record&gt;&lt;rec-number&gt;31&lt;/rec-number&gt;&lt;foreign-keys&gt;&lt;key app="EN" db-id="pttszevxyf9ed6edx5av5fr5rtva2r2xzwtd" timestamp="1572453011"&gt;31&lt;/key&gt;&lt;/foreign-keys&gt;&lt;ref-type name="Journal Article"&gt;17&lt;/ref-type&gt;&lt;contributors&gt;&lt;authors&gt;&lt;author&gt;Bones, Alexander J.&lt;/author&gt;&lt;author&gt;Jossé, Lyne&lt;/author&gt;&lt;author&gt;More, Charlotte&lt;/author&gt;&lt;author&gt;Miller, Christopher N.&lt;/author&gt;&lt;author&gt;Michaelis, Martin&lt;/author&gt;&lt;author&gt;Tsaousis, Anastasios D.&lt;/author&gt;&lt;/authors&gt;&lt;/contributors&gt;&lt;titles&gt;&lt;title&gt;Past and future trends of Cryptosporidium in vitro research&lt;/title&gt;&lt;secondary-title&gt;Experimental Parasitology&lt;/secondary-title&gt;&lt;/titles&gt;&lt;periodical&gt;&lt;full-title&gt;Experimental Parasitology&lt;/full-title&gt;&lt;/periodical&gt;&lt;pages&gt;28-37&lt;/pages&gt;&lt;volume&gt;196&lt;/volume&gt;&lt;dates&gt;&lt;year&gt;2019&lt;/year&gt;&lt;pub-dates&gt;&lt;date&gt;2019/01/01/&lt;/date&gt;&lt;/pub-dates&gt;&lt;/dates&gt;&lt;isbn&gt;0014-4894&lt;/isbn&gt;&lt;urls&gt;&lt;related-urls&gt;&lt;url&gt;http://www.sciencedirect.com/science/article/pii/S0014489418300158&lt;/url&gt;&lt;/related-urls&gt;&lt;/urls&gt;&lt;electronic-resource-num&gt;https://doi.org/10.1016/j.exppara.2018.12.001&lt;/electronic-resource-num&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82</w:t>
      </w:r>
      <w:r w:rsidR="00C521B1" w:rsidRPr="00C04F2E">
        <w:rPr>
          <w:rFonts w:eastAsia="Helvetica"/>
          <w:color w:val="000000" w:themeColor="text1"/>
        </w:rPr>
        <w:fldChar w:fldCharType="end"/>
      </w:r>
      <w:r w:rsidRPr="00C04F2E">
        <w:rPr>
          <w:color w:val="000000" w:themeColor="text1"/>
        </w:rPr>
        <w:t xml:space="preserve">. Its distinctive feeder organelle, only present during the intracellular stages, is believed to be an </w:t>
      </w:r>
      <w:r w:rsidRPr="00C04F2E">
        <w:rPr>
          <w:color w:val="000000" w:themeColor="text1"/>
        </w:rPr>
        <w:lastRenderedPageBreak/>
        <w:t>interface between the parasite and the host cell, allowing uptake of nutrients without interacting with the hostile environment of the gut</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Thomson&lt;/Author&gt;&lt;Year&gt;2017&lt;/Year&gt;&lt;RecNum&gt;21&lt;/RecNum&gt;&lt;DisplayText&gt;&lt;style face="superscript"&gt;83&lt;/style&gt;&lt;/DisplayText&gt;&lt;record&gt;&lt;rec-number&gt;21&lt;/rec-number&gt;&lt;foreign-keys&gt;&lt;key app="EN" db-id="pttszevxyf9ed6edx5av5fr5rtva2r2xzwtd" timestamp="1571928134"&gt;21&lt;/key&gt;&lt;/foreign-keys&gt;&lt;ref-type name="Journal Article"&gt;17&lt;/ref-type&gt;&lt;contributors&gt;&lt;authors&gt;&lt;author&gt;Thomson, Sarah&lt;/author&gt;&lt;author&gt;Hamilton, Carly A.&lt;/author&gt;&lt;author&gt;Hope, Jayne C.&lt;/author&gt;&lt;author&gt;Katzer, Frank&lt;/author&gt;&lt;author&gt;Mabbott, Neil A.&lt;/author&gt;&lt;author&gt;Morrison, Liam J.&lt;/author&gt;&lt;author&gt;Innes, Elisabeth A.&lt;/author&gt;&lt;/authors&gt;&lt;/contributors&gt;&lt;titles&gt;&lt;title&gt;Bovine cryptosporidiosis: impact, host-parasite interaction and control strategies&lt;/title&gt;&lt;secondary-title&gt;Veterinary Research&lt;/secondary-title&gt;&lt;alt-title&gt;Vet Res&lt;/alt-title&gt;&lt;/titles&gt;&lt;periodical&gt;&lt;full-title&gt;Veterinary research&lt;/full-title&gt;&lt;abbr-1&gt;Vet Res&lt;/abbr-1&gt;&lt;/periodical&gt;&lt;alt-periodical&gt;&lt;full-title&gt;Veterinary research&lt;/full-title&gt;&lt;abbr-1&gt;Vet Res&lt;/abbr-1&gt;&lt;/alt-periodical&gt;&lt;pages&gt;42-42&lt;/pages&gt;&lt;volume&gt;48&lt;/volume&gt;&lt;number&gt;1&lt;/number&gt;&lt;keywords&gt;&lt;keyword&gt;Animals&lt;/keyword&gt;&lt;keyword&gt;Cattle/parasitology&lt;/keyword&gt;&lt;keyword&gt;Cattle Diseases/*parasitology/physiopathology/prevention &amp;amp; control&lt;/keyword&gt;&lt;keyword&gt;Cryptosporidiosis/*parasitology/physiopathology/prevention &amp;amp; control&lt;/keyword&gt;&lt;keyword&gt;*Cryptosporidium parvum/physiology&lt;/keyword&gt;&lt;keyword&gt;Host-Parasite Interactions/*physiology&lt;/keyword&gt;&lt;/keywords&gt;&lt;dates&gt;&lt;year&gt;2017&lt;/year&gt;&lt;/dates&gt;&lt;publisher&gt;BioMed Central&lt;/publisher&gt;&lt;isbn&gt;1297-9716&amp;#xD;0928-4249&lt;/isbn&gt;&lt;accession-num&gt;28800747&lt;/accession-num&gt;&lt;urls&gt;&lt;related-urls&gt;&lt;url&gt;https://www.ncbi.nlm.nih.gov/pubmed/28800747&lt;/url&gt;&lt;url&gt;https://www.ncbi.nlm.nih.gov/pmc/articles/PMC5553596/&lt;/url&gt;&lt;/related-urls&gt;&lt;/urls&gt;&lt;electronic-resource-num&gt;10.1186/s13567-017-0447-0&lt;/electronic-resource-num&gt;&lt;remote-database-name&gt;PubMed&lt;/remote-database-name&gt;&lt;language&gt;eng&lt;/language&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83</w:t>
      </w:r>
      <w:r w:rsidR="00C521B1" w:rsidRPr="00C04F2E">
        <w:rPr>
          <w:rFonts w:eastAsia="Helvetica"/>
          <w:color w:val="000000" w:themeColor="text1"/>
        </w:rPr>
        <w:fldChar w:fldCharType="end"/>
      </w:r>
      <w:r w:rsidRPr="00C04F2E">
        <w:rPr>
          <w:color w:val="000000" w:themeColor="text1"/>
        </w:rPr>
        <w:t xml:space="preserve">. </w:t>
      </w:r>
      <w:r w:rsidRPr="00C04F2E">
        <w:rPr>
          <w:i/>
          <w:iCs/>
          <w:color w:val="000000" w:themeColor="text1"/>
        </w:rPr>
        <w:t>C. parvum</w:t>
      </w:r>
      <w:r w:rsidRPr="00C04F2E">
        <w:rPr>
          <w:color w:val="000000" w:themeColor="text1"/>
        </w:rPr>
        <w:t xml:space="preserve"> causes severe and even fatal diarrheal disease in immunocompromised adults, young </w:t>
      </w:r>
      <w:r w:rsidR="003707FD" w:rsidRPr="00C04F2E">
        <w:rPr>
          <w:color w:val="000000" w:themeColor="text1"/>
        </w:rPr>
        <w:t>children,</w:t>
      </w:r>
      <w:r w:rsidRPr="00C04F2E">
        <w:rPr>
          <w:color w:val="000000" w:themeColor="text1"/>
        </w:rPr>
        <w:t xml:space="preserve"> and neonatal ruminants. With 40% of calf diarrheal disease attributed to </w:t>
      </w:r>
      <w:r w:rsidRPr="00C04F2E">
        <w:rPr>
          <w:i/>
          <w:iCs/>
          <w:color w:val="000000" w:themeColor="text1"/>
        </w:rPr>
        <w:t>Cryptosporidium</w:t>
      </w:r>
      <w:r w:rsidRPr="00C04F2E">
        <w:rPr>
          <w:color w:val="000000" w:themeColor="text1"/>
        </w:rPr>
        <w:t xml:space="preserve"> alone and a further 20% caused by </w:t>
      </w:r>
      <w:r w:rsidRPr="00C04F2E">
        <w:rPr>
          <w:i/>
          <w:iCs/>
          <w:color w:val="000000" w:themeColor="text1"/>
        </w:rPr>
        <w:t>Cryptosporidium</w:t>
      </w:r>
      <w:r w:rsidRPr="00C04F2E">
        <w:rPr>
          <w:color w:val="000000" w:themeColor="text1"/>
        </w:rPr>
        <w:t xml:space="preserve"> co-infections, this parasite presents a large-scale economic and welfare issue for the farming industry</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Thomson&lt;/Author&gt;&lt;Year&gt;2017&lt;/Year&gt;&lt;RecNum&gt;21&lt;/RecNum&gt;&lt;DisplayText&gt;&lt;style face="superscript"&gt;83&lt;/style&gt;&lt;/DisplayText&gt;&lt;record&gt;&lt;rec-number&gt;21&lt;/rec-number&gt;&lt;foreign-keys&gt;&lt;key app="EN" db-id="pttszevxyf9ed6edx5av5fr5rtva2r2xzwtd" timestamp="1571928134"&gt;21&lt;/key&gt;&lt;/foreign-keys&gt;&lt;ref-type name="Journal Article"&gt;17&lt;/ref-type&gt;&lt;contributors&gt;&lt;authors&gt;&lt;author&gt;Thomson, Sarah&lt;/author&gt;&lt;author&gt;Hamilton, Carly A.&lt;/author&gt;&lt;author&gt;Hope, Jayne C.&lt;/author&gt;&lt;author&gt;Katzer, Frank&lt;/author&gt;&lt;author&gt;Mabbott, Neil A.&lt;/author&gt;&lt;author&gt;Morrison, Liam J.&lt;/author&gt;&lt;author&gt;Innes, Elisabeth A.&lt;/author&gt;&lt;/authors&gt;&lt;/contributors&gt;&lt;titles&gt;&lt;title&gt;Bovine cryptosporidiosis: impact, host-parasite interaction and control strategies&lt;/title&gt;&lt;secondary-title&gt;Veterinary Research&lt;/secondary-title&gt;&lt;alt-title&gt;Vet Res&lt;/alt-title&gt;&lt;/titles&gt;&lt;periodical&gt;&lt;full-title&gt;Veterinary research&lt;/full-title&gt;&lt;abbr-1&gt;Vet Res&lt;/abbr-1&gt;&lt;/periodical&gt;&lt;alt-periodical&gt;&lt;full-title&gt;Veterinary research&lt;/full-title&gt;&lt;abbr-1&gt;Vet Res&lt;/abbr-1&gt;&lt;/alt-periodical&gt;&lt;pages&gt;42-42&lt;/pages&gt;&lt;volume&gt;48&lt;/volume&gt;&lt;number&gt;1&lt;/number&gt;&lt;keywords&gt;&lt;keyword&gt;Animals&lt;/keyword&gt;&lt;keyword&gt;Cattle/parasitology&lt;/keyword&gt;&lt;keyword&gt;Cattle Diseases/*parasitology/physiopathology/prevention &amp;amp; control&lt;/keyword&gt;&lt;keyword&gt;Cryptosporidiosis/*parasitology/physiopathology/prevention &amp;amp; control&lt;/keyword&gt;&lt;keyword&gt;*Cryptosporidium parvum/physiology&lt;/keyword&gt;&lt;keyword&gt;Host-Parasite Interactions/*physiology&lt;/keyword&gt;&lt;/keywords&gt;&lt;dates&gt;&lt;year&gt;2017&lt;/year&gt;&lt;/dates&gt;&lt;publisher&gt;BioMed Central&lt;/publisher&gt;&lt;isbn&gt;1297-9716&amp;#xD;0928-4249&lt;/isbn&gt;&lt;accession-num&gt;28800747&lt;/accession-num&gt;&lt;urls&gt;&lt;related-urls&gt;&lt;url&gt;https://www.ncbi.nlm.nih.gov/pubmed/28800747&lt;/url&gt;&lt;url&gt;https://www.ncbi.nlm.nih.gov/pmc/articles/PMC5553596/&lt;/url&gt;&lt;/related-urls&gt;&lt;/urls&gt;&lt;electronic-resource-num&gt;10.1186/s13567-017-0447-0&lt;/electronic-resource-num&gt;&lt;remote-database-name&gt;PubMed&lt;/remote-database-name&gt;&lt;language&gt;eng&lt;/language&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83</w:t>
      </w:r>
      <w:r w:rsidR="00C521B1" w:rsidRPr="00C04F2E">
        <w:rPr>
          <w:rFonts w:eastAsia="Helvetica"/>
          <w:color w:val="000000" w:themeColor="text1"/>
        </w:rPr>
        <w:fldChar w:fldCharType="end"/>
      </w:r>
      <w:r w:rsidRPr="00C04F2E">
        <w:rPr>
          <w:color w:val="000000" w:themeColor="text1"/>
        </w:rPr>
        <w:t xml:space="preserve">. The lack of a vaccine and effective treatments calls for the development of new therapeutic regimes, rendering the study of interactions between </w:t>
      </w:r>
      <w:r w:rsidRPr="00C04F2E">
        <w:rPr>
          <w:i/>
          <w:iCs/>
          <w:color w:val="000000" w:themeColor="text1"/>
        </w:rPr>
        <w:t>Cryptosporidium</w:t>
      </w:r>
      <w:r w:rsidRPr="00C04F2E">
        <w:rPr>
          <w:color w:val="000000" w:themeColor="text1"/>
        </w:rPr>
        <w:t xml:space="preserve"> and the native intestinal epithelium, imperative. Our understanding of how the small intestinal epithelium protects itself against infection is relatively poor due to a lack of relevant </w:t>
      </w:r>
      <w:r w:rsidRPr="00C04F2E">
        <w:rPr>
          <w:i/>
          <w:iCs/>
          <w:color w:val="000000" w:themeColor="text1"/>
        </w:rPr>
        <w:t>in vitro</w:t>
      </w:r>
      <w:r w:rsidRPr="00C04F2E">
        <w:rPr>
          <w:color w:val="000000" w:themeColor="text1"/>
        </w:rPr>
        <w:t xml:space="preserve"> models that replicate the </w:t>
      </w:r>
      <w:r w:rsidRPr="00C04F2E">
        <w:rPr>
          <w:i/>
          <w:iCs/>
          <w:color w:val="000000" w:themeColor="text1"/>
        </w:rPr>
        <w:t>in vivo</w:t>
      </w:r>
      <w:r w:rsidRPr="00C04F2E">
        <w:rPr>
          <w:color w:val="000000" w:themeColor="text1"/>
        </w:rPr>
        <w:t xml:space="preserve"> setting and allow completion of the lifecycle. With the recent development of enteroid models, new systems for the study of interactions between </w:t>
      </w:r>
      <w:r w:rsidRPr="00C04F2E">
        <w:rPr>
          <w:i/>
          <w:iCs/>
          <w:color w:val="000000" w:themeColor="text1"/>
        </w:rPr>
        <w:t>Cryptosporidium</w:t>
      </w:r>
      <w:r w:rsidRPr="00C04F2E">
        <w:rPr>
          <w:color w:val="000000" w:themeColor="text1"/>
        </w:rPr>
        <w:t xml:space="preserve">, the host epithelium, immune cells and commensal bacteria are now possible, bringing with them, new insights into how to combat this parasite in both </w:t>
      </w:r>
      <w:r w:rsidR="00971012">
        <w:rPr>
          <w:color w:val="000000" w:themeColor="text1"/>
        </w:rPr>
        <w:t xml:space="preserve">humans and </w:t>
      </w:r>
      <w:r w:rsidRPr="00C04F2E">
        <w:rPr>
          <w:color w:val="000000" w:themeColor="text1"/>
        </w:rPr>
        <w:t xml:space="preserve">animals.    </w:t>
      </w:r>
    </w:p>
    <w:p w14:paraId="63CB3ABA" w14:textId="77777777" w:rsidR="00C521B1" w:rsidRPr="00C04F2E" w:rsidRDefault="3F922E19" w:rsidP="00C04F2E">
      <w:pPr>
        <w:jc w:val="both"/>
        <w:rPr>
          <w:color w:val="000000"/>
        </w:rPr>
      </w:pPr>
      <w:r w:rsidRPr="00C04F2E">
        <w:rPr>
          <w:color w:val="000000" w:themeColor="text1"/>
        </w:rPr>
        <w:t xml:space="preserve"> </w:t>
      </w:r>
    </w:p>
    <w:p w14:paraId="0698CFFC" w14:textId="77777777" w:rsidR="00C521B1" w:rsidRPr="00C04F2E" w:rsidRDefault="3F922E19" w:rsidP="00C04F2E">
      <w:pPr>
        <w:jc w:val="both"/>
        <w:rPr>
          <w:b/>
          <w:bCs/>
          <w:color w:val="000000"/>
          <w:u w:val="single" w:color="000000"/>
        </w:rPr>
      </w:pPr>
      <w:r w:rsidRPr="00C04F2E">
        <w:rPr>
          <w:b/>
          <w:bCs/>
          <w:i/>
          <w:iCs/>
          <w:color w:val="000000" w:themeColor="text1"/>
          <w:u w:val="single"/>
        </w:rPr>
        <w:t>In vitro</w:t>
      </w:r>
      <w:r w:rsidRPr="00C04F2E">
        <w:rPr>
          <w:b/>
          <w:bCs/>
          <w:color w:val="000000" w:themeColor="text1"/>
          <w:u w:val="single"/>
        </w:rPr>
        <w:t xml:space="preserve"> generation of infectious </w:t>
      </w:r>
      <w:r w:rsidRPr="00C04F2E">
        <w:rPr>
          <w:b/>
          <w:bCs/>
          <w:i/>
          <w:iCs/>
          <w:color w:val="000000" w:themeColor="text1"/>
          <w:u w:val="single"/>
        </w:rPr>
        <w:t>C. parvum</w:t>
      </w:r>
      <w:r w:rsidRPr="00C04F2E">
        <w:rPr>
          <w:b/>
          <w:bCs/>
          <w:color w:val="000000" w:themeColor="text1"/>
          <w:u w:val="single"/>
        </w:rPr>
        <w:t xml:space="preserve"> oocysts </w:t>
      </w:r>
    </w:p>
    <w:p w14:paraId="2F6FA4EE" w14:textId="77777777" w:rsidR="00C521B1" w:rsidRPr="00C04F2E" w:rsidRDefault="00C521B1" w:rsidP="00C04F2E">
      <w:pPr>
        <w:jc w:val="both"/>
        <w:rPr>
          <w:b/>
          <w:bCs/>
          <w:color w:val="000000"/>
          <w:u w:val="single" w:color="000000"/>
        </w:rPr>
      </w:pPr>
    </w:p>
    <w:p w14:paraId="691702A5" w14:textId="7346B739" w:rsidR="00C521B1" w:rsidRPr="00C04F2E" w:rsidRDefault="3F922E19" w:rsidP="00C04F2E">
      <w:pPr>
        <w:jc w:val="both"/>
        <w:rPr>
          <w:color w:val="000000"/>
        </w:rPr>
      </w:pPr>
      <w:r w:rsidRPr="00C04F2E">
        <w:rPr>
          <w:color w:val="000000" w:themeColor="text1"/>
        </w:rPr>
        <w:t xml:space="preserve">The lifecycle of </w:t>
      </w:r>
      <w:r w:rsidRPr="00C04F2E">
        <w:rPr>
          <w:i/>
          <w:iCs/>
          <w:color w:val="000000" w:themeColor="text1"/>
        </w:rPr>
        <w:t>Cryptosporidium</w:t>
      </w:r>
      <w:r w:rsidRPr="00C04F2E">
        <w:rPr>
          <w:color w:val="000000" w:themeColor="text1"/>
        </w:rPr>
        <w:t xml:space="preserve"> is complex and multi</w:t>
      </w:r>
      <w:r w:rsidR="00B6788D">
        <w:rPr>
          <w:color w:val="000000" w:themeColor="text1"/>
        </w:rPr>
        <w:t>-</w:t>
      </w:r>
      <w:r w:rsidRPr="00C04F2E">
        <w:rPr>
          <w:color w:val="000000" w:themeColor="text1"/>
        </w:rPr>
        <w:t xml:space="preserve">staged with asexual and sexual phases and has been challenging to bring to fruition </w:t>
      </w:r>
      <w:r w:rsidRPr="00C04F2E">
        <w:rPr>
          <w:i/>
          <w:iCs/>
          <w:color w:val="000000" w:themeColor="text1"/>
        </w:rPr>
        <w:t>in vitro</w:t>
      </w:r>
      <w:r w:rsidRPr="00C04F2E">
        <w:rPr>
          <w:color w:val="000000" w:themeColor="text1"/>
        </w:rPr>
        <w:t xml:space="preserve"> due to a lack of long-term culture models. It has been attempted in several systems including primary and cancer cell lines, but more recently has been successfully completed in enteroid models</w:t>
      </w:r>
      <w:r w:rsidR="00B6788D">
        <w:rPr>
          <w:color w:val="000000" w:themeColor="text1"/>
        </w:rPr>
        <w:fldChar w:fldCharType="begin"/>
      </w:r>
      <w:r w:rsidR="002B1D2B">
        <w:rPr>
          <w:color w:val="000000" w:themeColor="text1"/>
        </w:rPr>
        <w:instrText xml:space="preserve"> ADDIN EN.CITE &lt;EndNote&gt;&lt;Cite&gt;&lt;Author&gt;Gunasekera&lt;/Author&gt;&lt;Year&gt;2020&lt;/Year&gt;&lt;RecNum&gt;273&lt;/RecNum&gt;&lt;DisplayText&gt;&lt;style face="superscript"&gt;84&lt;/style&gt;&lt;/DisplayText&gt;&lt;record&gt;&lt;rec-number&gt;273&lt;/rec-number&gt;&lt;foreign-keys&gt;&lt;key app="EN" db-id="pttszevxyf9ed6edx5av5fr5rtva2r2xzwtd" timestamp="1591963411"&gt;273&lt;/key&gt;&lt;/foreign-keys&gt;&lt;ref-type name="Journal Article"&gt;17&lt;/ref-type&gt;&lt;contributors&gt;&lt;authors&gt;&lt;author&gt;Gunasekera, Samantha&lt;/author&gt;&lt;author&gt;Zahedi, Alireza&lt;/author&gt;&lt;author&gt;O’Dea, Mark&lt;/author&gt;&lt;author&gt;King, Brendon&lt;/author&gt;&lt;author&gt;Monis, Paul&lt;/author&gt;&lt;author&gt;Thierry, Benjamin&lt;/author&gt;&lt;author&gt;M. Carr, Jillian&lt;/author&gt;&lt;author&gt;Ryan, Una&lt;/author&gt;&lt;/authors&gt;&lt;/contributors&gt;&lt;titles&gt;&lt;title&gt;Organoids and Bioengineered Intestinal Models: Potential Solutions to the Cryptosporidium Culturing Dilemma&lt;/title&gt;&lt;secondary-title&gt;Microorganisms&lt;/secondary-title&gt;&lt;/titles&gt;&lt;periodical&gt;&lt;full-title&gt;Microorganisms&lt;/full-title&gt;&lt;/periodical&gt;&lt;volume&gt;8&lt;/volume&gt;&lt;number&gt;5&lt;/number&gt;&lt;keywords&gt;&lt;keyword&gt;Cryptosporidium&lt;/keyword&gt;&lt;keyword&gt;three-dimensional intestinal model&lt;/keyword&gt;&lt;keyword&gt;in vitro&lt;/keyword&gt;&lt;keyword&gt;organ-on-a-chip&lt;/keyword&gt;&lt;keyword&gt;organoid&lt;/keyword&gt;&lt;/keywords&gt;&lt;dates&gt;&lt;year&gt;2020&lt;/year&gt;&lt;/dates&gt;&lt;isbn&gt;2076-2607&lt;/isbn&gt;&lt;urls&gt;&lt;/urls&gt;&lt;electronic-resource-num&gt;10.3390/microorganisms8050715&lt;/electronic-resource-num&gt;&lt;/record&gt;&lt;/Cite&gt;&lt;/EndNote&gt;</w:instrText>
      </w:r>
      <w:r w:rsidR="00B6788D">
        <w:rPr>
          <w:color w:val="000000" w:themeColor="text1"/>
        </w:rPr>
        <w:fldChar w:fldCharType="separate"/>
      </w:r>
      <w:r w:rsidR="002B1D2B" w:rsidRPr="002B1D2B">
        <w:rPr>
          <w:noProof/>
          <w:color w:val="000000" w:themeColor="text1"/>
          <w:vertAlign w:val="superscript"/>
        </w:rPr>
        <w:t>84</w:t>
      </w:r>
      <w:r w:rsidR="00B6788D">
        <w:rPr>
          <w:color w:val="000000" w:themeColor="text1"/>
        </w:rPr>
        <w:fldChar w:fldCharType="end"/>
      </w:r>
      <w:r w:rsidRPr="00C04F2E">
        <w:rPr>
          <w:color w:val="000000" w:themeColor="text1"/>
        </w:rPr>
        <w:t>.</w:t>
      </w:r>
    </w:p>
    <w:p w14:paraId="32CD5905" w14:textId="77777777" w:rsidR="00C521B1" w:rsidRPr="00C04F2E" w:rsidRDefault="00C521B1" w:rsidP="00C04F2E">
      <w:pPr>
        <w:jc w:val="both"/>
        <w:rPr>
          <w:color w:val="000000"/>
        </w:rPr>
      </w:pPr>
    </w:p>
    <w:p w14:paraId="0ADCEFEF" w14:textId="5B83563C" w:rsidR="00C521B1" w:rsidRPr="00C04F2E" w:rsidRDefault="00C521B1" w:rsidP="00C04F2E">
      <w:pPr>
        <w:jc w:val="both"/>
        <w:rPr>
          <w:color w:val="000000"/>
        </w:rPr>
      </w:pPr>
      <w:r w:rsidRPr="00C04F2E">
        <w:rPr>
          <w:color w:val="000000"/>
        </w:rPr>
        <w:t xml:space="preserve">Human ileocecal adenocarcinoma cells (HCT-8) have been a major cell line commonly used in </w:t>
      </w:r>
      <w:r w:rsidRPr="00C04F2E">
        <w:rPr>
          <w:i/>
          <w:iCs/>
          <w:color w:val="000000"/>
        </w:rPr>
        <w:t>Cryptosporidium</w:t>
      </w:r>
      <w:r w:rsidRPr="00C04F2E">
        <w:rPr>
          <w:color w:val="000000"/>
        </w:rPr>
        <w:t xml:space="preserve"> research as the parasite is able to complete its lifecycle in these cells</w:t>
      </w:r>
      <w:r w:rsidRPr="00C04F2E">
        <w:rPr>
          <w:rFonts w:eastAsia="Helvetica"/>
          <w:color w:val="000000"/>
        </w:rPr>
        <w:fldChar w:fldCharType="begin"/>
      </w:r>
      <w:r w:rsidR="002B1D2B">
        <w:rPr>
          <w:rFonts w:eastAsia="Helvetica"/>
          <w:color w:val="000000"/>
        </w:rPr>
        <w:instrText xml:space="preserve"> ADDIN EN.CITE &lt;EndNote&gt;&lt;Cite&gt;&lt;Author&gt;Hijjawi&lt;/Author&gt;&lt;Year&gt;2001&lt;/Year&gt;&lt;RecNum&gt;110&lt;/RecNum&gt;&lt;DisplayText&gt;&lt;style face="superscript"&gt;85&lt;/style&gt;&lt;/DisplayText&gt;&lt;record&gt;&lt;rec-number&gt;110&lt;/rec-number&gt;&lt;foreign-keys&gt;&lt;key app="EN" db-id="pttszevxyf9ed6edx5av5fr5rtva2r2xzwtd" timestamp="1580219635"&gt;110&lt;/key&gt;&lt;/foreign-keys&gt;&lt;ref-type name="Journal Article"&gt;17&lt;/ref-type&gt;&lt;contributors&gt;&lt;authors&gt;&lt;author&gt;Hijjawi, N. S.&lt;/author&gt;&lt;author&gt;Meloni, B. P.&lt;/author&gt;&lt;author&gt;Morgan, U. M.&lt;/author&gt;&lt;author&gt;Thompson, R. C. A.&lt;/author&gt;&lt;/authors&gt;&lt;/contributors&gt;&lt;titles&gt;&lt;title&gt;Complete development and long-term maintenance of Cryptosporidium parvum human and cattle genotypes in cell culture&lt;/title&gt;&lt;secondary-title&gt;International Journal for Parasitology&lt;/secondary-title&gt;&lt;/titles&gt;&lt;periodical&gt;&lt;full-title&gt;International Journal for Parasitology&lt;/full-title&gt;&lt;/periodical&gt;&lt;pages&gt;1048-1055&lt;/pages&gt;&lt;volume&gt;31&lt;/volume&gt;&lt;number&gt;10&lt;/number&gt;&lt;keywords&gt;&lt;keyword&gt;Complete life cycle&lt;/keyword&gt;&lt;keyword&gt;In vitro development&lt;/keyword&gt;&lt;keyword&gt;Human genotype&lt;/keyword&gt;&lt;keyword&gt;Cattle genotype&lt;/keyword&gt;&lt;keyword&gt;Auto-reinfection&lt;/keyword&gt;&lt;keyword&gt;Thin-walled oocyst&lt;/keyword&gt;&lt;keyword&gt;HCT-8 cell line&lt;/keyword&gt;&lt;/keywords&gt;&lt;dates&gt;&lt;year&gt;2001&lt;/year&gt;&lt;pub-dates&gt;&lt;date&gt;2001/08/01/&lt;/date&gt;&lt;/pub-dates&gt;&lt;/dates&gt;&lt;isbn&gt;0020-7519&lt;/isbn&gt;&lt;urls&gt;&lt;related-urls&gt;&lt;url&gt;http://www.sciencedirect.com/science/article/pii/S0020751901002120&lt;/url&gt;&lt;/related-urls&gt;&lt;/urls&gt;&lt;electronic-resource-num&gt;https://doi.org/10.1016/S0020-7519(01)00212-0&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85</w:t>
      </w:r>
      <w:r w:rsidRPr="00C04F2E">
        <w:rPr>
          <w:rFonts w:eastAsia="Helvetica"/>
          <w:color w:val="000000"/>
        </w:rPr>
        <w:fldChar w:fldCharType="end"/>
      </w:r>
      <w:r w:rsidRPr="00C04F2E">
        <w:rPr>
          <w:color w:val="000000"/>
        </w:rPr>
        <w:t xml:space="preserve">. However, it does not produce </w:t>
      </w:r>
      <w:proofErr w:type="gramStart"/>
      <w:r w:rsidRPr="00C04F2E">
        <w:rPr>
          <w:color w:val="000000"/>
        </w:rPr>
        <w:t>sufficient numbers of</w:t>
      </w:r>
      <w:proofErr w:type="gramEnd"/>
      <w:r w:rsidRPr="00C04F2E">
        <w:rPr>
          <w:color w:val="000000"/>
        </w:rPr>
        <w:t xml:space="preserve"> infectious oocysts to sustain infected cultures. The most recent advance in cancer cell lines, COLO-680N cells, allow the production of infectious oocyst for up to 8 weeks, making it far superior in terms of longevity and quantity of infectious oocysts produced compared to the HCT-8 cell line</w:t>
      </w:r>
      <w:r w:rsidRPr="00C04F2E">
        <w:rPr>
          <w:rFonts w:eastAsia="Helvetica"/>
          <w:color w:val="000000"/>
        </w:rPr>
        <w:fldChar w:fldCharType="begin">
          <w:fldData xml:space="preserve">PEVuZE5vdGU+PENpdGU+PEF1dGhvcj5Cb25lczwvQXV0aG9yPjxZZWFyPjIwMTk8L1llYXI+PFJl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Cb25lczwvQXV0aG9yPjxZZWFyPjIwMTk8L1llYXI+PFJl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82,86</w:t>
      </w:r>
      <w:r w:rsidRPr="00C04F2E">
        <w:rPr>
          <w:rFonts w:eastAsia="Helvetica"/>
          <w:color w:val="000000"/>
        </w:rPr>
        <w:fldChar w:fldCharType="end"/>
      </w:r>
      <w:r w:rsidR="0083725C">
        <w:rPr>
          <w:color w:val="000000"/>
        </w:rPr>
        <w:t xml:space="preserve">. </w:t>
      </w:r>
      <w:r w:rsidRPr="00C04F2E">
        <w:rPr>
          <w:color w:val="000000"/>
        </w:rPr>
        <w:t>Recently, both asexual and sexual phases of the lifecycle were successfully completed using several new methods</w:t>
      </w:r>
      <w:r w:rsidR="005D45A4">
        <w:rPr>
          <w:color w:val="000000"/>
        </w:rPr>
        <w:t xml:space="preserve"> (Table 2)</w:t>
      </w:r>
      <w:r w:rsidRPr="00C04F2E">
        <w:rPr>
          <w:color w:val="000000"/>
        </w:rPr>
        <w:t xml:space="preserve">. One novel method which cultured Caco-2 and HT29-MTX cells on a 3D silk scaffold, was able to propagate all stages of </w:t>
      </w:r>
      <w:r w:rsidRPr="00C04F2E">
        <w:rPr>
          <w:i/>
          <w:iCs/>
          <w:color w:val="000000"/>
        </w:rPr>
        <w:t>Cryptosporidium</w:t>
      </w:r>
      <w:r w:rsidRPr="00C04F2E">
        <w:rPr>
          <w:color w:val="000000"/>
        </w:rPr>
        <w:t xml:space="preserve"> for up to 15-17 days</w:t>
      </w:r>
      <w:r w:rsidRPr="00C04F2E">
        <w:rPr>
          <w:rFonts w:eastAsia="Helvetica"/>
          <w:color w:val="000000"/>
        </w:rPr>
        <w:fldChar w:fldCharType="begin">
          <w:fldData xml:space="preserve">PEVuZE5vdGU+PENpdGU+PEF1dGhvcj5EZUNpY2NvIFJlUGFzczwvQXV0aG9yPjxZZWFyPjIwMTc8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EZUNpY2NvIFJlUGFzczwvQXV0aG9yPjxZZWFyPjIwMTc8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87</w:t>
      </w:r>
      <w:r w:rsidRPr="00C04F2E">
        <w:rPr>
          <w:rFonts w:eastAsia="Helvetica"/>
          <w:color w:val="000000"/>
        </w:rPr>
        <w:fldChar w:fldCharType="end"/>
      </w:r>
      <w:r w:rsidRPr="00C04F2E">
        <w:rPr>
          <w:color w:val="000000"/>
        </w:rPr>
        <w:t xml:space="preserve">. Another technology, using HCT-8 cells lining a hollow fibre bioreactor (HFB), is promising in the continuous production of </w:t>
      </w:r>
      <w:r w:rsidRPr="00C04F2E">
        <w:rPr>
          <w:i/>
          <w:iCs/>
          <w:color w:val="000000"/>
        </w:rPr>
        <w:t>C. parvum</w:t>
      </w:r>
      <w:r w:rsidRPr="00C04F2E">
        <w:rPr>
          <w:color w:val="000000"/>
        </w:rPr>
        <w:t xml:space="preserve"> oocysts for up to 20 weeks. This system simulates </w:t>
      </w:r>
      <w:r w:rsidRPr="00EA00F2">
        <w:rPr>
          <w:i/>
          <w:iCs/>
          <w:color w:val="000000"/>
        </w:rPr>
        <w:t>in vivo</w:t>
      </w:r>
      <w:r w:rsidRPr="00C04F2E">
        <w:rPr>
          <w:color w:val="000000"/>
        </w:rPr>
        <w:t xml:space="preserve"> conditions by supplying oxygen and nutrients to host intestinal cells from the basal surface and enables the formation of a low redox, high nutrient environment on the apical surface</w:t>
      </w:r>
      <w:r w:rsidRPr="00C04F2E">
        <w:rPr>
          <w:rFonts w:eastAsia="Helvetica"/>
          <w:color w:val="000000"/>
        </w:rPr>
        <w:fldChar w:fldCharType="begin"/>
      </w:r>
      <w:r w:rsidR="002B1D2B">
        <w:rPr>
          <w:rFonts w:eastAsia="Helvetica"/>
          <w:color w:val="000000"/>
        </w:rPr>
        <w:instrText xml:space="preserve"> ADDIN EN.CITE &lt;EndNote&gt;&lt;Cite&gt;&lt;Author&gt;Morada&lt;/Author&gt;&lt;Year&gt;2016&lt;/Year&gt;&lt;RecNum&gt;140&lt;/RecNum&gt;&lt;DisplayText&gt;&lt;style face="superscript"&gt;88&lt;/style&gt;&lt;/DisplayText&gt;&lt;record&gt;&lt;rec-number&gt;140&lt;/rec-number&gt;&lt;foreign-keys&gt;&lt;key app="EN" db-id="pttszevxyf9ed6edx5av5fr5rtva2r2xzwtd" timestamp="1581516856"&gt;140&lt;/key&gt;&lt;/foreign-keys&gt;&lt;ref-type name="Journal Article"&gt;17&lt;/ref-type&gt;&lt;contributors&gt;&lt;authors&gt;&lt;author&gt;Morada, Mary&lt;/author&gt;&lt;author&gt;Lee, Sangun&lt;/author&gt;&lt;author&gt;Gunther-Cummins, Leslie&lt;/author&gt;&lt;author&gt;Weiss, Louis M.&lt;/author&gt;&lt;author&gt;Widmer, Giovanni&lt;/author&gt;&lt;author&gt;Tzipori, Saul&lt;/author&gt;&lt;author&gt;Yarlett, Nigel&lt;/author&gt;&lt;/authors&gt;&lt;/contributors&gt;&lt;titles&gt;&lt;title&gt;Continuous culture of Cryptosporidium parvum using hollow fiber technology&lt;/title&gt;&lt;secondary-title&gt;International Journal for Parasitology&lt;/secondary-title&gt;&lt;/titles&gt;&lt;periodical&gt;&lt;full-title&gt;International Journal for Parasitology&lt;/full-title&gt;&lt;/periodical&gt;&lt;pages&gt;21-29&lt;/pages&gt;&lt;volume&gt;46&lt;/volume&gt;&lt;number&gt;1&lt;/number&gt;&lt;keywords&gt;&lt;keyword&gt;Cryptosporidium&lt;/keyword&gt;&lt;keyword&gt;In vitro culture&lt;/keyword&gt;&lt;keyword&gt;Hollow-fiber&lt;/keyword&gt;&lt;keyword&gt;Anaerobic&lt;/keyword&gt;&lt;/keywords&gt;&lt;dates&gt;&lt;year&gt;2016&lt;/year&gt;&lt;pub-dates&gt;&lt;date&gt;2016/01/01/&lt;/date&gt;&lt;/pub-dates&gt;&lt;/dates&gt;&lt;isbn&gt;0020-7519&lt;/isbn&gt;&lt;urls&gt;&lt;related-urls&gt;&lt;url&gt;http://www.sciencedirect.com/science/article/pii/S0020751915002209&lt;/url&gt;&lt;/related-urls&gt;&lt;/urls&gt;&lt;electronic-resource-num&gt;https://doi.org/10.1016/j.ijpara.2015.07.006&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88</w:t>
      </w:r>
      <w:r w:rsidRPr="00C04F2E">
        <w:rPr>
          <w:rFonts w:eastAsia="Helvetica"/>
          <w:color w:val="000000"/>
        </w:rPr>
        <w:fldChar w:fldCharType="end"/>
      </w:r>
      <w:r w:rsidRPr="00C04F2E">
        <w:rPr>
          <w:color w:val="000000"/>
        </w:rPr>
        <w:t xml:space="preserve">. </w:t>
      </w:r>
      <w:r w:rsidR="002354BA" w:rsidRPr="00C33275">
        <w:rPr>
          <w:color w:val="000000"/>
          <w:u w:val="single"/>
        </w:rPr>
        <w:t>All of t</w:t>
      </w:r>
      <w:r w:rsidR="007C5A7F" w:rsidRPr="00C33275">
        <w:rPr>
          <w:color w:val="000000"/>
          <w:u w:val="single"/>
        </w:rPr>
        <w:t>hese cell lines are reviewed more extensively elsewhere</w:t>
      </w:r>
      <w:r w:rsidR="007C5A7F" w:rsidRPr="00C33275">
        <w:rPr>
          <w:color w:val="000000"/>
          <w:u w:val="single"/>
        </w:rPr>
        <w:fldChar w:fldCharType="begin"/>
      </w:r>
      <w:r w:rsidR="007C5A7F" w:rsidRPr="00C33275">
        <w:rPr>
          <w:color w:val="000000"/>
          <w:u w:val="single"/>
        </w:rPr>
        <w:instrText xml:space="preserve"> ADDIN EN.CITE &lt;EndNote&gt;&lt;Cite&gt;&lt;Author&gt;Bones&lt;/Author&gt;&lt;Year&gt;2019&lt;/Year&gt;&lt;RecNum&gt;31&lt;/RecNum&gt;&lt;DisplayText&gt;&lt;style face="superscript"&gt;82&lt;/style&gt;&lt;/DisplayText&gt;&lt;record&gt;&lt;rec-number&gt;31&lt;/rec-number&gt;&lt;foreign-keys&gt;&lt;key app="EN" db-id="pttszevxyf9ed6edx5av5fr5rtva2r2xzwtd" timestamp="1572453011"&gt;31&lt;/key&gt;&lt;/foreign-keys&gt;&lt;ref-type name="Journal Article"&gt;17&lt;/ref-type&gt;&lt;contributors&gt;&lt;authors&gt;&lt;author&gt;Bones, Alexander J.&lt;/author&gt;&lt;author&gt;Jossé, Lyne&lt;/author&gt;&lt;author&gt;More, Charlotte&lt;/author&gt;&lt;author&gt;Miller, Christopher N.&lt;/author&gt;&lt;author&gt;Michaelis, Martin&lt;/author&gt;&lt;author&gt;Tsaousis, Anastasios D.&lt;/author&gt;&lt;/authors&gt;&lt;/contributors&gt;&lt;titles&gt;&lt;title&gt;Past and future trends of Cryptosporidium in vitro research&lt;/title&gt;&lt;secondary-title&gt;Experimental Parasitology&lt;/secondary-title&gt;&lt;/titles&gt;&lt;periodical&gt;&lt;full-title&gt;Experimental Parasitology&lt;/full-title&gt;&lt;/periodical&gt;&lt;pages&gt;28-37&lt;/pages&gt;&lt;volume&gt;196&lt;/volume&gt;&lt;dates&gt;&lt;year&gt;2019&lt;/year&gt;&lt;pub-dates&gt;&lt;date&gt;2019/01/01/&lt;/date&gt;&lt;/pub-dates&gt;&lt;/dates&gt;&lt;isbn&gt;0014-4894&lt;/isbn&gt;&lt;urls&gt;&lt;related-urls&gt;&lt;url&gt;http://www.sciencedirect.com/science/article/pii/S0014489418300158&lt;/url&gt;&lt;/related-urls&gt;&lt;/urls&gt;&lt;electronic-resource-num&gt;https://doi.org/10.1016/j.exppara.2018.12.001&lt;/electronic-resource-num&gt;&lt;/record&gt;&lt;/Cite&gt;&lt;/EndNote&gt;</w:instrText>
      </w:r>
      <w:r w:rsidR="007C5A7F" w:rsidRPr="00C33275">
        <w:rPr>
          <w:color w:val="000000"/>
          <w:u w:val="single"/>
        </w:rPr>
        <w:fldChar w:fldCharType="separate"/>
      </w:r>
      <w:r w:rsidR="007C5A7F" w:rsidRPr="00C33275">
        <w:rPr>
          <w:noProof/>
          <w:color w:val="000000"/>
          <w:u w:val="single"/>
          <w:vertAlign w:val="superscript"/>
        </w:rPr>
        <w:t>82</w:t>
      </w:r>
      <w:r w:rsidR="007C5A7F" w:rsidRPr="00C33275">
        <w:rPr>
          <w:color w:val="000000"/>
          <w:u w:val="single"/>
        </w:rPr>
        <w:fldChar w:fldCharType="end"/>
      </w:r>
      <w:r w:rsidR="007C5A7F" w:rsidRPr="00C33275">
        <w:rPr>
          <w:color w:val="000000"/>
          <w:u w:val="single"/>
        </w:rPr>
        <w:t>.</w:t>
      </w:r>
      <w:r w:rsidR="007C5A7F">
        <w:rPr>
          <w:color w:val="000000"/>
        </w:rPr>
        <w:t xml:space="preserve"> </w:t>
      </w:r>
      <w:r w:rsidRPr="00C04F2E">
        <w:rPr>
          <w:color w:val="000000"/>
        </w:rPr>
        <w:t xml:space="preserve">While many of the cell lines used to propagate </w:t>
      </w:r>
      <w:r w:rsidRPr="00C04F2E">
        <w:rPr>
          <w:i/>
          <w:iCs/>
          <w:color w:val="000000"/>
        </w:rPr>
        <w:t>Cryptosporidium</w:t>
      </w:r>
      <w:r w:rsidRPr="00C04F2E">
        <w:rPr>
          <w:color w:val="000000"/>
        </w:rPr>
        <w:t xml:space="preserve"> derive from intestinal epithelium, or other epithelial tissues, they lack the cellular diversity, architecture, and site specificity of the small intestinal epithelium </w:t>
      </w:r>
      <w:r w:rsidRPr="00C04F2E">
        <w:rPr>
          <w:i/>
          <w:iCs/>
          <w:color w:val="000000"/>
        </w:rPr>
        <w:t>in vivo</w:t>
      </w:r>
      <w:r w:rsidRPr="00C04F2E">
        <w:rPr>
          <w:color w:val="000000"/>
        </w:rPr>
        <w:t>, and are likely to be poor models of host defence to parasitic infection. This is where enteroid models truly break ground.</w:t>
      </w:r>
    </w:p>
    <w:p w14:paraId="58ED5281" w14:textId="77777777" w:rsidR="00C521B1" w:rsidRPr="00C04F2E" w:rsidRDefault="00C521B1" w:rsidP="00C04F2E">
      <w:pPr>
        <w:jc w:val="both"/>
        <w:rPr>
          <w:color w:val="000000"/>
        </w:rPr>
      </w:pPr>
    </w:p>
    <w:p w14:paraId="2382FEEC" w14:textId="77777777" w:rsidR="00C521B1" w:rsidRPr="00C04F2E" w:rsidRDefault="00C521B1" w:rsidP="00C04F2E">
      <w:pPr>
        <w:jc w:val="both"/>
        <w:rPr>
          <w:b/>
          <w:bCs/>
          <w:color w:val="000000"/>
          <w:u w:val="single" w:color="000000"/>
        </w:rPr>
      </w:pPr>
    </w:p>
    <w:p w14:paraId="737A7853" w14:textId="77777777" w:rsidR="00C521B1" w:rsidRPr="00C04F2E" w:rsidRDefault="3F922E19" w:rsidP="00C04F2E">
      <w:pPr>
        <w:jc w:val="both"/>
        <w:rPr>
          <w:b/>
          <w:bCs/>
          <w:color w:val="000000"/>
          <w:u w:val="single" w:color="000000"/>
        </w:rPr>
      </w:pPr>
      <w:r w:rsidRPr="00C04F2E">
        <w:rPr>
          <w:b/>
          <w:bCs/>
          <w:color w:val="000000" w:themeColor="text1"/>
          <w:u w:val="single"/>
        </w:rPr>
        <w:t xml:space="preserve">The role of the microbiota in protection against </w:t>
      </w:r>
      <w:r w:rsidRPr="00C04F2E">
        <w:rPr>
          <w:b/>
          <w:bCs/>
          <w:i/>
          <w:iCs/>
          <w:color w:val="000000" w:themeColor="text1"/>
          <w:u w:val="single"/>
        </w:rPr>
        <w:t>Cryptosporidium</w:t>
      </w:r>
      <w:r w:rsidRPr="00C04F2E">
        <w:rPr>
          <w:b/>
          <w:bCs/>
          <w:color w:val="000000" w:themeColor="text1"/>
          <w:u w:val="single"/>
        </w:rPr>
        <w:t xml:space="preserve"> infection </w:t>
      </w:r>
    </w:p>
    <w:p w14:paraId="3C670B21" w14:textId="77777777" w:rsidR="00C521B1" w:rsidRPr="00C04F2E" w:rsidRDefault="00C521B1" w:rsidP="00C04F2E">
      <w:pPr>
        <w:jc w:val="both"/>
        <w:rPr>
          <w:b/>
          <w:bCs/>
          <w:color w:val="000000"/>
          <w:u w:val="single" w:color="000000"/>
        </w:rPr>
      </w:pPr>
    </w:p>
    <w:p w14:paraId="5822B7F2" w14:textId="04847D1F" w:rsidR="00C521B1" w:rsidRPr="00C04F2E" w:rsidRDefault="00C521B1" w:rsidP="00C04F2E">
      <w:pPr>
        <w:jc w:val="both"/>
        <w:rPr>
          <w:b/>
          <w:bCs/>
          <w:color w:val="000000"/>
          <w:u w:val="single" w:color="000000"/>
        </w:rPr>
      </w:pPr>
      <w:r w:rsidRPr="00C04F2E">
        <w:rPr>
          <w:i/>
          <w:iCs/>
          <w:color w:val="000000"/>
        </w:rPr>
        <w:t>Cryptosporidium</w:t>
      </w:r>
      <w:r w:rsidRPr="00C04F2E">
        <w:rPr>
          <w:color w:val="000000"/>
        </w:rPr>
        <w:t xml:space="preserve"> infection is decidedly age-dependent, with the most severe disease, and greatest shedding of oocysts, observed in young children and in calves under 6 weeks of age. </w:t>
      </w:r>
      <w:r w:rsidRPr="00C04F2E">
        <w:rPr>
          <w:i/>
          <w:iCs/>
          <w:color w:val="000000"/>
        </w:rPr>
        <w:t>Cryptosporidium</w:t>
      </w:r>
      <w:r w:rsidRPr="00C04F2E">
        <w:rPr>
          <w:color w:val="000000"/>
        </w:rPr>
        <w:t xml:space="preserve"> ordinarily penetrates no further than the intestinal epithelium, meaning that the epithelial response to infection is likely to be critical to determining the outcome. While significant </w:t>
      </w:r>
      <w:r w:rsidRPr="00C04F2E">
        <w:rPr>
          <w:color w:val="000000"/>
        </w:rPr>
        <w:lastRenderedPageBreak/>
        <w:t xml:space="preserve">development of the small intestinal epithelium takes place at birth, it continues to adapt to changes in nutrient and microbiota composition throughout life, and this adaptation may explain the decline in susceptibility to </w:t>
      </w:r>
      <w:r w:rsidRPr="00C04F2E">
        <w:rPr>
          <w:i/>
          <w:iCs/>
          <w:color w:val="000000"/>
        </w:rPr>
        <w:t>Cryptosporidium</w:t>
      </w:r>
      <w:r w:rsidRPr="00C04F2E">
        <w:rPr>
          <w:color w:val="000000"/>
        </w:rPr>
        <w:t xml:space="preserve"> infection. Supporting this idea, scrapings of the intestinal mucosa of adult cattle, but not calves, can protect rats from </w:t>
      </w:r>
      <w:r w:rsidRPr="00C04F2E">
        <w:rPr>
          <w:i/>
          <w:iCs/>
          <w:color w:val="000000"/>
        </w:rPr>
        <w:t>C. parvum</w:t>
      </w:r>
      <w:r w:rsidRPr="00C04F2E">
        <w:rPr>
          <w:color w:val="000000"/>
        </w:rPr>
        <w:t xml:space="preserve"> infection when inoculated orally</w:t>
      </w:r>
      <w:r w:rsidRPr="00C04F2E">
        <w:rPr>
          <w:rFonts w:eastAsia="Helvetica"/>
        </w:rPr>
        <w:fldChar w:fldCharType="begin"/>
      </w:r>
      <w:r w:rsidR="002B1D2B">
        <w:rPr>
          <w:rFonts w:eastAsia="Helvetica"/>
        </w:rPr>
        <w:instrText xml:space="preserve"> ADDIN EN.CITE &lt;EndNote&gt;&lt;Cite&gt;&lt;Author&gt;Akili&lt;/Author&gt;&lt;Year&gt;2000&lt;/Year&gt;&lt;RecNum&gt;63&lt;/RecNum&gt;&lt;DisplayText&gt;&lt;style face="superscript"&gt;89&lt;/style&gt;&lt;/DisplayText&gt;&lt;record&gt;&lt;rec-number&gt;63&lt;/rec-number&gt;&lt;foreign-keys&gt;&lt;key app="EN" db-id="pttszevxyf9ed6edx5av5fr5rtva2r2xzwtd" timestamp="1575641648"&gt;63&lt;/key&gt;&lt;/foreign-keys&gt;&lt;ref-type name="Journal Article"&gt;17&lt;/ref-type&gt;&lt;contributors&gt;&lt;authors&gt;&lt;author&gt;Akili, D.&lt;/author&gt;&lt;author&gt;Harp, J. A.&lt;/author&gt;&lt;/authors&gt;&lt;/contributors&gt;&lt;auth-address&gt;U.S. Department of Agriculture, Agricultural Research Service, National Animal Disease Center, Periparturient Diseases of Cattle Research Unit, Ames, Iowa 50010, USA.&lt;/auth-address&gt;&lt;titles&gt;&lt;title&gt;A factor derived from adult rat and cow small intestine reduces Cryptosporidium parvum infection in infant rats&lt;/title&gt;&lt;secondary-title&gt;J Parasitol&lt;/secondary-title&gt;&lt;/titles&gt;&lt;periodical&gt;&lt;full-title&gt;J Parasitol&lt;/full-title&gt;&lt;/periodical&gt;&lt;pages&gt;979-82&lt;/pages&gt;&lt;volume&gt;86&lt;/volume&gt;&lt;number&gt;5&lt;/number&gt;&lt;edition&gt;2000/12/29&lt;/edition&gt;&lt;keywords&gt;&lt;keyword&gt;Aging&lt;/keyword&gt;&lt;keyword&gt;Animals&lt;/keyword&gt;&lt;keyword&gt;Cattle&lt;/keyword&gt;&lt;keyword&gt;Cryptosporidiosis/*parasitology/*prevention &amp;amp; control&lt;/keyword&gt;&lt;keyword&gt;Cryptosporidium parvum/*pathogenicity&lt;/keyword&gt;&lt;keyword&gt;Disease Susceptibility&lt;/keyword&gt;&lt;keyword&gt;Female&lt;/keyword&gt;&lt;keyword&gt;Immunity, Innate&lt;/keyword&gt;&lt;keyword&gt;Intestine, Small/*physiology&lt;/keyword&gt;&lt;keyword&gt;Rats&lt;/keyword&gt;&lt;keyword&gt;Rats, Sprague-Dawley&lt;/keyword&gt;&lt;/keywords&gt;&lt;dates&gt;&lt;year&gt;2000&lt;/year&gt;&lt;pub-dates&gt;&lt;date&gt;Oct&lt;/date&gt;&lt;/pub-dates&gt;&lt;/dates&gt;&lt;isbn&gt;0022-3395 (Print)&amp;#xD;0022-3395&lt;/isbn&gt;&lt;accession-num&gt;11128521&lt;/accession-num&gt;&lt;urls&gt;&lt;/urls&gt;&lt;electronic-resource-num&gt;10.1645/0022-3395(2000)086[0979:Afdfar]2.0.Co;2&lt;/electronic-resource-num&gt;&lt;remote-database-provider&gt;NLM&lt;/remote-database-provider&gt;&lt;language&gt;eng&lt;/language&gt;&lt;/record&gt;&lt;/Cite&gt;&lt;/EndNote&gt;</w:instrText>
      </w:r>
      <w:r w:rsidRPr="00C04F2E">
        <w:rPr>
          <w:rFonts w:eastAsia="Helvetica"/>
        </w:rPr>
        <w:fldChar w:fldCharType="separate"/>
      </w:r>
      <w:r w:rsidR="002B1D2B" w:rsidRPr="002B1D2B">
        <w:rPr>
          <w:rFonts w:eastAsia="Helvetica"/>
          <w:noProof/>
          <w:vertAlign w:val="superscript"/>
        </w:rPr>
        <w:t>89</w:t>
      </w:r>
      <w:r w:rsidRPr="00C04F2E">
        <w:rPr>
          <w:rFonts w:eastAsia="Helvetica"/>
        </w:rPr>
        <w:fldChar w:fldCharType="end"/>
      </w:r>
      <w:r w:rsidRPr="00C04F2E">
        <w:rPr>
          <w:color w:val="000000"/>
        </w:rPr>
        <w:t>. Subsequent studies suggest the protective factor(s) are found within the cell membrane</w:t>
      </w:r>
      <w:r w:rsidRPr="00C04F2E">
        <w:rPr>
          <w:rFonts w:eastAsia="Helvetica"/>
          <w:color w:val="000000"/>
        </w:rPr>
        <w:fldChar w:fldCharType="begin">
          <w:fldData xml:space="preserve">PEVuZE5vdGU+PENpdGU+PEF1dGhvcj5Ba2lsaTwvQXV0aG9yPjxZZWFyPjIwMDY8L1llYXI+PFJl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Ba2lsaTwvQXV0aG9yPjxZZWFyPjIwMDY8L1llYXI+PFJl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90</w:t>
      </w:r>
      <w:r w:rsidRPr="00C04F2E">
        <w:rPr>
          <w:rFonts w:eastAsia="Helvetica"/>
          <w:color w:val="000000"/>
        </w:rPr>
        <w:fldChar w:fldCharType="end"/>
      </w:r>
      <w:r w:rsidRPr="00C04F2E">
        <w:rPr>
          <w:color w:val="000000"/>
        </w:rPr>
        <w:t xml:space="preserve">. Interestingly, the intestinal mucosa of young calves that had previously been infected with </w:t>
      </w:r>
      <w:r w:rsidRPr="00C04F2E">
        <w:rPr>
          <w:i/>
          <w:iCs/>
          <w:color w:val="000000"/>
        </w:rPr>
        <w:t>Cryptosporidium</w:t>
      </w:r>
      <w:r w:rsidRPr="00C04F2E">
        <w:rPr>
          <w:color w:val="000000"/>
        </w:rPr>
        <w:t xml:space="preserve"> did not transfer protection, again indicating that maturation of the microbiota and intestinal epithelium, rather than specific immunological memory, underlies resistance to infection. A mature, stable, microbial community can protect the host against invading pathogens by enforcing epithelial barrier function, for example by regulating expression of tight junction proteins, mucins, AMPs, and inflammatory mediators. </w:t>
      </w:r>
    </w:p>
    <w:p w14:paraId="46F79947" w14:textId="77777777" w:rsidR="00C521B1" w:rsidRPr="00C04F2E" w:rsidRDefault="00C521B1" w:rsidP="00C04F2E">
      <w:pPr>
        <w:jc w:val="both"/>
        <w:rPr>
          <w:b/>
          <w:bCs/>
          <w:color w:val="000000"/>
          <w:u w:val="single" w:color="000000"/>
        </w:rPr>
      </w:pPr>
    </w:p>
    <w:p w14:paraId="23C014E2" w14:textId="505ED2D9" w:rsidR="00C521B1" w:rsidRPr="00C04F2E" w:rsidRDefault="00C521B1" w:rsidP="00C04F2E">
      <w:pPr>
        <w:spacing w:before="100" w:after="100"/>
        <w:jc w:val="both"/>
        <w:rPr>
          <w:color w:val="000000"/>
        </w:rPr>
      </w:pPr>
      <w:r w:rsidRPr="00C04F2E">
        <w:rPr>
          <w:color w:val="000000"/>
        </w:rPr>
        <w:t xml:space="preserve">The role of the microbiome in resistance to </w:t>
      </w:r>
      <w:r w:rsidRPr="00C04F2E">
        <w:rPr>
          <w:i/>
          <w:iCs/>
          <w:color w:val="000000"/>
        </w:rPr>
        <w:t xml:space="preserve">Cryptosporidium </w:t>
      </w:r>
      <w:r w:rsidRPr="00C04F2E">
        <w:rPr>
          <w:color w:val="000000"/>
        </w:rPr>
        <w:t xml:space="preserve">has been investigated in a SCID mouse model, showing that SCID mice with a normal intestinal flora were significantly more resistant to </w:t>
      </w:r>
      <w:r w:rsidRPr="00C04F2E">
        <w:rPr>
          <w:i/>
          <w:iCs/>
          <w:color w:val="000000"/>
        </w:rPr>
        <w:t>Cryptosporidium</w:t>
      </w:r>
      <w:r w:rsidRPr="00C04F2E">
        <w:rPr>
          <w:color w:val="000000"/>
        </w:rPr>
        <w:t xml:space="preserve"> infection than germ-free SCID mice</w:t>
      </w:r>
      <w:r w:rsidRPr="00C04F2E">
        <w:rPr>
          <w:rFonts w:eastAsia="Helvetica"/>
          <w:color w:val="000000"/>
        </w:rPr>
        <w:fldChar w:fldCharType="begin"/>
      </w:r>
      <w:r w:rsidR="002B1D2B">
        <w:rPr>
          <w:rFonts w:eastAsia="Helvetica"/>
          <w:color w:val="000000"/>
        </w:rPr>
        <w:instrText xml:space="preserve"> ADDIN EN.CITE &lt;EndNote&gt;&lt;Cite&gt;&lt;Author&gt;Harp&lt;/Author&gt;&lt;Year&gt;1992&lt;/Year&gt;&lt;RecNum&gt;14&lt;/RecNum&gt;&lt;DisplayText&gt;&lt;style face="superscript"&gt;91&lt;/style&gt;&lt;/DisplayText&gt;&lt;record&gt;&lt;rec-number&gt;14&lt;/rec-number&gt;&lt;foreign-keys&gt;&lt;key app="EN" db-id="pttszevxyf9ed6edx5av5fr5rtva2r2xzwtd" timestamp="1571753850"&gt;14&lt;/key&gt;&lt;/foreign-keys&gt;&lt;ref-type name="Journal Article"&gt;17&lt;/ref-type&gt;&lt;contributors&gt;&lt;authors&gt;&lt;author&gt;Harp, J. A.&lt;/author&gt;&lt;author&gt;Chen, W.&lt;/author&gt;&lt;author&gt;Harmsen, A. G.&lt;/author&gt;&lt;/authors&gt;&lt;/contributors&gt;&lt;titles&gt;&lt;title&gt;Resistance of severe combined immunodeficient mice to infection with Cryptosporidium parvum: the importance of intestinal microflora&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3509-3512&lt;/pages&gt;&lt;volume&gt;60&lt;/volume&gt;&lt;number&gt;9&lt;/number&gt;&lt;keywords&gt;&lt;keyword&gt;Animals&lt;/keyword&gt;&lt;keyword&gt;Cryptosporidiosis/*immunology&lt;/keyword&gt;&lt;keyword&gt;*Cryptosporidium parvum&lt;/keyword&gt;&lt;keyword&gt;Female&lt;/keyword&gt;&lt;keyword&gt;Immunity, Innate&lt;/keyword&gt;&lt;keyword&gt;Intestines/*microbiology&lt;/keyword&gt;&lt;keyword&gt;Mice&lt;/keyword&gt;&lt;keyword&gt;Mice, SCID/*immunology&lt;/keyword&gt;&lt;/keywords&gt;&lt;dates&gt;&lt;year&gt;1992&lt;/year&gt;&lt;/dates&gt;&lt;isbn&gt;0019-9567&amp;#xD;1098-5522&lt;/isbn&gt;&lt;accession-num&gt;1500156&lt;/accession-num&gt;&lt;urls&gt;&lt;related-urls&gt;&lt;url&gt;https://www.ncbi.nlm.nih.gov/pubmed/1500156&lt;/url&gt;&lt;url&gt;https://www.ncbi.nlm.nih.gov/pmc/articles/PMC257352/&lt;/url&gt;&lt;/related-urls&gt;&lt;/urls&gt;&lt;remote-database-name&gt;PubMed&lt;/remote-database-name&gt;&lt;language&gt;eng&lt;/language&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91</w:t>
      </w:r>
      <w:r w:rsidRPr="00C04F2E">
        <w:rPr>
          <w:rFonts w:eastAsia="Helvetica"/>
          <w:color w:val="000000"/>
        </w:rPr>
        <w:fldChar w:fldCharType="end"/>
      </w:r>
      <w:r w:rsidRPr="00C04F2E">
        <w:rPr>
          <w:color w:val="000000"/>
        </w:rPr>
        <w:t xml:space="preserve">. In human volunteer infection studies, high pre-infection levels of faecal indole, associated with increased relative abundance of </w:t>
      </w:r>
      <w:r w:rsidRPr="00C04F2E">
        <w:rPr>
          <w:i/>
          <w:iCs/>
          <w:color w:val="000000"/>
        </w:rPr>
        <w:t>E. coli</w:t>
      </w:r>
      <w:r w:rsidRPr="00C04F2E">
        <w:rPr>
          <w:color w:val="000000"/>
        </w:rPr>
        <w:t xml:space="preserve">, </w:t>
      </w:r>
      <w:r w:rsidRPr="00C04F2E">
        <w:rPr>
          <w:i/>
          <w:iCs/>
          <w:color w:val="000000"/>
        </w:rPr>
        <w:t>Bacillus spp.</w:t>
      </w:r>
      <w:r w:rsidRPr="00C04F2E">
        <w:rPr>
          <w:color w:val="000000"/>
        </w:rPr>
        <w:t xml:space="preserve"> and </w:t>
      </w:r>
      <w:r w:rsidRPr="00C04F2E">
        <w:rPr>
          <w:i/>
          <w:iCs/>
          <w:color w:val="000000"/>
        </w:rPr>
        <w:t>Clostridium</w:t>
      </w:r>
      <w:r w:rsidRPr="00C04F2E">
        <w:rPr>
          <w:color w:val="000000"/>
        </w:rPr>
        <w:t xml:space="preserve">, was predictive of resistance to </w:t>
      </w:r>
      <w:r w:rsidRPr="00C04F2E">
        <w:rPr>
          <w:i/>
          <w:iCs/>
          <w:color w:val="000000"/>
        </w:rPr>
        <w:t>Cryptosporidium</w:t>
      </w:r>
      <w:r w:rsidRPr="00C04F2E">
        <w:rPr>
          <w:color w:val="000000"/>
        </w:rPr>
        <w:t xml:space="preserve"> challenge</w:t>
      </w:r>
      <w:r w:rsidRPr="00C04F2E">
        <w:rPr>
          <w:rFonts w:eastAsia="Helvetica"/>
          <w:color w:val="000000"/>
        </w:rPr>
        <w:fldChar w:fldCharType="begin"/>
      </w:r>
      <w:r w:rsidR="002B1D2B">
        <w:rPr>
          <w:rFonts w:eastAsia="Helvetica"/>
          <w:color w:val="000000"/>
        </w:rPr>
        <w:instrText xml:space="preserve"> ADDIN EN.CITE &lt;EndNote&gt;&lt;Cite&gt;&lt;Author&gt;Chappell&lt;/Author&gt;&lt;Year&gt;2016&lt;/Year&gt;&lt;RecNum&gt;24&lt;/RecNum&gt;&lt;DisplayText&gt;&lt;style face="superscript"&gt;92&lt;/style&gt;&lt;/DisplayText&gt;&lt;record&gt;&lt;rec-number&gt;24&lt;/rec-number&gt;&lt;foreign-keys&gt;&lt;key app="EN" db-id="pttszevxyf9ed6edx5av5fr5rtva2r2xzwtd" timestamp="1572275427"&gt;24&lt;/key&gt;&lt;/foreign-keys&gt;&lt;ref-type name="Journal Article"&gt;17&lt;/ref-type&gt;&lt;contributors&gt;&lt;authors&gt;&lt;author&gt;Chappell, Cynthia L.&lt;/author&gt;&lt;author&gt;Darkoh, Charles&lt;/author&gt;&lt;author&gt;Shimmin, Lawrence&lt;/author&gt;&lt;author&gt;Farhana, Naveed&lt;/author&gt;&lt;author&gt;Kim, Do-Kyun&lt;/author&gt;&lt;author&gt;Okhuysen, Pablo C.&lt;/author&gt;&lt;author&gt;Hixson, James&lt;/author&gt;&lt;/authors&gt;&lt;secondary-authors&gt;&lt;author&gt;Appleton, J. A.&lt;/author&gt;&lt;/secondary-authors&gt;&lt;/contributors&gt;&lt;titles&gt;&lt;title&gt;Fecal Indole as a Biomarker of Susceptibility to Cryptosporidium Infection&lt;/title&gt;&lt;secondary-title&gt;Infection and Immunity&lt;/secondary-title&gt;&lt;/titles&gt;&lt;periodical&gt;&lt;full-title&gt;Infection and immunity&lt;/full-title&gt;&lt;abbr-1&gt;Infect Immun&lt;/abbr-1&gt;&lt;/periodical&gt;&lt;pages&gt;2299&lt;/pages&gt;&lt;volume&gt;84&lt;/volume&gt;&lt;number&gt;8&lt;/number&gt;&lt;dates&gt;&lt;year&gt;2016&lt;/year&gt;&lt;/dates&gt;&lt;urls&gt;&lt;related-urls&gt;&lt;url&gt;http://iai.asm.org/content/84/8/2299.abstract&lt;/url&gt;&lt;/related-urls&gt;&lt;/urls&gt;&lt;electronic-resource-num&gt;10.1128/IAI.00336-16&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92</w:t>
      </w:r>
      <w:r w:rsidRPr="00C04F2E">
        <w:rPr>
          <w:rFonts w:eastAsia="Helvetica"/>
          <w:color w:val="000000"/>
        </w:rPr>
        <w:fldChar w:fldCharType="end"/>
      </w:r>
      <w:r w:rsidRPr="00C04F2E">
        <w:rPr>
          <w:color w:val="000000"/>
        </w:rPr>
        <w:t xml:space="preserve">. Indole acts on epithelial cells to increase barrier integrity and reduce expression of inflammatory mediators, though how it mediates resistance to </w:t>
      </w:r>
      <w:r w:rsidRPr="00C04F2E">
        <w:rPr>
          <w:i/>
          <w:iCs/>
          <w:color w:val="000000"/>
        </w:rPr>
        <w:t>Cryptosporidium</w:t>
      </w:r>
      <w:r w:rsidRPr="00C04F2E">
        <w:rPr>
          <w:color w:val="000000"/>
        </w:rPr>
        <w:t xml:space="preserve"> remains unknown. In mouse models, murine isolates of </w:t>
      </w:r>
      <w:r w:rsidRPr="00C04F2E">
        <w:rPr>
          <w:i/>
          <w:iCs/>
          <w:color w:val="000000"/>
        </w:rPr>
        <w:t xml:space="preserve">Lactobacillus </w:t>
      </w:r>
      <w:proofErr w:type="spellStart"/>
      <w:r w:rsidRPr="00C04F2E">
        <w:rPr>
          <w:i/>
          <w:iCs/>
          <w:color w:val="000000"/>
        </w:rPr>
        <w:t>reuteri</w:t>
      </w:r>
      <w:proofErr w:type="spellEnd"/>
      <w:r w:rsidRPr="00C04F2E">
        <w:rPr>
          <w:color w:val="000000"/>
        </w:rPr>
        <w:t xml:space="preserve">, increased resistance to </w:t>
      </w:r>
      <w:r w:rsidRPr="00C04F2E">
        <w:rPr>
          <w:i/>
          <w:iCs/>
          <w:color w:val="000000"/>
        </w:rPr>
        <w:t>Cryptosporidium</w:t>
      </w:r>
      <w:r w:rsidRPr="00C04F2E">
        <w:rPr>
          <w:rFonts w:eastAsia="Helvetica"/>
          <w:color w:val="000000"/>
        </w:rPr>
        <w:fldChar w:fldCharType="begin"/>
      </w:r>
      <w:r w:rsidR="002B1D2B">
        <w:rPr>
          <w:rFonts w:eastAsia="Helvetica"/>
          <w:color w:val="000000"/>
        </w:rPr>
        <w:instrText xml:space="preserve"> ADDIN EN.CITE &lt;EndNote&gt;&lt;Cite&gt;&lt;Author&gt;Alak&lt;/Author&gt;&lt;Year&gt;1997&lt;/Year&gt;&lt;RecNum&gt;71&lt;/RecNum&gt;&lt;DisplayText&gt;&lt;style face="superscript"&gt;93&lt;/style&gt;&lt;/DisplayText&gt;&lt;record&gt;&lt;rec-number&gt;71&lt;/rec-number&gt;&lt;foreign-keys&gt;&lt;key app="EN" db-id="pttszevxyf9ed6edx5av5fr5rtva2r2xzwtd" timestamp="1576619079"&gt;71&lt;/key&gt;&lt;/foreign-keys&gt;&lt;ref-type name="Journal Article"&gt;17&lt;/ref-type&gt;&lt;contributors&gt;&lt;authors&gt;&lt;author&gt;Alak, John I. B.&lt;/author&gt;&lt;author&gt;Wolf, Bryan W.&lt;/author&gt;&lt;author&gt;Mdurvwa, Emmanuel G.&lt;/author&gt;&lt;author&gt;Pimentel-Smith, Gliceria E.&lt;/author&gt;&lt;author&gt;Adeyemo, Oyewole&lt;/author&gt;&lt;/authors&gt;&lt;/contributors&gt;&lt;titles&gt;&lt;title&gt;Effect of Lactobacillus reuteri on Intestinal Resistance to Cryptosporidium parvum Infection in a Murine Model of Acquired Immunodeficiency Syndrome&lt;/title&gt;&lt;secondary-title&gt;The Journal of Infectious Diseases&lt;/secondary-title&gt;&lt;/titles&gt;&lt;periodical&gt;&lt;full-title&gt;The Journal of Infectious Diseases&lt;/full-title&gt;&lt;/periodical&gt;&lt;pages&gt;218-221&lt;/pages&gt;&lt;volume&gt;175&lt;/volume&gt;&lt;number&gt;1&lt;/number&gt;&lt;dates&gt;&lt;year&gt;1997&lt;/year&gt;&lt;/dates&gt;&lt;isbn&gt;0022-1899&lt;/isbn&gt;&lt;urls&gt;&lt;related-urls&gt;&lt;url&gt;https://doi.org/10.1093/infdis/175.1.218&lt;/url&gt;&lt;/related-urls&gt;&lt;/urls&gt;&lt;electronic-resource-num&gt;10.1093/infdis/175.1.218&lt;/electronic-resource-num&gt;&lt;access-date&gt;12/17/2019&lt;/access-date&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93</w:t>
      </w:r>
      <w:r w:rsidRPr="00C04F2E">
        <w:rPr>
          <w:rFonts w:eastAsia="Helvetica"/>
          <w:color w:val="000000"/>
        </w:rPr>
        <w:fldChar w:fldCharType="end"/>
      </w:r>
      <w:r w:rsidRPr="00C04F2E">
        <w:rPr>
          <w:color w:val="000000"/>
        </w:rPr>
        <w:t xml:space="preserve">. Other studies are less convincing. Colonisation of mice with </w:t>
      </w:r>
      <w:r w:rsidRPr="00C04F2E">
        <w:rPr>
          <w:i/>
          <w:iCs/>
          <w:color w:val="000000"/>
        </w:rPr>
        <w:t>Enterococcus faecalis</w:t>
      </w:r>
      <w:r w:rsidRPr="00C04F2E">
        <w:rPr>
          <w:color w:val="000000"/>
        </w:rPr>
        <w:t xml:space="preserve"> from silage led to only a modest reduction in </w:t>
      </w:r>
      <w:r w:rsidRPr="00C04F2E">
        <w:rPr>
          <w:i/>
          <w:iCs/>
          <w:color w:val="000000"/>
        </w:rPr>
        <w:t>Cryptosporidium</w:t>
      </w:r>
      <w:r w:rsidRPr="00C04F2E">
        <w:rPr>
          <w:color w:val="000000"/>
        </w:rPr>
        <w:t xml:space="preserve"> infection in the ileum</w:t>
      </w:r>
      <w:r w:rsidRPr="00C04F2E">
        <w:rPr>
          <w:rFonts w:eastAsia="Helvetica"/>
          <w:color w:val="000000"/>
        </w:rPr>
        <w:fldChar w:fldCharType="begin"/>
      </w:r>
      <w:r w:rsidR="002B1D2B">
        <w:rPr>
          <w:rFonts w:eastAsia="Helvetica"/>
          <w:color w:val="000000"/>
        </w:rPr>
        <w:instrText xml:space="preserve"> ADDIN EN.CITE &lt;EndNote&gt;&lt;Cite&gt;&lt;Author&gt;Del Coco&lt;/Author&gt;&lt;Year&gt;2016&lt;/Year&gt;&lt;RecNum&gt;94&lt;/RecNum&gt;&lt;DisplayText&gt;&lt;style face="superscript"&gt;94&lt;/style&gt;&lt;/DisplayText&gt;&lt;record&gt;&lt;rec-number&gt;94&lt;/rec-number&gt;&lt;foreign-keys&gt;&lt;key app="EN" db-id="pttszevxyf9ed6edx5av5fr5rtva2r2xzwtd" timestamp="1579871467"&gt;94&lt;/key&gt;&lt;/foreign-keys&gt;&lt;ref-type name="Journal Article"&gt;17&lt;/ref-type&gt;&lt;contributors&gt;&lt;authors&gt;&lt;author&gt;Del Coco, Valeria F.&lt;/author&gt;&lt;author&gt;Sparo, Mónica D.&lt;/author&gt;&lt;author&gt;Sidoti, Alicia&lt;/author&gt;&lt;author&gt;Santín, Mónica&lt;/author&gt;&lt;author&gt;Basualdo, Juan Angel&lt;/author&gt;&lt;author&gt;Córdoba, María Alejandra&lt;/author&gt;&lt;/authors&gt;&lt;/contributors&gt;&lt;titles&gt;&lt;title&gt;Effects of Enterococcus faecalis CECT 7121 on Cryptosporidium parvum infection in mice&lt;/title&gt;&lt;secondary-title&gt;Parasitology Research&lt;/secondary-title&gt;&lt;/titles&gt;&lt;periodical&gt;&lt;full-title&gt;Parasitology Research&lt;/full-title&gt;&lt;/periodical&gt;&lt;pages&gt;3239-3244&lt;/pages&gt;&lt;volume&gt;115&lt;/volume&gt;&lt;number&gt;8&lt;/number&gt;&lt;dates&gt;&lt;year&gt;2016&lt;/year&gt;&lt;pub-dates&gt;&lt;date&gt;2016/08/01&lt;/date&gt;&lt;/pub-dates&gt;&lt;/dates&gt;&lt;isbn&gt;1432-1955&lt;/isbn&gt;&lt;urls&gt;&lt;related-urls&gt;&lt;url&gt;https://doi.org/10.1007/s00436-016-5087-1&lt;/url&gt;&lt;/related-urls&gt;&lt;/urls&gt;&lt;electronic-resource-num&gt;10.1007/s00436-016-5087-1&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94</w:t>
      </w:r>
      <w:r w:rsidRPr="00C04F2E">
        <w:rPr>
          <w:rFonts w:eastAsia="Helvetica"/>
          <w:color w:val="000000"/>
        </w:rPr>
        <w:fldChar w:fldCharType="end"/>
      </w:r>
      <w:r w:rsidRPr="00C04F2E">
        <w:rPr>
          <w:color w:val="000000"/>
        </w:rPr>
        <w:t>. Lactic acid producing bacteria had no effect on resistance to infection in field trials in calves, while commercial probiotics had no effect in a suckling rat model</w:t>
      </w:r>
      <w:r w:rsidRPr="00C04F2E">
        <w:rPr>
          <w:rFonts w:eastAsia="Helvetica"/>
          <w:color w:val="000000"/>
        </w:rPr>
        <w:fldChar w:fldCharType="begin">
          <w:fldData xml:space="preserve">PEVuZE5vdGU+PENpdGU+PEF1dGhvcj5IYXJwPC9BdXRob3I+PFllYXI+MTk5NjwvWWVhcj48UmVj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IYXJwPC9BdXRob3I+PFllYXI+MTk5NjwvWWVhcj48UmVj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95,96</w:t>
      </w:r>
      <w:r w:rsidRPr="00C04F2E">
        <w:rPr>
          <w:rFonts w:eastAsia="Helvetica"/>
          <w:color w:val="000000"/>
        </w:rPr>
        <w:fldChar w:fldCharType="end"/>
      </w:r>
      <w:r w:rsidRPr="00C04F2E">
        <w:rPr>
          <w:color w:val="000000"/>
        </w:rPr>
        <w:t xml:space="preserve">. Finally, a probiotic intended for human use actually enhanced susceptibility to </w:t>
      </w:r>
      <w:r w:rsidRPr="00C04F2E">
        <w:rPr>
          <w:i/>
          <w:iCs/>
          <w:color w:val="000000"/>
        </w:rPr>
        <w:t>Cryptosporidium</w:t>
      </w:r>
      <w:r w:rsidRPr="00C04F2E">
        <w:rPr>
          <w:color w:val="000000"/>
        </w:rPr>
        <w:t xml:space="preserve"> in mice</w:t>
      </w:r>
      <w:r w:rsidRPr="00C04F2E">
        <w:rPr>
          <w:rFonts w:eastAsia="Helvetica"/>
          <w:color w:val="000000"/>
        </w:rPr>
        <w:fldChar w:fldCharType="begin">
          <w:fldData xml:space="preserve">PEVuZE5vdGU+PENpdGU+PEF1dGhvcj5PbGl2ZWlyYTwvQXV0aG9yPjxZZWFyPjIwMTg8L1llYXI+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PbGl2ZWlyYTwvQXV0aG9yPjxZZWFyPjIwMTg8L1llYXI+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97</w:t>
      </w:r>
      <w:r w:rsidRPr="00C04F2E">
        <w:rPr>
          <w:rFonts w:eastAsia="Helvetica"/>
          <w:color w:val="000000"/>
        </w:rPr>
        <w:fldChar w:fldCharType="end"/>
      </w:r>
      <w:r w:rsidRPr="00C04F2E">
        <w:rPr>
          <w:color w:val="000000"/>
        </w:rPr>
        <w:t xml:space="preserve">. These conflicting studies demonstrate that different isolates of commensal bacteria can have opposing actions against </w:t>
      </w:r>
      <w:r w:rsidRPr="00C04F2E">
        <w:rPr>
          <w:i/>
          <w:iCs/>
          <w:color w:val="000000"/>
        </w:rPr>
        <w:t>Cryptosporidium</w:t>
      </w:r>
      <w:r w:rsidRPr="00C04F2E">
        <w:rPr>
          <w:color w:val="000000"/>
        </w:rPr>
        <w:t xml:space="preserve"> infection</w:t>
      </w:r>
      <w:r w:rsidR="00A4101E">
        <w:rPr>
          <w:color w:val="000000"/>
        </w:rPr>
        <w:t>,</w:t>
      </w:r>
      <w:r w:rsidRPr="00C04F2E">
        <w:rPr>
          <w:color w:val="000000"/>
        </w:rPr>
        <w:t xml:space="preserve"> and that the specific effects of different bacterial isolates </w:t>
      </w:r>
      <w:proofErr w:type="gramStart"/>
      <w:r w:rsidR="008579EC" w:rsidRPr="00C04F2E">
        <w:rPr>
          <w:color w:val="000000"/>
        </w:rPr>
        <w:t>deserve</w:t>
      </w:r>
      <w:r w:rsidR="000E66D1">
        <w:rPr>
          <w:color w:val="000000"/>
        </w:rPr>
        <w:t>s</w:t>
      </w:r>
      <w:proofErr w:type="gramEnd"/>
      <w:r w:rsidRPr="00C04F2E">
        <w:rPr>
          <w:color w:val="000000"/>
        </w:rPr>
        <w:t xml:space="preserve"> further study. In this respect, recently described enteroid-anaerobe co-culture models, which maintain a physiologically relevant oxygen gradient across the epithelial layer, would prove particularly useful</w:t>
      </w:r>
      <w:r w:rsidR="00A4101E">
        <w:rPr>
          <w:color w:val="000000"/>
        </w:rPr>
        <w:fldChar w:fldCharType="begin"/>
      </w:r>
      <w:r w:rsidR="002B1D2B">
        <w:rPr>
          <w:color w:val="000000"/>
        </w:rPr>
        <w:instrText xml:space="preserve"> ADDIN EN.CITE &lt;EndNote&gt;&lt;Cite&gt;&lt;Author&gt;Fofanova&lt;/Author&gt;&lt;Year&gt;2019&lt;/Year&gt;&lt;RecNum&gt;82&lt;/RecNum&gt;&lt;DisplayText&gt;&lt;style face="superscript"&gt;98&lt;/style&gt;&lt;/DisplayText&gt;&lt;record&gt;&lt;rec-number&gt;82&lt;/rec-number&gt;&lt;foreign-keys&gt;&lt;key app="EN" db-id="pttszevxyf9ed6edx5av5fr5rtva2r2xzwtd" timestamp="1579867221"&gt;82&lt;/key&gt;&lt;/foreign-keys&gt;&lt;ref-type name="Journal Article"&gt;17&lt;/ref-type&gt;&lt;contributors&gt;&lt;authors&gt;&lt;author&gt;Fofanova, T. Y.&lt;/author&gt;&lt;author&gt;Stewart, C. J.&lt;/author&gt;&lt;author&gt;Auchtung, J. M.&lt;/author&gt;&lt;author&gt;Wilson, R. L.&lt;/author&gt;&lt;author&gt;Britton, R. A.&lt;/author&gt;&lt;author&gt;Grande-Allen, K. J.&lt;/author&gt;&lt;author&gt;Estes, M. K.&lt;/author&gt;&lt;author&gt;Petrosino, J. F.&lt;/author&gt;&lt;/authors&gt;&lt;/contributors&gt;&lt;titles&gt;&lt;title&gt;A novel human enteroid-anaerobe co-culture system to study microbial-host interaction under physiological hypoxia&lt;/title&gt;&lt;secondary-title&gt;bioRxiv&lt;/secondary-title&gt;&lt;/titles&gt;&lt;periodical&gt;&lt;full-title&gt;bioRxiv&lt;/full-title&gt;&lt;/periodical&gt;&lt;pages&gt;555755&lt;/pages&gt;&lt;dates&gt;&lt;year&gt;2019&lt;/year&gt;&lt;/dates&gt;&lt;urls&gt;&lt;related-urls&gt;&lt;url&gt;http://biorxiv.org/content/early/2019/02/20/555755.abstract&lt;/url&gt;&lt;/related-urls&gt;&lt;/urls&gt;&lt;electronic-resource-num&gt;10.1101/555755&lt;/electronic-resource-num&gt;&lt;/record&gt;&lt;/Cite&gt;&lt;/EndNote&gt;</w:instrText>
      </w:r>
      <w:r w:rsidR="00A4101E">
        <w:rPr>
          <w:color w:val="000000"/>
        </w:rPr>
        <w:fldChar w:fldCharType="separate"/>
      </w:r>
      <w:r w:rsidR="002B1D2B" w:rsidRPr="002B1D2B">
        <w:rPr>
          <w:noProof/>
          <w:color w:val="000000"/>
          <w:vertAlign w:val="superscript"/>
        </w:rPr>
        <w:t>98</w:t>
      </w:r>
      <w:r w:rsidR="00A4101E">
        <w:rPr>
          <w:color w:val="000000"/>
        </w:rPr>
        <w:fldChar w:fldCharType="end"/>
      </w:r>
      <w:r w:rsidRPr="00C04F2E">
        <w:rPr>
          <w:color w:val="000000"/>
        </w:rPr>
        <w:t xml:space="preserve">. </w:t>
      </w:r>
    </w:p>
    <w:p w14:paraId="1AEDDEA5" w14:textId="77777777" w:rsidR="00C521B1" w:rsidRPr="00C04F2E" w:rsidRDefault="00C521B1" w:rsidP="00C04F2E">
      <w:pPr>
        <w:spacing w:before="100" w:after="100"/>
        <w:jc w:val="both"/>
        <w:rPr>
          <w:color w:val="000000"/>
        </w:rPr>
      </w:pPr>
    </w:p>
    <w:p w14:paraId="328330CA" w14:textId="77777777" w:rsidR="00C521B1" w:rsidRPr="00C04F2E" w:rsidRDefault="3F922E19" w:rsidP="00C04F2E">
      <w:pPr>
        <w:jc w:val="both"/>
        <w:rPr>
          <w:b/>
          <w:bCs/>
          <w:color w:val="000000"/>
          <w:u w:val="single" w:color="000000"/>
        </w:rPr>
      </w:pPr>
      <w:r w:rsidRPr="00C04F2E">
        <w:rPr>
          <w:b/>
          <w:bCs/>
          <w:color w:val="000000" w:themeColor="text1"/>
          <w:u w:val="single"/>
        </w:rPr>
        <w:t xml:space="preserve">Defensive function of the intestinal epithelium against </w:t>
      </w:r>
      <w:r w:rsidRPr="00C04F2E">
        <w:rPr>
          <w:b/>
          <w:bCs/>
          <w:i/>
          <w:iCs/>
          <w:color w:val="000000" w:themeColor="text1"/>
          <w:u w:val="single"/>
        </w:rPr>
        <w:t>Cryptosporidium</w:t>
      </w:r>
      <w:r w:rsidRPr="00C04F2E">
        <w:rPr>
          <w:b/>
          <w:bCs/>
          <w:color w:val="000000" w:themeColor="text1"/>
          <w:u w:val="single"/>
        </w:rPr>
        <w:t xml:space="preserve"> infection</w:t>
      </w:r>
    </w:p>
    <w:p w14:paraId="6DF38ED8" w14:textId="77777777" w:rsidR="00C521B1" w:rsidRPr="00C04F2E" w:rsidRDefault="00C521B1" w:rsidP="00C04F2E">
      <w:pPr>
        <w:jc w:val="both"/>
        <w:rPr>
          <w:b/>
          <w:bCs/>
          <w:color w:val="000000"/>
          <w:u w:val="single" w:color="000000"/>
        </w:rPr>
      </w:pPr>
    </w:p>
    <w:p w14:paraId="33BBF007" w14:textId="39B3D92A" w:rsidR="00C521B1" w:rsidRPr="00C04F2E" w:rsidRDefault="00C521B1" w:rsidP="00C04F2E">
      <w:pPr>
        <w:jc w:val="both"/>
        <w:rPr>
          <w:color w:val="000000"/>
        </w:rPr>
      </w:pPr>
      <w:r w:rsidRPr="00C04F2E">
        <w:rPr>
          <w:color w:val="000000"/>
        </w:rPr>
        <w:t xml:space="preserve">Once the parasite has penetrated the membrane of the epithelial cell, rapid defence mechanisms are launched by the epithelial cell that can work independently of the immune system. For example, epithelial cells may be triggered to secrete cytokines and antimicrobial peptides such as interferons (IFN), interleukins (IL) and β-defensins. Type I IFNs (IFN-α/β) are produced by epithelial cells in response </w:t>
      </w:r>
      <w:r w:rsidR="00DC23A9">
        <w:rPr>
          <w:color w:val="000000"/>
        </w:rPr>
        <w:t xml:space="preserve">to </w:t>
      </w:r>
      <w:r w:rsidRPr="00C04F2E">
        <w:rPr>
          <w:i/>
          <w:iCs/>
          <w:color w:val="000000"/>
        </w:rPr>
        <w:t>Cryptosporidium</w:t>
      </w:r>
      <w:r w:rsidRPr="00C04F2E">
        <w:rPr>
          <w:color w:val="000000"/>
        </w:rPr>
        <w:t xml:space="preserve"> infection</w:t>
      </w:r>
      <w:r w:rsidRPr="00C04F2E">
        <w:rPr>
          <w:rFonts w:eastAsia="Helvetica"/>
          <w:color w:val="000000"/>
        </w:rPr>
        <w:fldChar w:fldCharType="begin">
          <w:fldData xml:space="preserve">PEVuZE5vdGU+PENpdGU+PEF1dGhvcj5CYXJha2F0PC9BdXRob3I+PFllYXI+MjAwOTwvWWVhcj48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CYXJha2F0PC9BdXRob3I+PFllYXI+MjAwOTwvWWVhcj48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99,100</w:t>
      </w:r>
      <w:r w:rsidRPr="00C04F2E">
        <w:rPr>
          <w:rFonts w:eastAsia="Helvetica"/>
          <w:color w:val="000000"/>
        </w:rPr>
        <w:fldChar w:fldCharType="end"/>
      </w:r>
      <w:r w:rsidRPr="00C04F2E">
        <w:rPr>
          <w:color w:val="000000"/>
        </w:rPr>
        <w:t xml:space="preserve">. </w:t>
      </w:r>
      <w:r w:rsidRPr="00C04F2E">
        <w:rPr>
          <w:i/>
          <w:iCs/>
          <w:color w:val="000000"/>
        </w:rPr>
        <w:t>Cryptosporidium</w:t>
      </w:r>
      <w:r w:rsidRPr="00C04F2E">
        <w:rPr>
          <w:color w:val="000000"/>
        </w:rPr>
        <w:t xml:space="preserve"> development was inhibited in Caco-2 and murine enterocyte CMT-93 cell lines</w:t>
      </w:r>
      <w:r w:rsidR="00775688">
        <w:rPr>
          <w:color w:val="000000"/>
        </w:rPr>
        <w:t>,</w:t>
      </w:r>
      <w:r w:rsidRPr="00C04F2E">
        <w:rPr>
          <w:color w:val="000000"/>
        </w:rPr>
        <w:t xml:space="preserve"> pre-treated with different subtypes of IFN-α/β. In the same study, BALB/c and SCID mouse models, treated with anti-IFN-α/β neutralising antibodies, had higher numbers of colonic oocysts than untreated mice showing that IFNα/β contributes to early innate immune responses</w:t>
      </w:r>
      <w:r w:rsidRPr="00C04F2E">
        <w:rPr>
          <w:rFonts w:eastAsia="Helvetica"/>
        </w:rPr>
        <w:fldChar w:fldCharType="begin"/>
      </w:r>
      <w:r w:rsidR="002B1D2B">
        <w:rPr>
          <w:rFonts w:eastAsia="Helvetica"/>
        </w:rPr>
        <w:instrText xml:space="preserve"> ADDIN EN.CITE &lt;EndNote&gt;&lt;Cite&gt;&lt;Author&gt;Barakat&lt;/Author&gt;&lt;Year&gt;2009&lt;/Year&gt;&lt;RecNum&gt;32&lt;/RecNum&gt;&lt;DisplayText&gt;&lt;style face="superscript"&gt;99&lt;/style&gt;&lt;/DisplayText&gt;&lt;record&gt;&lt;rec-number&gt;32&lt;/rec-number&gt;&lt;foreign-keys&gt;&lt;key app="EN" db-id="pttszevxyf9ed6edx5av5fr5rtva2r2xzwtd" timestamp="1572453203"&gt;32&lt;/key&gt;&lt;/foreign-keys&gt;&lt;ref-type name="Journal Article"&gt;17&lt;/ref-type&gt;&lt;contributors&gt;&lt;authors&gt;&lt;author&gt;Barakat, Farah M.&lt;/author&gt;&lt;author&gt;McDonald, Vincent&lt;/author&gt;&lt;author&gt;Foster, Graham R.&lt;/author&gt;&lt;author&gt;Tovey, Michael G.&lt;/author&gt;&lt;author&gt;Korbel, Daniel S.&lt;/author&gt;&lt;/authors&gt;&lt;/contributors&gt;&lt;titles&gt;&lt;title&gt;Cryptosporidium parvum Infection Rapidly Induces a Protective Innate Immune Response Involving Type I Interferon&lt;/title&gt;&lt;secondary-title&gt;The Journal of Infectious Diseases&lt;/secondary-title&gt;&lt;/titles&gt;&lt;periodical&gt;&lt;full-title&gt;The Journal of Infectious Diseases&lt;/full-title&gt;&lt;/periodical&gt;&lt;pages&gt;1548-1555&lt;/pages&gt;&lt;volume&gt;200&lt;/volume&gt;&lt;number&gt;10&lt;/number&gt;&lt;dates&gt;&lt;year&gt;2009&lt;/year&gt;&lt;/dates&gt;&lt;isbn&gt;0022-1899&lt;/isbn&gt;&lt;urls&gt;&lt;related-urls&gt;&lt;url&gt;https://doi.org/10.1086/644601&lt;/url&gt;&lt;/related-urls&gt;&lt;/urls&gt;&lt;electronic-resource-num&gt;10.1086/644601&lt;/electronic-resource-num&gt;&lt;access-date&gt;10/30/2019&lt;/access-date&gt;&lt;/record&gt;&lt;/Cite&gt;&lt;/EndNote&gt;</w:instrText>
      </w:r>
      <w:r w:rsidRPr="00C04F2E">
        <w:rPr>
          <w:rFonts w:eastAsia="Helvetica"/>
        </w:rPr>
        <w:fldChar w:fldCharType="separate"/>
      </w:r>
      <w:r w:rsidR="002B1D2B" w:rsidRPr="002B1D2B">
        <w:rPr>
          <w:rFonts w:eastAsia="Helvetica"/>
          <w:noProof/>
          <w:vertAlign w:val="superscript"/>
        </w:rPr>
        <w:t>99</w:t>
      </w:r>
      <w:r w:rsidRPr="00C04F2E">
        <w:rPr>
          <w:rFonts w:eastAsia="Helvetica"/>
        </w:rPr>
        <w:fldChar w:fldCharType="end"/>
      </w:r>
      <w:r w:rsidRPr="00C04F2E">
        <w:t xml:space="preserve">. </w:t>
      </w:r>
      <w:r w:rsidRPr="00C04F2E">
        <w:rPr>
          <w:color w:val="000000"/>
        </w:rPr>
        <w:t>However, in another study, there was increased expression of IFN-β (and IFN-λ) in IPEC-J2 monolayers but no significant increase in expression of IFN-α, suggesting the protective effects may be type specific</w:t>
      </w:r>
      <w:r w:rsidRPr="00C04F2E">
        <w:rPr>
          <w:rFonts w:eastAsia="Helvetica"/>
          <w:color w:val="000000"/>
        </w:rPr>
        <w:fldChar w:fldCharType="begin"/>
      </w:r>
      <w:r w:rsidR="002B1D2B">
        <w:rPr>
          <w:rFonts w:eastAsia="Helvetica"/>
          <w:color w:val="000000"/>
        </w:rPr>
        <w:instrText xml:space="preserve"> ADDIN EN.CITE &lt;EndNote&gt;&lt;Cite&gt;&lt;Author&gt;Ferguson&lt;/Author&gt;&lt;Year&gt;2019&lt;/Year&gt;&lt;RecNum&gt;33&lt;/RecNum&gt;&lt;DisplayText&gt;&lt;style face="superscript"&gt;101&lt;/style&gt;&lt;/DisplayText&gt;&lt;record&gt;&lt;rec-number&gt;33&lt;/rec-number&gt;&lt;foreign-keys&gt;&lt;key app="EN" db-id="pttszevxyf9ed6edx5av5fr5rtva2r2xzwtd" timestamp="1572453340"&gt;33&lt;/key&gt;&lt;/foreign-keys&gt;&lt;ref-type name="Journal Article"&gt;17&lt;/ref-type&gt;&lt;contributors&gt;&lt;authors&gt;&lt;author&gt;Ferguson, Sylvia H.&lt;/author&gt;&lt;author&gt;Foster, Derek M.&lt;/author&gt;&lt;author&gt;Sherry, Barbara&lt;/author&gt;&lt;author&gt;Magness, Scott T.&lt;/author&gt;&lt;author&gt;Nielsen, Dahlia M.&lt;/author&gt;&lt;author&gt;Gookin, Jody L.&lt;/author&gt;&lt;/authors&gt;&lt;/contributors&gt;&lt;titles&gt;&lt;title&gt;Interferon-λ3 Promotes Epithelial Defense and Barrier Function Against Cryptosporidium parvum Infection&lt;/title&gt;&lt;secondary-title&gt;Cellular and molecular gastroenterology and hepatology&lt;/secondary-title&gt;&lt;alt-title&gt;Cell Mol Gastroenterol Hepatol&lt;/alt-title&gt;&lt;/titles&gt;&lt;periodical&gt;&lt;full-title&gt;Cellular and molecular gastroenterology and hepatology&lt;/full-title&gt;&lt;abbr-1&gt;Cell Mol Gastroenterol Hepatol&lt;/abbr-1&gt;&lt;/periodical&gt;&lt;alt-periodical&gt;&lt;full-title&gt;Cellular and molecular gastroenterology and hepatology&lt;/full-title&gt;&lt;abbr-1&gt;Cell Mol Gastroenterol Hepatol&lt;/abbr-1&gt;&lt;/alt-periodical&gt;&lt;pages&gt;1-20&lt;/pages&gt;&lt;volume&gt;8&lt;/volume&gt;&lt;number&gt;1&lt;/number&gt;&lt;edition&gt;03/05&lt;/edition&gt;&lt;keywords&gt;&lt;keyword&gt;Cryptosporidiosis&lt;/keyword&gt;&lt;keyword&gt;Cytokine&lt;/keyword&gt;&lt;keyword&gt;Enterocyte&lt;/keyword&gt;&lt;keyword&gt;Protozoa&lt;/keyword&gt;&lt;/keywords&gt;&lt;dates&gt;&lt;year&gt;2019&lt;/year&gt;&lt;/dates&gt;&lt;publisher&gt;Elsevier&lt;/publisher&gt;&lt;isbn&gt;2352-345X&lt;/isbn&gt;&lt;accession-num&gt;30849550&lt;/accession-num&gt;&lt;urls&gt;&lt;related-urls&gt;&lt;url&gt;https://www.ncbi.nlm.nih.gov/pubmed/30849550&lt;/url&gt;&lt;url&gt;https://www.ncbi.nlm.nih.gov/pmc/articles/PMC6510929/&lt;/url&gt;&lt;/related-urls&gt;&lt;/urls&gt;&lt;electronic-resource-num&gt;10.1016/j.jcmgh.2019.02.007&lt;/electronic-resource-num&gt;&lt;remote-database-name&gt;PubMed&lt;/remote-database-name&gt;&lt;language&gt;eng&lt;/language&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101</w:t>
      </w:r>
      <w:r w:rsidRPr="00C04F2E">
        <w:rPr>
          <w:rFonts w:eastAsia="Helvetica"/>
          <w:color w:val="000000"/>
        </w:rPr>
        <w:fldChar w:fldCharType="end"/>
      </w:r>
      <w:r w:rsidRPr="00C04F2E">
        <w:rPr>
          <w:color w:val="000000"/>
        </w:rPr>
        <w:t xml:space="preserve">. These inconsistent results between studies could be explained by the use of different </w:t>
      </w:r>
      <w:r w:rsidRPr="00C04F2E">
        <w:rPr>
          <w:i/>
          <w:iCs/>
          <w:color w:val="000000"/>
        </w:rPr>
        <w:t>in vitro</w:t>
      </w:r>
      <w:r w:rsidRPr="00C04F2E">
        <w:rPr>
          <w:color w:val="000000"/>
        </w:rPr>
        <w:t xml:space="preserve"> models, and could be </w:t>
      </w:r>
      <w:r w:rsidRPr="00C04F2E">
        <w:rPr>
          <w:color w:val="000000"/>
        </w:rPr>
        <w:lastRenderedPageBreak/>
        <w:t>verified in enteroid models</w:t>
      </w:r>
      <w:r w:rsidRPr="00C04F2E">
        <w:rPr>
          <w:rFonts w:eastAsia="Helvetica"/>
          <w:color w:val="000000"/>
        </w:rPr>
        <w:fldChar w:fldCharType="begin">
          <w:fldData xml:space="preserve">PEVuZE5vdGU+PENpdGU+PEF1dGhvcj5IZW88L0F1dGhvcj48WWVhcj4yMDE4PC9ZZWFyPjxSZWNO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IZW88L0F1dGhvcj48WWVhcj4yMDE4PC9ZZWFyPjxSZWNO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21</w:t>
      </w:r>
      <w:r w:rsidRPr="00C04F2E">
        <w:rPr>
          <w:rFonts w:eastAsia="Helvetica"/>
          <w:color w:val="000000"/>
        </w:rPr>
        <w:fldChar w:fldCharType="end"/>
      </w:r>
      <w:r w:rsidRPr="00C04F2E">
        <w:rPr>
          <w:color w:val="000000"/>
        </w:rPr>
        <w:t xml:space="preserve">. Interestingly, there is an age-dependent increase in the ability of monogastrics and ruminants to produce type 1 IFN in response to viral infection, and this difference may also help to explain the increased susceptibility of young children and neonatal cattle to </w:t>
      </w:r>
      <w:r w:rsidRPr="00C04F2E">
        <w:rPr>
          <w:i/>
          <w:iCs/>
          <w:color w:val="000000"/>
        </w:rPr>
        <w:t xml:space="preserve">Cryptosporidium </w:t>
      </w:r>
      <w:r w:rsidRPr="00C04F2E">
        <w:rPr>
          <w:color w:val="000000"/>
        </w:rPr>
        <w:t>infection</w:t>
      </w:r>
      <w:r w:rsidRPr="00C04F2E">
        <w:rPr>
          <w:rFonts w:eastAsia="Helvetica"/>
          <w:color w:val="000000"/>
        </w:rPr>
        <w:fldChar w:fldCharType="begin">
          <w:fldData xml:space="preserve">PEVuZE5vdGU+PENpdGU+PEF1dGhvcj5HaXJhbGRvPC9BdXRob3I+PFllYXI+MjAxNzwvWWVhcj48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HaXJhbGRvPC9BdXRob3I+PFllYXI+MjAxNzwvWWVhcj48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102-104</w:t>
      </w:r>
      <w:r w:rsidRPr="00C04F2E">
        <w:rPr>
          <w:rFonts w:eastAsia="Helvetica"/>
          <w:color w:val="000000"/>
        </w:rPr>
        <w:fldChar w:fldCharType="end"/>
      </w:r>
      <w:r w:rsidRPr="00C04F2E">
        <w:rPr>
          <w:color w:val="000000"/>
        </w:rPr>
        <w:t>.</w:t>
      </w:r>
    </w:p>
    <w:p w14:paraId="4BF40440" w14:textId="77777777" w:rsidR="00C521B1" w:rsidRPr="00C04F2E" w:rsidRDefault="00C521B1" w:rsidP="00C04F2E">
      <w:pPr>
        <w:jc w:val="both"/>
        <w:rPr>
          <w:color w:val="000000"/>
        </w:rPr>
      </w:pPr>
    </w:p>
    <w:p w14:paraId="6B53DE91" w14:textId="439EF3F4" w:rsidR="00C521B1" w:rsidRPr="00C04F2E" w:rsidRDefault="3F922E19" w:rsidP="00C04F2E">
      <w:pPr>
        <w:jc w:val="both"/>
        <w:rPr>
          <w:color w:val="000000"/>
        </w:rPr>
      </w:pPr>
      <w:r w:rsidRPr="00C04F2E">
        <w:rPr>
          <w:color w:val="000000" w:themeColor="text1"/>
        </w:rPr>
        <w:t xml:space="preserve">The production of Type III IFN, or IFN-λ, by epithelial cells is often associated with viral infections such as rotavirus, </w:t>
      </w:r>
      <w:r w:rsidR="006E15C4" w:rsidRPr="00C04F2E">
        <w:rPr>
          <w:color w:val="000000" w:themeColor="text1"/>
        </w:rPr>
        <w:t>however,</w:t>
      </w:r>
      <w:r w:rsidRPr="00C04F2E">
        <w:rPr>
          <w:color w:val="000000" w:themeColor="text1"/>
        </w:rPr>
        <w:t xml:space="preserve"> has only recently been implicated in parasite infections. In the study previously mentioned, using an infected piglet model, </w:t>
      </w:r>
      <w:r w:rsidRPr="00C04F2E">
        <w:rPr>
          <w:i/>
          <w:iCs/>
          <w:color w:val="000000" w:themeColor="text1"/>
        </w:rPr>
        <w:t>Cryptosporidium</w:t>
      </w:r>
      <w:r w:rsidRPr="00C04F2E">
        <w:rPr>
          <w:color w:val="000000" w:themeColor="text1"/>
        </w:rPr>
        <w:t xml:space="preserve"> infection was shown to cause the upregulation of IFN-λ3, and genes targeted by Type III IFN signalling. In the same study, suckling C57BL/6 mice were shown to conserve the IFN-λ3 response after infection with </w:t>
      </w:r>
      <w:r w:rsidRPr="00C04F2E">
        <w:rPr>
          <w:i/>
          <w:iCs/>
          <w:color w:val="000000" w:themeColor="text1"/>
        </w:rPr>
        <w:t xml:space="preserve">C. parvum. </w:t>
      </w:r>
      <w:r w:rsidRPr="00C04F2E">
        <w:rPr>
          <w:color w:val="000000" w:themeColor="text1"/>
        </w:rPr>
        <w:t xml:space="preserve">IFN-λ3 was therefore shown to promote epithelial defence and barrier function against </w:t>
      </w:r>
      <w:r w:rsidRPr="00C04F2E">
        <w:rPr>
          <w:i/>
          <w:iCs/>
          <w:color w:val="000000" w:themeColor="text1"/>
        </w:rPr>
        <w:t>C. parvum</w:t>
      </w:r>
      <w:r w:rsidRPr="00C04F2E">
        <w:rPr>
          <w:color w:val="000000" w:themeColor="text1"/>
        </w:rPr>
        <w:t xml:space="preserve"> infection</w:t>
      </w:r>
      <w:r w:rsidR="00C521B1" w:rsidRPr="00C04F2E">
        <w:rPr>
          <w:rFonts w:eastAsia="Helvetica"/>
          <w:color w:val="000000" w:themeColor="text1"/>
        </w:rPr>
        <w:fldChar w:fldCharType="begin"/>
      </w:r>
      <w:r w:rsidR="002B1D2B">
        <w:rPr>
          <w:rFonts w:eastAsia="Helvetica"/>
          <w:color w:val="000000" w:themeColor="text1"/>
        </w:rPr>
        <w:instrText xml:space="preserve"> ADDIN EN.CITE &lt;EndNote&gt;&lt;Cite&gt;&lt;Author&gt;Ferguson&lt;/Author&gt;&lt;Year&gt;2019&lt;/Year&gt;&lt;RecNum&gt;33&lt;/RecNum&gt;&lt;DisplayText&gt;&lt;style face="superscript"&gt;101&lt;/style&gt;&lt;/DisplayText&gt;&lt;record&gt;&lt;rec-number&gt;33&lt;/rec-number&gt;&lt;foreign-keys&gt;&lt;key app="EN" db-id="pttszevxyf9ed6edx5av5fr5rtva2r2xzwtd" timestamp="1572453340"&gt;33&lt;/key&gt;&lt;/foreign-keys&gt;&lt;ref-type name="Journal Article"&gt;17&lt;/ref-type&gt;&lt;contributors&gt;&lt;authors&gt;&lt;author&gt;Ferguson, Sylvia H.&lt;/author&gt;&lt;author&gt;Foster, Derek M.&lt;/author&gt;&lt;author&gt;Sherry, Barbara&lt;/author&gt;&lt;author&gt;Magness, Scott T.&lt;/author&gt;&lt;author&gt;Nielsen, Dahlia M.&lt;/author&gt;&lt;author&gt;Gookin, Jody L.&lt;/author&gt;&lt;/authors&gt;&lt;/contributors&gt;&lt;titles&gt;&lt;title&gt;Interferon-λ3 Promotes Epithelial Defense and Barrier Function Against Cryptosporidium parvum Infection&lt;/title&gt;&lt;secondary-title&gt;Cellular and molecular gastroenterology and hepatology&lt;/secondary-title&gt;&lt;alt-title&gt;Cell Mol Gastroenterol Hepatol&lt;/alt-title&gt;&lt;/titles&gt;&lt;periodical&gt;&lt;full-title&gt;Cellular and molecular gastroenterology and hepatology&lt;/full-title&gt;&lt;abbr-1&gt;Cell Mol Gastroenterol Hepatol&lt;/abbr-1&gt;&lt;/periodical&gt;&lt;alt-periodical&gt;&lt;full-title&gt;Cellular and molecular gastroenterology and hepatology&lt;/full-title&gt;&lt;abbr-1&gt;Cell Mol Gastroenterol Hepatol&lt;/abbr-1&gt;&lt;/alt-periodical&gt;&lt;pages&gt;1-20&lt;/pages&gt;&lt;volume&gt;8&lt;/volume&gt;&lt;number&gt;1&lt;/number&gt;&lt;edition&gt;03/05&lt;/edition&gt;&lt;keywords&gt;&lt;keyword&gt;Cryptosporidiosis&lt;/keyword&gt;&lt;keyword&gt;Cytokine&lt;/keyword&gt;&lt;keyword&gt;Enterocyte&lt;/keyword&gt;&lt;keyword&gt;Protozoa&lt;/keyword&gt;&lt;/keywords&gt;&lt;dates&gt;&lt;year&gt;2019&lt;/year&gt;&lt;/dates&gt;&lt;publisher&gt;Elsevier&lt;/publisher&gt;&lt;isbn&gt;2352-345X&lt;/isbn&gt;&lt;accession-num&gt;30849550&lt;/accession-num&gt;&lt;urls&gt;&lt;related-urls&gt;&lt;url&gt;https://www.ncbi.nlm.nih.gov/pubmed/30849550&lt;/url&gt;&lt;url&gt;https://www.ncbi.nlm.nih.gov/pmc/articles/PMC6510929/&lt;/url&gt;&lt;/related-urls&gt;&lt;/urls&gt;&lt;electronic-resource-num&gt;10.1016/j.jcmgh.2019.02.007&lt;/electronic-resource-num&gt;&lt;remote-database-name&gt;PubMed&lt;/remote-database-name&gt;&lt;language&gt;eng&lt;/language&gt;&lt;/record&gt;&lt;/Cite&gt;&lt;/EndNote&gt;</w:instrText>
      </w:r>
      <w:r w:rsidR="00C521B1" w:rsidRPr="00C04F2E">
        <w:rPr>
          <w:rFonts w:eastAsia="Helvetica"/>
          <w:color w:val="000000" w:themeColor="text1"/>
        </w:rPr>
        <w:fldChar w:fldCharType="separate"/>
      </w:r>
      <w:r w:rsidR="002B1D2B" w:rsidRPr="002B1D2B">
        <w:rPr>
          <w:rFonts w:eastAsia="Helvetica"/>
          <w:noProof/>
          <w:color w:val="000000" w:themeColor="text1"/>
          <w:vertAlign w:val="superscript"/>
        </w:rPr>
        <w:t>101</w:t>
      </w:r>
      <w:r w:rsidR="00C521B1" w:rsidRPr="00C04F2E">
        <w:rPr>
          <w:rFonts w:eastAsia="Helvetica"/>
          <w:color w:val="000000" w:themeColor="text1"/>
        </w:rPr>
        <w:fldChar w:fldCharType="end"/>
      </w:r>
      <w:r w:rsidRPr="00C04F2E">
        <w:rPr>
          <w:color w:val="000000" w:themeColor="text1"/>
        </w:rPr>
        <w:t>.</w:t>
      </w:r>
    </w:p>
    <w:p w14:paraId="0B8E6048" w14:textId="77777777" w:rsidR="00C521B1" w:rsidRPr="00C04F2E" w:rsidRDefault="00C521B1" w:rsidP="00C04F2E">
      <w:pPr>
        <w:jc w:val="both"/>
        <w:rPr>
          <w:color w:val="000000"/>
        </w:rPr>
      </w:pPr>
    </w:p>
    <w:p w14:paraId="70106A84" w14:textId="4401AD5C" w:rsidR="00C521B1" w:rsidRPr="00C04F2E" w:rsidRDefault="00C521B1" w:rsidP="00C04F2E">
      <w:pPr>
        <w:jc w:val="both"/>
        <w:rPr>
          <w:color w:val="000000"/>
        </w:rPr>
      </w:pPr>
      <w:r w:rsidRPr="00C04F2E">
        <w:rPr>
          <w:color w:val="000000"/>
        </w:rPr>
        <w:t xml:space="preserve">The expression of TLR2 and TLR4 is upregulated during </w:t>
      </w:r>
      <w:r w:rsidRPr="00C04F2E">
        <w:rPr>
          <w:i/>
          <w:iCs/>
          <w:color w:val="000000"/>
        </w:rPr>
        <w:t>C. parvum</w:t>
      </w:r>
      <w:r w:rsidRPr="00C04F2E">
        <w:rPr>
          <w:color w:val="000000"/>
        </w:rPr>
        <w:t xml:space="preserve"> infection leading to the increased activation of NFκB and, in turn, pro-inflammatory cytokines such as IL-8 and GROα which are secreted at the basolateral surface of infected cells. This study used a mixture of bovine TLR-transfected HEK293 cells and TLR-DN transfected bovine intestinal epithelial cells </w:t>
      </w:r>
      <w:r w:rsidRPr="00C04F2E">
        <w:rPr>
          <w:rFonts w:eastAsia="Helvetica"/>
          <w:color w:val="000000"/>
        </w:rPr>
        <w:fldChar w:fldCharType="begin"/>
      </w:r>
      <w:r w:rsidR="002B1D2B">
        <w:rPr>
          <w:rFonts w:eastAsia="Helvetica"/>
          <w:color w:val="000000"/>
        </w:rPr>
        <w:instrText xml:space="preserve"> ADDIN EN.CITE &lt;EndNote&gt;&lt;Cite&gt;&lt;Author&gt;Yang&lt;/Author&gt;&lt;Year&gt;2015&lt;/Year&gt;&lt;RecNum&gt;45&lt;/RecNum&gt;&lt;DisplayText&gt;&lt;style face="superscript"&gt;105&lt;/style&gt;&lt;/DisplayText&gt;&lt;record&gt;&lt;rec-number&gt;45&lt;/rec-number&gt;&lt;foreign-keys&gt;&lt;key app="EN" db-id="pttszevxyf9ed6edx5av5fr5rtva2r2xzwtd" timestamp="1573489666"&gt;45&lt;/key&gt;&lt;/foreign-keys&gt;&lt;ref-type name="Journal Article"&gt;17&lt;/ref-type&gt;&lt;contributors&gt;&lt;authors&gt;&lt;author&gt;Yang, Zhengtao&lt;/author&gt;&lt;author&gt;Fu, Yunhe&lt;/author&gt;&lt;author&gt;Gong, Pengtao&lt;/author&gt;&lt;author&gt;Zheng, Jingtong&lt;/author&gt;&lt;author&gt;Liu, Li&lt;/author&gt;&lt;author&gt;Yu, Yuqiang&lt;/author&gt;&lt;author&gt;Li, Jianhua&lt;/author&gt;&lt;author&gt;Li, He&lt;/author&gt;&lt;author&gt;Yang, Ju&lt;/author&gt;&lt;author&gt;Zhang, Xichen&lt;/author&gt;&lt;/authors&gt;&lt;/contributors&gt;&lt;titles&gt;&lt;title&gt;Bovine TLR2 and TLR4 mediate Cryptosporidium parvum recognition in bovine intestinal epithelial cells&lt;/title&gt;&lt;secondary-title&gt;Microbial Pathogenesis&lt;/secondary-title&gt;&lt;/titles&gt;&lt;periodical&gt;&lt;full-title&gt;Microbial Pathogenesis&lt;/full-title&gt;&lt;/periodical&gt;&lt;pages&gt;29-34&lt;/pages&gt;&lt;volume&gt;85&lt;/volume&gt;&lt;keywords&gt;&lt;keyword&gt;TLR4&lt;/keyword&gt;&lt;keyword&gt;TLR2&lt;/keyword&gt;&lt;keyword&gt;Bovine intestinal epithelial cell&lt;/keyword&gt;&lt;keyword&gt;NF-κB&lt;/keyword&gt;&lt;/keywords&gt;&lt;dates&gt;&lt;year&gt;2015&lt;/year&gt;&lt;pub-dates&gt;&lt;date&gt;2015/08/01/&lt;/date&gt;&lt;/pub-dates&gt;&lt;/dates&gt;&lt;isbn&gt;0882-4010&lt;/isbn&gt;&lt;urls&gt;&lt;related-urls&gt;&lt;url&gt;http://www.sciencedirect.com/science/article/pii/S088240101500090X&lt;/url&gt;&lt;/related-urls&gt;&lt;/urls&gt;&lt;electronic-resource-num&gt;https://doi.org/10.1016/j.micpath.2015.05.009&lt;/electronic-resource-num&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105</w:t>
      </w:r>
      <w:r w:rsidRPr="00C04F2E">
        <w:rPr>
          <w:rFonts w:eastAsia="Helvetica"/>
          <w:color w:val="000000"/>
        </w:rPr>
        <w:fldChar w:fldCharType="end"/>
      </w:r>
      <w:r w:rsidRPr="00C04F2E">
        <w:rPr>
          <w:color w:val="000000"/>
        </w:rPr>
        <w:t xml:space="preserve">. Other studies investigating the production of chemokines during </w:t>
      </w:r>
      <w:r w:rsidRPr="00C04F2E">
        <w:rPr>
          <w:i/>
          <w:iCs/>
          <w:color w:val="000000"/>
        </w:rPr>
        <w:t>Cryptosporidium</w:t>
      </w:r>
      <w:r w:rsidRPr="00C04F2E">
        <w:rPr>
          <w:color w:val="000000"/>
        </w:rPr>
        <w:t xml:space="preserve"> infection also found that IL-8 and GROα were produced in response to infection in HCT-8 and Caco-2 colonic cell lines and human intestinal xenografts in SCID mice models</w:t>
      </w:r>
      <w:r w:rsidRPr="00C04F2E">
        <w:rPr>
          <w:rFonts w:eastAsia="Helvetica"/>
          <w:color w:val="000000"/>
        </w:rPr>
        <w:fldChar w:fldCharType="begin">
          <w:fldData xml:space="preserve">PEVuZE5vdGU+PENpdGU+PEF1dGhvcj5MYXVyZW50PC9BdXRob3I+PFllYXI+MTk5NzwvWWVhcj48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MYXVyZW50PC9BdXRob3I+PFllYXI+MTk5NzwvWWVhcj48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106-108</w:t>
      </w:r>
      <w:r w:rsidRPr="00C04F2E">
        <w:rPr>
          <w:rFonts w:eastAsia="Helvetica"/>
          <w:color w:val="000000"/>
        </w:rPr>
        <w:fldChar w:fldCharType="end"/>
      </w:r>
      <w:r w:rsidRPr="00C04F2E">
        <w:rPr>
          <w:color w:val="000000"/>
        </w:rPr>
        <w:t>.</w:t>
      </w:r>
    </w:p>
    <w:p w14:paraId="40D34B48" w14:textId="77777777" w:rsidR="00C521B1" w:rsidRPr="00C04F2E" w:rsidRDefault="00C521B1" w:rsidP="00C04F2E">
      <w:pPr>
        <w:jc w:val="both"/>
        <w:rPr>
          <w:color w:val="000000"/>
        </w:rPr>
      </w:pPr>
    </w:p>
    <w:p w14:paraId="04FBD06B" w14:textId="43FA8ABA" w:rsidR="00C521B1" w:rsidRPr="00C04F2E" w:rsidRDefault="00C521B1" w:rsidP="00C04F2E">
      <w:pPr>
        <w:jc w:val="both"/>
        <w:rPr>
          <w:color w:val="000000"/>
        </w:rPr>
      </w:pPr>
      <w:r w:rsidRPr="00C04F2E">
        <w:rPr>
          <w:color w:val="000000"/>
        </w:rPr>
        <w:t xml:space="preserve">Production of antimicrobial peptides (AMP) by the host epithelial cells is triggered during </w:t>
      </w:r>
      <w:r w:rsidRPr="00C04F2E">
        <w:rPr>
          <w:i/>
          <w:iCs/>
          <w:color w:val="000000"/>
        </w:rPr>
        <w:t>C. parvum</w:t>
      </w:r>
      <w:r w:rsidRPr="00C04F2E">
        <w:rPr>
          <w:color w:val="000000"/>
        </w:rPr>
        <w:t xml:space="preserve"> infection. These peptides include lactoferrin hydrolysate, lactoferricin B, cathelicidin LL37, indolicidin and β-defensins 1 and 2. They were shown to inhibit sporozoite infectivity of </w:t>
      </w:r>
      <w:r w:rsidRPr="00C04F2E">
        <w:rPr>
          <w:i/>
          <w:iCs/>
          <w:color w:val="000000"/>
        </w:rPr>
        <w:t>C. parvum</w:t>
      </w:r>
      <w:r w:rsidRPr="00C04F2E">
        <w:rPr>
          <w:color w:val="000000"/>
        </w:rPr>
        <w:t xml:space="preserve"> by parasiticidal mechanisms exhibited  in Caco-2 cells</w:t>
      </w:r>
      <w:r w:rsidRPr="00C04F2E">
        <w:rPr>
          <w:rFonts w:eastAsia="Helvetica"/>
          <w:color w:val="000000"/>
        </w:rPr>
        <w:fldChar w:fldCharType="begin"/>
      </w:r>
      <w:r w:rsidR="002B1D2B">
        <w:rPr>
          <w:rFonts w:eastAsia="Helvetica"/>
          <w:color w:val="000000"/>
        </w:rPr>
        <w:instrText xml:space="preserve"> ADDIN EN.CITE &lt;EndNote&gt;&lt;Cite&gt;&lt;Author&gt;Carryn&lt;/Author&gt;&lt;Year&gt;2012&lt;/Year&gt;&lt;RecNum&gt;139&lt;/RecNum&gt;&lt;DisplayText&gt;&lt;style face="superscript"&gt;109&lt;/style&gt;&lt;/DisplayText&gt;&lt;record&gt;&lt;rec-number&gt;139&lt;/rec-number&gt;&lt;foreign-keys&gt;&lt;key app="EN" db-id="pttszevxyf9ed6edx5av5fr5rtva2r2xzwtd" timestamp="1581505334"&gt;139&lt;/key&gt;&lt;/foreign-keys&gt;&lt;ref-type name="Journal Article"&gt;17&lt;/ref-type&gt;&lt;contributors&gt;&lt;authors&gt;&lt;author&gt;Carryn, Stéphane&lt;/author&gt;&lt;author&gt;Schaefer, Deborah A.&lt;/author&gt;&lt;author&gt;Imboden, Michael.&lt;/author&gt;&lt;author&gt;Homan, E. Jane.&lt;/author&gt;&lt;author&gt;Bremel, Robert D.&lt;/author&gt;&lt;author&gt;Riggs, Michael W.&lt;/author&gt;&lt;/authors&gt;&lt;/contributors&gt;&lt;titles&gt;&lt;title&gt;Phospholipases and Cationic Peptides Inhibit Cryptosporidium parvum Sporozoite Infectivity by Parasiticidal and Non-Parasiticidal Mechanisms&lt;/title&gt;&lt;secondary-title&gt;Journal of Parasitology&lt;/secondary-title&gt;&lt;/titles&gt;&lt;periodical&gt;&lt;full-title&gt;Journal of Parasitology&lt;/full-title&gt;&lt;/periodical&gt;&lt;pages&gt;199-204, 6&lt;/pages&gt;&lt;volume&gt;98&lt;/volume&gt;&lt;number&gt;1&lt;/number&gt;&lt;dates&gt;&lt;year&gt;2012&lt;/year&gt;&lt;/dates&gt;&lt;urls&gt;&lt;related-urls&gt;&lt;url&gt;https://doi.org/10.1645/GE-2822.1&lt;/url&gt;&lt;/related-urls&gt;&lt;/urls&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109</w:t>
      </w:r>
      <w:r w:rsidRPr="00C04F2E">
        <w:rPr>
          <w:rFonts w:eastAsia="Helvetica"/>
          <w:color w:val="000000"/>
        </w:rPr>
        <w:fldChar w:fldCharType="end"/>
      </w:r>
      <w:r w:rsidRPr="00C04F2E">
        <w:rPr>
          <w:color w:val="000000"/>
        </w:rPr>
        <w:t xml:space="preserve">. β-defensins have also been found to increase 5- and 10-fold in </w:t>
      </w:r>
      <w:r w:rsidRPr="00C04F2E">
        <w:rPr>
          <w:i/>
          <w:iCs/>
          <w:color w:val="000000"/>
        </w:rPr>
        <w:t>C. parvum</w:t>
      </w:r>
      <w:r w:rsidRPr="00C04F2E">
        <w:rPr>
          <w:color w:val="000000"/>
        </w:rPr>
        <w:t xml:space="preserve"> infected bovine intestinal epithelial tissue from infected calves, suggesting that they play a key role in epithelial cell defence</w:t>
      </w:r>
      <w:r w:rsidRPr="00C04F2E">
        <w:rPr>
          <w:rFonts w:eastAsia="Helvetica"/>
          <w:color w:val="000000"/>
        </w:rPr>
        <w:fldChar w:fldCharType="begin"/>
      </w:r>
      <w:r w:rsidR="002B1D2B">
        <w:rPr>
          <w:rFonts w:eastAsia="Helvetica"/>
          <w:color w:val="000000"/>
        </w:rPr>
        <w:instrText xml:space="preserve"> ADDIN EN.CITE &lt;EndNote&gt;&lt;Cite&gt;&lt;Author&gt;Tarver&lt;/Author&gt;&lt;Year&gt;1998&lt;/Year&gt;&lt;RecNum&gt;145&lt;/RecNum&gt;&lt;DisplayText&gt;&lt;style face="superscript"&gt;110&lt;/style&gt;&lt;/DisplayText&gt;&lt;record&gt;&lt;rec-number&gt;145&lt;/rec-number&gt;&lt;foreign-keys&gt;&lt;key app="EN" db-id="pttszevxyf9ed6edx5av5fr5rtva2r2xzwtd" timestamp="1582193954"&gt;145&lt;/key&gt;&lt;/foreign-keys&gt;&lt;ref-type name="Journal Article"&gt;17&lt;/ref-type&gt;&lt;contributors&gt;&lt;authors&gt;&lt;author&gt;Tarver, Alan P.&lt;/author&gt;&lt;author&gt;Clark, Douglas P.&lt;/author&gt;&lt;author&gt;Diamond, Gill&lt;/author&gt;&lt;author&gt;Russell, John P.&lt;/author&gt;&lt;author&gt;Erdjument-Bromage, Hediye&lt;/author&gt;&lt;author&gt;Tempst, Paul&lt;/author&gt;&lt;author&gt;Cohen, Kenneth S.&lt;/author&gt;&lt;author&gt;Jones, Douglas E.&lt;/author&gt;&lt;author&gt;Sweeney, Ray W.&lt;/author&gt;&lt;author&gt;Wines, Mary&lt;/author&gt;&lt;author&gt;Hwang, Shirley&lt;/author&gt;&lt;author&gt;Bevins, Charles L.&lt;/author&gt;&lt;/authors&gt;&lt;/contributors&gt;&lt;titles&gt;&lt;title&gt;Enteric β-Defensin: Molecular Cloning and Characterization of a Gene with Inducible Intestinal Epithelial Cell Expression Associated with Cryptosporidium parvum Infection&lt;/title&gt;&lt;secondary-title&gt;Infection and Immunity&lt;/secondary-title&gt;&lt;/titles&gt;&lt;periodical&gt;&lt;full-title&gt;Infection and immunity&lt;/full-title&gt;&lt;abbr-1&gt;Infect Immun&lt;/abbr-1&gt;&lt;/periodical&gt;&lt;pages&gt;2399-2399&lt;/pages&gt;&lt;volume&gt;66&lt;/volume&gt;&lt;number&gt;5&lt;/number&gt;&lt;dates&gt;&lt;year&gt;1998&lt;/year&gt;&lt;/dates&gt;&lt;urls&gt;&lt;related-urls&gt;&lt;url&gt;https://iai.asm.org/content/iai/66/5/2399.2.full.pdf&lt;/url&gt;&lt;/related-urls&gt;&lt;/urls&gt;&lt;/record&gt;&lt;/Cite&gt;&lt;/EndNote&gt;</w:instrText>
      </w:r>
      <w:r w:rsidRPr="00C04F2E">
        <w:rPr>
          <w:rFonts w:eastAsia="Helvetica"/>
          <w:color w:val="000000"/>
        </w:rPr>
        <w:fldChar w:fldCharType="separate"/>
      </w:r>
      <w:r w:rsidR="002B1D2B" w:rsidRPr="002B1D2B">
        <w:rPr>
          <w:rFonts w:eastAsia="Helvetica"/>
          <w:noProof/>
          <w:color w:val="000000"/>
          <w:vertAlign w:val="superscript"/>
        </w:rPr>
        <w:t>110</w:t>
      </w:r>
      <w:r w:rsidRPr="00C04F2E">
        <w:rPr>
          <w:rFonts w:eastAsia="Helvetica"/>
          <w:color w:val="000000"/>
        </w:rPr>
        <w:fldChar w:fldCharType="end"/>
      </w:r>
      <w:r w:rsidRPr="00C04F2E">
        <w:rPr>
          <w:color w:val="000000"/>
        </w:rPr>
        <w:t xml:space="preserve">. In response, </w:t>
      </w:r>
      <w:r w:rsidRPr="00C04F2E">
        <w:rPr>
          <w:i/>
          <w:iCs/>
          <w:color w:val="000000"/>
        </w:rPr>
        <w:t>C. parvum</w:t>
      </w:r>
      <w:r w:rsidRPr="00C04F2E">
        <w:rPr>
          <w:color w:val="000000"/>
        </w:rPr>
        <w:t xml:space="preserve"> is able to down-regulate β-defensin gene expression in human HT29 cells, murine CMT-93 cells and BALB/c and C57BL/6 </w:t>
      </w:r>
      <w:r w:rsidRPr="00C04F2E">
        <w:rPr>
          <w:i/>
          <w:iCs/>
          <w:color w:val="000000"/>
        </w:rPr>
        <w:t>in vivo</w:t>
      </w:r>
      <w:r w:rsidRPr="00C04F2E">
        <w:rPr>
          <w:color w:val="000000"/>
        </w:rPr>
        <w:t xml:space="preserve"> mouse models, although the parasite mechanisms involved are unknown</w:t>
      </w:r>
      <w:r w:rsidRPr="00C04F2E">
        <w:rPr>
          <w:rFonts w:eastAsia="Helvetica"/>
          <w:color w:val="000000"/>
        </w:rPr>
        <w:fldChar w:fldCharType="begin">
          <w:fldData xml:space="preserve">PEVuZE5vdGU+PENpdGU+PEF1dGhvcj5aYWFsb3VrPC9BdXRob3I+PFllYXI+MjAwNDwvWWVhcj48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aYWFsb3VrPC9BdXRob3I+PFllYXI+MjAwNDwvWWVhcj48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111</w:t>
      </w:r>
      <w:r w:rsidRPr="00C04F2E">
        <w:rPr>
          <w:rFonts w:eastAsia="Helvetica"/>
          <w:color w:val="000000"/>
        </w:rPr>
        <w:fldChar w:fldCharType="end"/>
      </w:r>
      <w:r w:rsidRPr="00C04F2E">
        <w:rPr>
          <w:color w:val="000000"/>
        </w:rPr>
        <w:t xml:space="preserve">. </w:t>
      </w:r>
    </w:p>
    <w:p w14:paraId="4B774262" w14:textId="77777777" w:rsidR="00C521B1" w:rsidRPr="00C04F2E" w:rsidRDefault="00C521B1" w:rsidP="00C04F2E">
      <w:pPr>
        <w:jc w:val="both"/>
        <w:rPr>
          <w:color w:val="000000"/>
        </w:rPr>
      </w:pPr>
    </w:p>
    <w:p w14:paraId="739B4458" w14:textId="7DA8CBF8" w:rsidR="00CC79D3" w:rsidRPr="00C04F2E" w:rsidRDefault="00C521B1" w:rsidP="00C04F2E">
      <w:pPr>
        <w:jc w:val="both"/>
        <w:rPr>
          <w:color w:val="000000"/>
        </w:rPr>
      </w:pPr>
      <w:r w:rsidRPr="00C04F2E">
        <w:rPr>
          <w:i/>
          <w:iCs/>
          <w:color w:val="000000"/>
        </w:rPr>
        <w:t>Cryptosporidium spp.</w:t>
      </w:r>
      <w:r w:rsidRPr="00C04F2E">
        <w:rPr>
          <w:color w:val="000000"/>
        </w:rPr>
        <w:t xml:space="preserve"> express a family of secreted proteins known as MEDLE, named after its conserved sequence motif at the C-terminus. They are known to be involved in host cell </w:t>
      </w:r>
      <w:proofErr w:type="gramStart"/>
      <w:r w:rsidRPr="00C04F2E">
        <w:rPr>
          <w:color w:val="000000"/>
        </w:rPr>
        <w:t>invasion</w:t>
      </w:r>
      <w:proofErr w:type="gramEnd"/>
      <w:r w:rsidRPr="00C04F2E">
        <w:rPr>
          <w:color w:val="000000"/>
        </w:rPr>
        <w:t xml:space="preserve"> but their presence and expression varies between </w:t>
      </w:r>
      <w:r w:rsidRPr="00C04F2E">
        <w:rPr>
          <w:i/>
          <w:iCs/>
          <w:color w:val="000000"/>
        </w:rPr>
        <w:t>Cryptosporidium</w:t>
      </w:r>
      <w:r w:rsidRPr="00C04F2E">
        <w:rPr>
          <w:color w:val="000000"/>
        </w:rPr>
        <w:t xml:space="preserve"> species implying that they may have a role in defining host range. Although the precise function of this protein is still unclear, it gives an insight into how different </w:t>
      </w:r>
      <w:r w:rsidRPr="00C04F2E">
        <w:rPr>
          <w:i/>
          <w:iCs/>
          <w:color w:val="000000"/>
        </w:rPr>
        <w:t>Cryptosporidium</w:t>
      </w:r>
      <w:r w:rsidRPr="00C04F2E">
        <w:rPr>
          <w:color w:val="000000"/>
        </w:rPr>
        <w:t xml:space="preserve"> species are able to infect different host species</w:t>
      </w:r>
      <w:r w:rsidRPr="00C04F2E">
        <w:rPr>
          <w:rFonts w:eastAsia="Helvetica"/>
          <w:color w:val="000000"/>
        </w:rPr>
        <w:fldChar w:fldCharType="begin">
          <w:fldData xml:space="preserve">PEVuZE5vdGU+PENpdGU+PEF1dGhvcj5GZWk8L0F1dGhvcj48WWVhcj4yMDE4PC9ZZWFyPjxSZWNO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</w:fldData>
        </w:fldChar>
      </w:r>
      <w:r w:rsidR="002B1D2B">
        <w:rPr>
          <w:rFonts w:eastAsia="Helvetica"/>
          <w:color w:val="000000"/>
        </w:rPr>
        <w:instrText xml:space="preserve"> ADDIN EN.CITE </w:instrText>
      </w:r>
      <w:r w:rsidR="002B1D2B">
        <w:rPr>
          <w:rFonts w:eastAsia="Helvetica"/>
          <w:color w:val="000000"/>
        </w:rPr>
        <w:fldChar w:fldCharType="begin">
          <w:fldData xml:space="preserve">PEVuZE5vdGU+PENpdGU+PEF1dGhvcj5GZWk8L0F1dGhvcj48WWVhcj4yMDE4PC9ZZWFyPjxSZWNO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</w:fldData>
        </w:fldChar>
      </w:r>
      <w:r w:rsidR="002B1D2B">
        <w:rPr>
          <w:rFonts w:eastAsia="Helvetica"/>
          <w:color w:val="000000"/>
        </w:rPr>
        <w:instrText xml:space="preserve"> ADDIN EN.CITE.DATA </w:instrText>
      </w:r>
      <w:r w:rsidR="002B1D2B">
        <w:rPr>
          <w:rFonts w:eastAsia="Helvetica"/>
          <w:color w:val="000000"/>
        </w:rPr>
      </w:r>
      <w:r w:rsidR="002B1D2B">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2B1D2B" w:rsidRPr="002B1D2B">
        <w:rPr>
          <w:rFonts w:eastAsia="Helvetica"/>
          <w:noProof/>
          <w:color w:val="000000"/>
          <w:vertAlign w:val="superscript"/>
        </w:rPr>
        <w:t>112-114</w:t>
      </w:r>
      <w:r w:rsidRPr="00C04F2E">
        <w:rPr>
          <w:rFonts w:eastAsia="Helvetica"/>
          <w:color w:val="000000"/>
        </w:rPr>
        <w:fldChar w:fldCharType="end"/>
      </w:r>
      <w:r w:rsidRPr="00C04F2E">
        <w:rPr>
          <w:color w:val="000000"/>
        </w:rPr>
        <w:t>. Interestingly, with the establishment of species-specific enteroid models, and methods for creating transgenic parasites, it may be possible to determine how the MEDLE proteins determine host range.</w:t>
      </w:r>
    </w:p>
    <w:p w14:paraId="75D0E063" w14:textId="77777777" w:rsidR="00CC79D3" w:rsidRPr="00C04F2E" w:rsidRDefault="00CC79D3" w:rsidP="00C04F2E">
      <w:pPr>
        <w:jc w:val="both"/>
        <w:rPr>
          <w:color w:val="000000"/>
        </w:rPr>
      </w:pPr>
    </w:p>
    <w:p w14:paraId="393A7534" w14:textId="2D1321D7" w:rsidR="00C521B1" w:rsidRPr="0023583A" w:rsidRDefault="00F0152E" w:rsidP="00C04F2E">
      <w:pPr>
        <w:jc w:val="both"/>
        <w:rPr>
          <w:color w:val="000000"/>
        </w:rPr>
      </w:pPr>
      <w:r w:rsidRPr="0023583A">
        <w:rPr>
          <w:color w:val="000000"/>
        </w:rPr>
        <w:t xml:space="preserve">Existing studies </w:t>
      </w:r>
      <w:r w:rsidR="004166C7" w:rsidRPr="0023583A">
        <w:rPr>
          <w:color w:val="000000"/>
        </w:rPr>
        <w:t>have employed</w:t>
      </w:r>
      <w:r w:rsidR="00CC79D3" w:rsidRPr="0023583A">
        <w:rPr>
          <w:color w:val="000000"/>
        </w:rPr>
        <w:t xml:space="preserve"> </w:t>
      </w:r>
      <w:r w:rsidR="00D13504" w:rsidRPr="0023583A">
        <w:rPr>
          <w:color w:val="000000"/>
        </w:rPr>
        <w:t xml:space="preserve">immortalised </w:t>
      </w:r>
      <w:r w:rsidR="00CC79D3" w:rsidRPr="0023583A">
        <w:rPr>
          <w:color w:val="000000"/>
        </w:rPr>
        <w:t>cell lines</w:t>
      </w:r>
      <w:r w:rsidR="00DA41E8" w:rsidRPr="0023583A">
        <w:rPr>
          <w:color w:val="000000"/>
        </w:rPr>
        <w:t>,</w:t>
      </w:r>
      <w:r w:rsidR="00D13504" w:rsidRPr="0023583A">
        <w:rPr>
          <w:color w:val="000000"/>
        </w:rPr>
        <w:t xml:space="preserve"> including Caco-2</w:t>
      </w:r>
      <w:r w:rsidR="00FA77AC" w:rsidRPr="0023583A">
        <w:rPr>
          <w:color w:val="000000"/>
        </w:rPr>
        <w:t>, HCT-8</w:t>
      </w:r>
      <w:r w:rsidR="00327D30" w:rsidRPr="0023583A">
        <w:rPr>
          <w:color w:val="000000"/>
        </w:rPr>
        <w:t xml:space="preserve"> and </w:t>
      </w:r>
      <w:r w:rsidR="00FA77AC" w:rsidRPr="0023583A">
        <w:rPr>
          <w:color w:val="000000"/>
        </w:rPr>
        <w:t>HT-29</w:t>
      </w:r>
      <w:r w:rsidR="00D13504" w:rsidRPr="0023583A">
        <w:rPr>
          <w:color w:val="000000"/>
        </w:rPr>
        <w:t xml:space="preserve"> derived from human </w:t>
      </w:r>
      <w:r w:rsidR="00327D30" w:rsidRPr="0023583A">
        <w:rPr>
          <w:color w:val="000000"/>
        </w:rPr>
        <w:t>colon</w:t>
      </w:r>
      <w:r w:rsidR="00D13504" w:rsidRPr="0023583A">
        <w:rPr>
          <w:color w:val="000000"/>
        </w:rPr>
        <w:t xml:space="preserve"> cells</w:t>
      </w:r>
      <w:r w:rsidR="00CE010C" w:rsidRPr="0023583A">
        <w:rPr>
          <w:color w:val="000000"/>
        </w:rPr>
        <w:t xml:space="preserve"> and</w:t>
      </w:r>
      <w:r w:rsidR="00D13504" w:rsidRPr="0023583A">
        <w:rPr>
          <w:color w:val="000000"/>
        </w:rPr>
        <w:t xml:space="preserve"> CMT-93 from murine </w:t>
      </w:r>
      <w:r w:rsidR="00327D30" w:rsidRPr="0023583A">
        <w:rPr>
          <w:color w:val="000000"/>
        </w:rPr>
        <w:t>recta</w:t>
      </w:r>
      <w:r w:rsidR="00D13504" w:rsidRPr="0023583A">
        <w:rPr>
          <w:color w:val="000000"/>
        </w:rPr>
        <w:t>l cells,</w:t>
      </w:r>
      <w:r w:rsidR="00FA77AC" w:rsidRPr="0023583A">
        <w:rPr>
          <w:color w:val="000000"/>
        </w:rPr>
        <w:t xml:space="preserve"> </w:t>
      </w:r>
      <w:r w:rsidR="00D76F5D" w:rsidRPr="0023583A">
        <w:rPr>
          <w:color w:val="000000"/>
        </w:rPr>
        <w:t>to</w:t>
      </w:r>
      <w:r w:rsidR="00CC79D3" w:rsidRPr="0023583A">
        <w:rPr>
          <w:color w:val="000000"/>
        </w:rPr>
        <w:t xml:space="preserve"> provide a useful insight into </w:t>
      </w:r>
      <w:r w:rsidR="00CC79D3" w:rsidRPr="0023583A">
        <w:rPr>
          <w:i/>
          <w:color w:val="000000"/>
        </w:rPr>
        <w:t>Cryptosporidium</w:t>
      </w:r>
      <w:r w:rsidR="00CC79D3" w:rsidRPr="0023583A">
        <w:rPr>
          <w:color w:val="000000"/>
        </w:rPr>
        <w:t xml:space="preserve"> interactions</w:t>
      </w:r>
      <w:r w:rsidR="00D13504" w:rsidRPr="0023583A">
        <w:rPr>
          <w:color w:val="000000"/>
        </w:rPr>
        <w:t xml:space="preserve">. </w:t>
      </w:r>
      <w:r w:rsidR="00221CAF" w:rsidRPr="0023583A">
        <w:rPr>
          <w:color w:val="000000"/>
        </w:rPr>
        <w:t xml:space="preserve">None of these cells originate directly from the small intestine </w:t>
      </w:r>
      <w:r w:rsidR="00517662" w:rsidRPr="0023583A">
        <w:rPr>
          <w:color w:val="000000"/>
        </w:rPr>
        <w:t>and are differentiated into enterocyte</w:t>
      </w:r>
      <w:r w:rsidR="00D76F5D" w:rsidRPr="0023583A">
        <w:rPr>
          <w:color w:val="000000"/>
        </w:rPr>
        <w:t>-</w:t>
      </w:r>
      <w:r w:rsidR="00517662" w:rsidRPr="0023583A">
        <w:rPr>
          <w:color w:val="000000"/>
        </w:rPr>
        <w:t>like cells through inducement, which mean they</w:t>
      </w:r>
      <w:r w:rsidR="00221CAF" w:rsidRPr="0023583A">
        <w:rPr>
          <w:color w:val="000000"/>
        </w:rPr>
        <w:t xml:space="preserve"> cannot </w:t>
      </w:r>
      <w:r w:rsidR="00517662" w:rsidRPr="0023583A">
        <w:rPr>
          <w:color w:val="000000"/>
        </w:rPr>
        <w:t>ful</w:t>
      </w:r>
      <w:r w:rsidR="00221CAF" w:rsidRPr="0023583A">
        <w:rPr>
          <w:color w:val="000000"/>
        </w:rPr>
        <w:t>ly recapitulate the properties of the</w:t>
      </w:r>
      <w:r w:rsidR="00517662" w:rsidRPr="0023583A">
        <w:rPr>
          <w:color w:val="000000"/>
        </w:rPr>
        <w:t xml:space="preserve"> </w:t>
      </w:r>
      <w:r w:rsidR="00517662" w:rsidRPr="0023583A">
        <w:rPr>
          <w:i/>
          <w:iCs/>
          <w:color w:val="000000"/>
        </w:rPr>
        <w:t>in vivo</w:t>
      </w:r>
      <w:r w:rsidR="00517662" w:rsidRPr="0023583A">
        <w:rPr>
          <w:color w:val="000000"/>
        </w:rPr>
        <w:t xml:space="preserve"> situation</w:t>
      </w:r>
      <w:r w:rsidR="00221CAF" w:rsidRPr="0023583A">
        <w:rPr>
          <w:color w:val="000000"/>
        </w:rPr>
        <w:t xml:space="preserve">. </w:t>
      </w:r>
      <w:r w:rsidR="00193D04" w:rsidRPr="0023583A">
        <w:rPr>
          <w:color w:val="000000"/>
        </w:rPr>
        <w:t>Non-cancerous</w:t>
      </w:r>
      <w:r w:rsidR="00092676" w:rsidRPr="0023583A">
        <w:rPr>
          <w:color w:val="000000"/>
        </w:rPr>
        <w:t xml:space="preserve"> cell models used to study </w:t>
      </w:r>
      <w:r w:rsidR="00092676" w:rsidRPr="0023583A">
        <w:rPr>
          <w:i/>
          <w:iCs/>
          <w:color w:val="000000"/>
        </w:rPr>
        <w:t>Cryptosporidium</w:t>
      </w:r>
      <w:r w:rsidR="00092676" w:rsidRPr="0023583A">
        <w:rPr>
          <w:color w:val="000000"/>
        </w:rPr>
        <w:t xml:space="preserve"> include IPEC-J2 derived from porcine jejunal cells</w:t>
      </w:r>
      <w:r w:rsidR="00517662" w:rsidRPr="0023583A">
        <w:rPr>
          <w:color w:val="000000"/>
        </w:rPr>
        <w:fldChar w:fldCharType="begin"/>
      </w:r>
      <w:r w:rsidR="002B1D2B" w:rsidRPr="0023583A">
        <w:rPr>
          <w:color w:val="000000"/>
        </w:rPr>
        <w:instrText xml:space="preserve"> ADDIN EN.CITE &lt;EndNote&gt;&lt;Cite&gt;&lt;Author&gt;Vergauwen&lt;/Author&gt;&lt;Year&gt;2015&lt;/Year&gt;&lt;RecNum&gt;272&lt;/RecNum&gt;&lt;DisplayText&gt;&lt;style face="superscript"&gt;115&lt;/style&gt;&lt;/DisplayText&gt;&lt;record&gt;&lt;rec-number&gt;272&lt;/rec-number&gt;&lt;foreign-keys&gt;&lt;key app="EN" db-id="pttszevxyf9ed6edx5av5fr5rtva2r2xzwtd" timestamp="1591960904"&gt;272&lt;/key&gt;&lt;/foreign-keys&gt;&lt;ref-type name="Book Section"&gt;5&lt;/ref-type&gt;&lt;contributors&gt;&lt;authors&gt;&lt;author&gt;Vergauwen, Hans&lt;/author&gt;&lt;/authors&gt;&lt;secondary-authors&gt;&lt;author&gt;Verhoeckx, Kitty&lt;/author&gt;&lt;author&gt;Cotter, Paul&lt;/author&gt;&lt;author&gt;López-Expósito, Iván&lt;/author&gt;&lt;author&gt;Kleiveland, Charlotte&lt;/author&gt;&lt;author&gt;Lea, Tor&lt;/author&gt;&lt;author&gt;Mackie, Alan&lt;/author&gt;&lt;author&gt;Requena, Teresa&lt;/author&gt;&lt;author&gt;Swiatecka, Dominika&lt;/author&gt;&lt;author&gt;Wichers, Harry&lt;/author&gt;&lt;/secondary-authors&gt;&lt;/contributors&gt;&lt;titles&gt;&lt;title&gt;The IPEC-J2 Cell Line&lt;/title&gt;&lt;secondary-title&gt;The Impact of Food Bioactives on Health: in vitro and ex vivo models&lt;/secondary-title&gt;&lt;/titles&gt;&lt;pages&gt;125-134&lt;/pages&gt;&lt;dates&gt;&lt;year&gt;2015&lt;/year&gt;&lt;pub-dates&gt;&lt;date&gt;2015//&lt;/date&gt;&lt;/pub-dates&gt;&lt;/dates&gt;&lt;pub-location&gt;Cham&lt;/pub-location&gt;&lt;publisher&gt;Springer International Publishing&lt;/publisher&gt;&lt;isbn&gt;978-3-319-16104-4&lt;/isbn&gt;&lt;urls&gt;&lt;related-urls&gt;&lt;url&gt;https://doi.org/10.1007/978-3-319-16104-4_12&lt;/url&gt;&lt;/related-urls&gt;&lt;/urls&gt;&lt;electronic-resource-num&gt;10.1007/978-3-319-16104-4_12&lt;/electronic-resource-num&gt;&lt;/record&gt;&lt;/Cite&gt;&lt;/EndNote&gt;</w:instrText>
      </w:r>
      <w:r w:rsidR="00517662" w:rsidRPr="0023583A">
        <w:rPr>
          <w:color w:val="000000"/>
        </w:rPr>
        <w:fldChar w:fldCharType="separate"/>
      </w:r>
      <w:r w:rsidR="002B1D2B" w:rsidRPr="0023583A">
        <w:rPr>
          <w:noProof/>
          <w:color w:val="000000"/>
          <w:vertAlign w:val="superscript"/>
        </w:rPr>
        <w:t>115</w:t>
      </w:r>
      <w:r w:rsidR="00517662" w:rsidRPr="0023583A">
        <w:rPr>
          <w:color w:val="000000"/>
        </w:rPr>
        <w:fldChar w:fldCharType="end"/>
      </w:r>
      <w:r w:rsidR="00092676" w:rsidRPr="0023583A">
        <w:rPr>
          <w:color w:val="000000"/>
        </w:rPr>
        <w:t xml:space="preserve">.  </w:t>
      </w:r>
      <w:r w:rsidR="00221CAF" w:rsidRPr="0023583A">
        <w:rPr>
          <w:color w:val="000000"/>
        </w:rPr>
        <w:t xml:space="preserve">All of these cell lines are </w:t>
      </w:r>
      <w:r w:rsidR="00221CAF" w:rsidRPr="0023583A">
        <w:rPr>
          <w:color w:val="000000"/>
        </w:rPr>
        <w:lastRenderedPageBreak/>
        <w:t>able to form a polarised differentiated monolayer with a brush border</w:t>
      </w:r>
      <w:r w:rsidR="00DA41E8" w:rsidRPr="0023583A">
        <w:rPr>
          <w:color w:val="000000"/>
        </w:rPr>
        <w:t>,</w:t>
      </w:r>
      <w:r w:rsidR="00221CAF" w:rsidRPr="0023583A">
        <w:rPr>
          <w:color w:val="000000"/>
        </w:rPr>
        <w:t xml:space="preserve"> </w:t>
      </w:r>
      <w:r w:rsidR="00DA41E8" w:rsidRPr="0023583A">
        <w:rPr>
          <w:color w:val="000000"/>
        </w:rPr>
        <w:t>but differ in their secretion and composition of mucous</w:t>
      </w:r>
      <w:r w:rsidR="002241AC" w:rsidRPr="0023583A">
        <w:rPr>
          <w:color w:val="000000"/>
        </w:rPr>
        <w:t>,</w:t>
      </w:r>
      <w:r w:rsidR="00DA41E8" w:rsidRPr="0023583A">
        <w:rPr>
          <w:color w:val="000000"/>
        </w:rPr>
        <w:t xml:space="preserve"> and their ion permeability</w:t>
      </w:r>
      <w:r w:rsidR="00221CAF" w:rsidRPr="0023583A">
        <w:rPr>
          <w:color w:val="000000"/>
        </w:rPr>
        <w:t xml:space="preserve"> </w:t>
      </w:r>
      <w:r w:rsidR="00DA41E8" w:rsidRPr="0023583A">
        <w:rPr>
          <w:color w:val="000000"/>
        </w:rPr>
        <w:t>due to variation in tight junction assembly</w:t>
      </w:r>
      <w:r w:rsidR="00E05E4C" w:rsidRPr="0023583A">
        <w:rPr>
          <w:color w:val="000000"/>
        </w:rPr>
        <w:fldChar w:fldCharType="begin">
          <w:fldData xml:space="preserve">PEVuZE5vdGU+PENpdGU+PEF1dGhvcj5MZWE8L0F1dGhvcj48WWVhcj4yMDE1PC9ZZWFyPjxSZWNO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</w:fldData>
        </w:fldChar>
      </w:r>
      <w:r w:rsidR="002B1D2B" w:rsidRPr="0023583A">
        <w:rPr>
          <w:color w:val="000000"/>
        </w:rPr>
        <w:instrText xml:space="preserve"> ADDIN EN.CITE </w:instrText>
      </w:r>
      <w:r w:rsidR="002B1D2B" w:rsidRPr="0023583A">
        <w:rPr>
          <w:color w:val="000000"/>
        </w:rPr>
        <w:fldChar w:fldCharType="begin">
          <w:fldData xml:space="preserve">PEVuZE5vdGU+PENpdGU+PEF1dGhvcj5MZWE8L0F1dGhvcj48WWVhcj4yMDE1PC9ZZWFyPjxSZWNO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</w:fldData>
        </w:fldChar>
      </w:r>
      <w:r w:rsidR="002B1D2B" w:rsidRPr="0023583A">
        <w:rPr>
          <w:color w:val="000000"/>
        </w:rPr>
        <w:instrText xml:space="preserve"> ADDIN EN.CITE.DATA </w:instrText>
      </w:r>
      <w:r w:rsidR="002B1D2B" w:rsidRPr="0023583A">
        <w:rPr>
          <w:color w:val="000000"/>
        </w:rPr>
      </w:r>
      <w:r w:rsidR="002B1D2B" w:rsidRPr="0023583A">
        <w:rPr>
          <w:color w:val="000000"/>
        </w:rPr>
        <w:fldChar w:fldCharType="end"/>
      </w:r>
      <w:r w:rsidR="00E05E4C" w:rsidRPr="0023583A">
        <w:rPr>
          <w:color w:val="000000"/>
        </w:rPr>
      </w:r>
      <w:r w:rsidR="00E05E4C" w:rsidRPr="0023583A">
        <w:rPr>
          <w:color w:val="000000"/>
        </w:rPr>
        <w:fldChar w:fldCharType="separate"/>
      </w:r>
      <w:r w:rsidR="002B1D2B" w:rsidRPr="0023583A">
        <w:rPr>
          <w:noProof/>
          <w:color w:val="000000"/>
          <w:vertAlign w:val="superscript"/>
        </w:rPr>
        <w:t>82,84,115-118</w:t>
      </w:r>
      <w:r w:rsidR="00E05E4C" w:rsidRPr="0023583A">
        <w:rPr>
          <w:color w:val="000000"/>
        </w:rPr>
        <w:fldChar w:fldCharType="end"/>
      </w:r>
      <w:r w:rsidR="00092676" w:rsidRPr="0023583A">
        <w:rPr>
          <w:color w:val="000000"/>
        </w:rPr>
        <w:t>.</w:t>
      </w:r>
      <w:r w:rsidR="00DA41E8" w:rsidRPr="0023583A">
        <w:rPr>
          <w:color w:val="000000"/>
        </w:rPr>
        <w:t xml:space="preserve"> </w:t>
      </w:r>
      <w:r w:rsidR="00FA77AC" w:rsidRPr="0023583A">
        <w:rPr>
          <w:color w:val="000000"/>
        </w:rPr>
        <w:t xml:space="preserve">Although, these cell lines can perpetuate some </w:t>
      </w:r>
      <w:r w:rsidR="00FA77AC" w:rsidRPr="0023583A">
        <w:rPr>
          <w:i/>
          <w:iCs/>
          <w:color w:val="000000"/>
        </w:rPr>
        <w:t>in vivo</w:t>
      </w:r>
      <w:r w:rsidR="00FA77AC" w:rsidRPr="0023583A">
        <w:rPr>
          <w:color w:val="000000"/>
        </w:rPr>
        <w:t xml:space="preserve"> characteristics</w:t>
      </w:r>
      <w:r w:rsidR="00327D30" w:rsidRPr="0023583A">
        <w:rPr>
          <w:color w:val="000000"/>
        </w:rPr>
        <w:t xml:space="preserve">, they are not physiologically comparable to the native ileal epithelial cells that </w:t>
      </w:r>
      <w:r w:rsidR="00327D30" w:rsidRPr="0023583A">
        <w:rPr>
          <w:i/>
          <w:color w:val="000000"/>
        </w:rPr>
        <w:t>Cryptosporidium</w:t>
      </w:r>
      <w:r w:rsidR="00327D30" w:rsidRPr="0023583A">
        <w:rPr>
          <w:color w:val="000000"/>
        </w:rPr>
        <w:t xml:space="preserve"> </w:t>
      </w:r>
      <w:r w:rsidR="00C11E09" w:rsidRPr="0023583A">
        <w:rPr>
          <w:i/>
          <w:iCs/>
          <w:color w:val="000000"/>
        </w:rPr>
        <w:t>parvum</w:t>
      </w:r>
      <w:r w:rsidR="00C11E09" w:rsidRPr="0023583A">
        <w:rPr>
          <w:color w:val="000000"/>
        </w:rPr>
        <w:t xml:space="preserve"> </w:t>
      </w:r>
      <w:r w:rsidR="00327D30" w:rsidRPr="0023583A">
        <w:rPr>
          <w:color w:val="000000"/>
        </w:rPr>
        <w:t>would normally invade and so cannot provide an accurate representation of naturally occurring Cryptosporidiosis</w:t>
      </w:r>
      <w:r w:rsidR="00A170D0" w:rsidRPr="0023583A">
        <w:rPr>
          <w:color w:val="000000"/>
        </w:rPr>
        <w:t xml:space="preserve"> caused by this common species</w:t>
      </w:r>
      <w:r w:rsidR="00327D30" w:rsidRPr="0023583A">
        <w:rPr>
          <w:color w:val="000000"/>
        </w:rPr>
        <w:t>.</w:t>
      </w:r>
    </w:p>
    <w:p w14:paraId="158EE4EA" w14:textId="25F0A8E5" w:rsidR="000F2D2C" w:rsidRPr="00C04F2E" w:rsidRDefault="000F2D2C" w:rsidP="00C04F2E">
      <w:pPr>
        <w:jc w:val="both"/>
        <w:rPr>
          <w:color w:val="000000"/>
        </w:rPr>
      </w:pPr>
    </w:p>
    <w:p w14:paraId="12AF304C" w14:textId="707AC7FE" w:rsidR="00C521B1" w:rsidRPr="00C04F2E" w:rsidRDefault="00C521B1" w:rsidP="00C04F2E">
      <w:pPr>
        <w:jc w:val="both"/>
        <w:rPr>
          <w:b/>
          <w:bCs/>
          <w:color w:val="000000"/>
          <w:u w:val="single" w:color="000000"/>
        </w:rPr>
      </w:pPr>
    </w:p>
    <w:p w14:paraId="31575EEC" w14:textId="77777777" w:rsidR="00FF2396" w:rsidRPr="00C04F2E" w:rsidRDefault="00FF2396" w:rsidP="00C04F2E">
      <w:pPr>
        <w:jc w:val="both"/>
        <w:rPr>
          <w:b/>
          <w:bCs/>
          <w:color w:val="000000"/>
          <w:u w:val="single" w:color="000000"/>
        </w:rPr>
      </w:pPr>
    </w:p>
    <w:p w14:paraId="65DC965E" w14:textId="77777777" w:rsidR="00C521B1" w:rsidRPr="00C04F2E" w:rsidRDefault="3F922E19" w:rsidP="00C04F2E">
      <w:pPr>
        <w:jc w:val="both"/>
        <w:rPr>
          <w:b/>
          <w:bCs/>
          <w:color w:val="000000"/>
          <w:u w:val="single" w:color="000000"/>
        </w:rPr>
      </w:pPr>
      <w:r w:rsidRPr="00C04F2E">
        <w:rPr>
          <w:b/>
          <w:bCs/>
          <w:color w:val="000000" w:themeColor="text1"/>
          <w:u w:val="single"/>
        </w:rPr>
        <w:t xml:space="preserve">Use of enteroid models to dissect </w:t>
      </w:r>
      <w:r w:rsidRPr="00C04F2E">
        <w:rPr>
          <w:b/>
          <w:bCs/>
          <w:i/>
          <w:iCs/>
          <w:color w:val="000000" w:themeColor="text1"/>
          <w:u w:val="single"/>
        </w:rPr>
        <w:t>Cryptosporidium</w:t>
      </w:r>
      <w:r w:rsidRPr="00C04F2E">
        <w:rPr>
          <w:b/>
          <w:bCs/>
          <w:color w:val="000000" w:themeColor="text1"/>
          <w:u w:val="single"/>
        </w:rPr>
        <w:t xml:space="preserve">-host epithelium interactions </w:t>
      </w:r>
    </w:p>
    <w:p w14:paraId="5A818E48" w14:textId="77777777" w:rsidR="00C521B1" w:rsidRPr="00C04F2E" w:rsidRDefault="00C521B1" w:rsidP="00C04F2E">
      <w:pPr>
        <w:jc w:val="both"/>
        <w:rPr>
          <w:b/>
          <w:bCs/>
          <w:color w:val="000000"/>
          <w:u w:val="single" w:color="000000"/>
        </w:rPr>
      </w:pPr>
    </w:p>
    <w:p w14:paraId="373C3CD8" w14:textId="7452AE35" w:rsidR="00C521B1" w:rsidRPr="00C04F2E" w:rsidRDefault="3F922E19" w:rsidP="00C04F2E">
      <w:pPr>
        <w:jc w:val="both"/>
        <w:rPr>
          <w:color w:val="000000"/>
        </w:rPr>
      </w:pPr>
      <w:r w:rsidRPr="00C04F2E">
        <w:rPr>
          <w:color w:val="000000" w:themeColor="text1"/>
        </w:rPr>
        <w:t xml:space="preserve">The use of enteroid models in the study of host-pathogen interactions in </w:t>
      </w:r>
      <w:r w:rsidRPr="00C04F2E">
        <w:rPr>
          <w:i/>
          <w:iCs/>
          <w:color w:val="000000" w:themeColor="text1"/>
        </w:rPr>
        <w:t>Cryptosporidium</w:t>
      </w:r>
      <w:r w:rsidRPr="00C04F2E">
        <w:rPr>
          <w:color w:val="000000" w:themeColor="text1"/>
        </w:rPr>
        <w:t xml:space="preserve"> infection is </w:t>
      </w:r>
      <w:proofErr w:type="gramStart"/>
      <w:r w:rsidRPr="00C04F2E">
        <w:rPr>
          <w:color w:val="000000" w:themeColor="text1"/>
        </w:rPr>
        <w:t>fairly new</w:t>
      </w:r>
      <w:proofErr w:type="gramEnd"/>
      <w:r w:rsidRPr="00C04F2E">
        <w:rPr>
          <w:color w:val="000000" w:themeColor="text1"/>
        </w:rPr>
        <w:t xml:space="preserve">, and so there are only a few studies to date that make use of these systems. As previously described in </w:t>
      </w:r>
      <w:r w:rsidRPr="00C04F2E">
        <w:rPr>
          <w:i/>
          <w:iCs/>
          <w:color w:val="000000" w:themeColor="text1"/>
        </w:rPr>
        <w:t>T. gondii</w:t>
      </w:r>
      <w:r w:rsidRPr="00C04F2E">
        <w:rPr>
          <w:color w:val="000000" w:themeColor="text1"/>
        </w:rPr>
        <w:t xml:space="preserve">, there are multiple techniques for infection of the apical epithelial surface of enteroids with </w:t>
      </w:r>
      <w:r w:rsidRPr="00C04F2E">
        <w:rPr>
          <w:i/>
          <w:iCs/>
          <w:color w:val="000000" w:themeColor="text1"/>
        </w:rPr>
        <w:t>Cryptosporidium</w:t>
      </w:r>
      <w:r w:rsidRPr="00C04F2E">
        <w:rPr>
          <w:color w:val="000000" w:themeColor="text1"/>
        </w:rPr>
        <w:t xml:space="preserve">, such as fragmentation, </w:t>
      </w:r>
      <w:r w:rsidR="00555DF6" w:rsidRPr="00C04F2E">
        <w:rPr>
          <w:color w:val="000000" w:themeColor="text1"/>
        </w:rPr>
        <w:t>microinjection,</w:t>
      </w:r>
      <w:r w:rsidRPr="00C04F2E">
        <w:rPr>
          <w:color w:val="000000" w:themeColor="text1"/>
        </w:rPr>
        <w:t xml:space="preserve"> and production of monolayers. Now, several groups have succeeded in completing the </w:t>
      </w:r>
      <w:r w:rsidRPr="00C04F2E">
        <w:rPr>
          <w:i/>
          <w:iCs/>
          <w:color w:val="000000" w:themeColor="text1"/>
        </w:rPr>
        <w:t>Cryptosporidium</w:t>
      </w:r>
      <w:r w:rsidRPr="00C04F2E">
        <w:rPr>
          <w:color w:val="000000" w:themeColor="text1"/>
        </w:rPr>
        <w:t xml:space="preserve"> lifecycle in enteroid culture, generating infectious oocysts for research </w:t>
      </w:r>
      <w:r w:rsidR="00555DF6" w:rsidRPr="00C04F2E">
        <w:rPr>
          <w:color w:val="000000" w:themeColor="text1"/>
        </w:rPr>
        <w:t>purposes,</w:t>
      </w:r>
      <w:r w:rsidRPr="00C04F2E">
        <w:rPr>
          <w:color w:val="000000" w:themeColor="text1"/>
        </w:rPr>
        <w:t xml:space="preserve"> and gaining novel biological insight into epithelial-autonomous host defence.</w:t>
      </w:r>
    </w:p>
    <w:p w14:paraId="1CF6F866" w14:textId="77777777" w:rsidR="00C521B1" w:rsidRPr="00C04F2E" w:rsidRDefault="00C521B1" w:rsidP="00C04F2E">
      <w:pPr>
        <w:jc w:val="both"/>
        <w:rPr>
          <w:color w:val="000000"/>
        </w:rPr>
      </w:pPr>
    </w:p>
    <w:p w14:paraId="49A410EF" w14:textId="4BA96068" w:rsidR="00C521B1" w:rsidRPr="00C04F2E" w:rsidRDefault="00C521B1" w:rsidP="00C04F2E">
      <w:pPr>
        <w:jc w:val="both"/>
        <w:rPr>
          <w:color w:val="000000"/>
        </w:rPr>
      </w:pPr>
      <w:r w:rsidRPr="00C04F2E">
        <w:rPr>
          <w:color w:val="000000"/>
        </w:rPr>
        <w:t>Both 3D human small intestinal organoids and an Air-Liquid Interface (ALI) murine enteroid monolayer model, allow the sustainable generation of new infectious oocysts able to infect mice</w:t>
      </w:r>
      <w:r w:rsidRPr="00C04F2E">
        <w:rPr>
          <w:rFonts w:eastAsia="Helvetica"/>
          <w:color w:val="000000"/>
        </w:rPr>
        <w:fldChar w:fldCharType="begin">
          <w:fldData xml:space="preserve">PEVuZE5vdGU+PENpdGU+PEF1dGhvcj5XaWxrZTwvQXV0aG9yPjxZZWFyPjIwMTk8L1llYXI+PFJl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XaWxrZTwvQXV0aG9yPjxZZWFyPjIwMTk8L1llYXI+PFJl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21,24</w:t>
      </w:r>
      <w:r w:rsidRPr="00C04F2E">
        <w:rPr>
          <w:rFonts w:eastAsia="Helvetica"/>
          <w:color w:val="000000"/>
        </w:rPr>
        <w:fldChar w:fldCharType="end"/>
      </w:r>
      <w:r w:rsidRPr="00C04F2E">
        <w:rPr>
          <w:color w:val="000000"/>
        </w:rPr>
        <w:t xml:space="preserve">. The human small intestinal organoids were infected via microinjection and infection was maintained for 28 days before a decline of oocysts was noted. RNA sequencing was also performed to examine the transcriptome of the epithelium during </w:t>
      </w:r>
      <w:r w:rsidRPr="00C04F2E">
        <w:rPr>
          <w:i/>
          <w:iCs/>
          <w:color w:val="000000"/>
        </w:rPr>
        <w:t>C. parvum</w:t>
      </w:r>
      <w:r w:rsidRPr="00C04F2E">
        <w:rPr>
          <w:color w:val="000000"/>
        </w:rPr>
        <w:t xml:space="preserve"> infection. The data shows that </w:t>
      </w:r>
      <w:r w:rsidRPr="00C04F2E">
        <w:rPr>
          <w:i/>
          <w:iCs/>
          <w:color w:val="000000"/>
        </w:rPr>
        <w:t>C. parvum</w:t>
      </w:r>
      <w:r w:rsidRPr="00C04F2E">
        <w:rPr>
          <w:color w:val="000000"/>
        </w:rPr>
        <w:t xml:space="preserve"> infection results in altered gene expression related to the Type I IFN pathway. The ALI model was infected by adding calf-derived oocysts directly to the monolayer, which provides easy access to the apical surface of the epithelium, and the infection was maintained for 20 days. Also described are human enteroid monolayers to study aspects of </w:t>
      </w:r>
      <w:r w:rsidRPr="00C04F2E">
        <w:rPr>
          <w:i/>
          <w:iCs/>
          <w:color w:val="000000"/>
        </w:rPr>
        <w:t>Cryptosporidium</w:t>
      </w:r>
      <w:r w:rsidRPr="00C04F2E">
        <w:rPr>
          <w:color w:val="000000"/>
        </w:rPr>
        <w:t xml:space="preserve"> replication and pathophysiology that have not been fully assessed before</w:t>
      </w:r>
      <w:r w:rsidRPr="00C04F2E">
        <w:rPr>
          <w:rFonts w:eastAsia="Helvetica"/>
          <w:color w:val="000000"/>
        </w:rPr>
        <w:fldChar w:fldCharType="begin"/>
      </w:r>
      <w:r w:rsidRPr="00C04F2E">
        <w:rPr>
          <w:rFonts w:eastAsia="Helvetica"/>
          <w:color w:val="000000"/>
        </w:rPr>
        <w:instrText xml:space="preserve"> ADDIN EN.CITE &lt;EndNote&gt;&lt;Cite&gt;&lt;Author&gt;Cardenas&lt;/Author&gt;&lt;Year&gt;2020&lt;/Year&gt;&lt;RecNum&gt;119&lt;/RecNum&gt;&lt;DisplayText&gt;&lt;style face="superscript"&gt;19&lt;/style&gt;&lt;/DisplayText&gt;&lt;record&gt;&lt;rec-number&gt;119&lt;/rec-number&gt;&lt;foreign-keys&gt;&lt;key app="EN" db-id="pttszevxyf9ed6edx5av5fr5rtva2r2xzwtd" timestamp="1580484576"&gt;119&lt;/key&gt;&lt;/foreign-keys&gt;&lt;ref-type name="Book Section"&gt;5&lt;/ref-type&gt;&lt;contributors&gt;&lt;authors&gt;&lt;author&gt;Cardenas, Daviel&lt;/author&gt;&lt;author&gt;Bhalchandra, Seema&lt;/author&gt;&lt;author&gt;Lamisere, Hymlaire&lt;/author&gt;&lt;author&gt;Chen, Ying&lt;/author&gt;&lt;author&gt;Zeng, Xi-Lei&lt;/author&gt;&lt;author&gt;Ramani, Sasirekha&lt;/author&gt;&lt;author&gt;Karandikar, Umesh C.&lt;/author&gt;&lt;author&gt;Kaplan, David L.&lt;/author&gt;&lt;author&gt;Estes, Mary K.&lt;/author&gt;&lt;author&gt;Ward, Honorine D.&lt;/author&gt;&lt;/authors&gt;&lt;secondary-authors&gt;&lt;author&gt;Mead, Jan R.&lt;/author&gt;&lt;author&gt;Arrowood, Michael J.&lt;/author&gt;&lt;/secondary-authors&gt;&lt;/contributors&gt;&lt;titles&gt;&lt;title&gt;Two- and Three-Dimensional Bioengineered Human Intestinal Tissue Models for Cryptosporidium&lt;/title&gt;&lt;secondary-title&gt;Cryptosporidium: Methods and Protocols&lt;/secondary-title&gt;&lt;/titles&gt;&lt;pages&gt;373-402&lt;/pages&gt;&lt;dates&gt;&lt;year&gt;2020&lt;/year&gt;&lt;pub-dates&gt;&lt;date&gt;2020//&lt;/date&gt;&lt;/pub-dates&gt;&lt;/dates&gt;&lt;pub-location&gt;New York, NY&lt;/pub-location&gt;&lt;publisher&gt;Springer New York&lt;/publisher&gt;&lt;isbn&gt;978-1-4939-9748-0&lt;/isbn&gt;&lt;urls&gt;&lt;related-urls&gt;&lt;url&gt;https://doi.org/10.1007/978-1-4939-9748-0_21&lt;/url&gt;&lt;/related-urls&gt;&lt;/urls&gt;&lt;electronic-resource-num&gt;10.1007/978-1-4939-9748-0_21&lt;/electronic-resource-num&gt;&lt;/record&gt;&lt;/Cite&gt;&lt;/EndNote&gt;</w:instrText>
      </w:r>
      <w:r w:rsidRPr="00C04F2E">
        <w:rPr>
          <w:rFonts w:eastAsia="Helvetica"/>
          <w:color w:val="000000"/>
        </w:rPr>
        <w:fldChar w:fldCharType="separate"/>
      </w:r>
      <w:r w:rsidRPr="00C04F2E">
        <w:rPr>
          <w:rFonts w:eastAsia="Helvetica"/>
          <w:noProof/>
          <w:color w:val="000000"/>
          <w:vertAlign w:val="superscript"/>
        </w:rPr>
        <w:t>19</w:t>
      </w:r>
      <w:r w:rsidRPr="00C04F2E">
        <w:rPr>
          <w:rFonts w:eastAsia="Helvetica"/>
          <w:color w:val="000000"/>
        </w:rPr>
        <w:fldChar w:fldCharType="end"/>
      </w:r>
      <w:r w:rsidRPr="00C04F2E">
        <w:rPr>
          <w:color w:val="000000"/>
        </w:rPr>
        <w:t>. These novel models are important as they adhere closely to the principles of the 3Rs, with the potential to replace infected calves as the most widely used method of manufacturing infectious oocysts for research purposes, as well as providing the cellular diversity and polarity required to study interactions in a species specific, physiologically relevant model.</w:t>
      </w:r>
    </w:p>
    <w:p w14:paraId="362A7D49" w14:textId="77777777" w:rsidR="00C521B1" w:rsidRPr="00C04F2E" w:rsidRDefault="00C521B1" w:rsidP="00C04F2E">
      <w:pPr>
        <w:jc w:val="both"/>
        <w:rPr>
          <w:color w:val="000000"/>
        </w:rPr>
      </w:pPr>
    </w:p>
    <w:p w14:paraId="171538E8" w14:textId="3BE45A7C" w:rsidR="00C521B1" w:rsidRPr="00C04F2E" w:rsidRDefault="00C521B1" w:rsidP="00C04F2E">
      <w:pPr>
        <w:jc w:val="both"/>
        <w:rPr>
          <w:color w:val="000000"/>
        </w:rPr>
      </w:pPr>
      <w:r w:rsidRPr="00C04F2E">
        <w:rPr>
          <w:color w:val="000000"/>
        </w:rPr>
        <w:t xml:space="preserve">As discussed previously, more severe disease, and greater shedding of oocysts, is observed in young children and neonatal calves, declining with age. It may be reasonable to expect that this decline in susceptibility is underpinned by development of adaptive immune responses and immunological memory. However, there is evidence that maturation of the intestinal epithelium itself is a major contributor to age-related resistance. This is supported by enteroid models, which reveal that enteroids derived from neonatal mice support higher </w:t>
      </w:r>
      <w:r w:rsidR="00505779">
        <w:rPr>
          <w:color w:val="000000"/>
        </w:rPr>
        <w:t>quantities</w:t>
      </w:r>
      <w:r w:rsidRPr="00C04F2E">
        <w:rPr>
          <w:color w:val="000000"/>
        </w:rPr>
        <w:t xml:space="preserve"> of </w:t>
      </w:r>
      <w:r w:rsidRPr="00C04F2E">
        <w:rPr>
          <w:i/>
          <w:iCs/>
          <w:color w:val="000000"/>
        </w:rPr>
        <w:t>C. parvum</w:t>
      </w:r>
      <w:r w:rsidRPr="00C04F2E">
        <w:rPr>
          <w:color w:val="000000"/>
        </w:rPr>
        <w:t xml:space="preserve"> </w:t>
      </w:r>
      <w:r w:rsidR="00505779">
        <w:rPr>
          <w:color w:val="000000"/>
        </w:rPr>
        <w:t>parasites</w:t>
      </w:r>
      <w:r w:rsidRPr="00C04F2E">
        <w:rPr>
          <w:color w:val="000000"/>
        </w:rPr>
        <w:t xml:space="preserve"> than enteroids derived from adult mice</w:t>
      </w:r>
      <w:r w:rsidRPr="00C04F2E">
        <w:rPr>
          <w:rFonts w:eastAsia="Helvetica"/>
          <w:color w:val="000000"/>
        </w:rPr>
        <w:fldChar w:fldCharType="begin">
          <w:fldData xml:space="preserve">PEVuZE5vdGU+PENpdGU+PEF1dGhvcj5aaGFuZzwvQXV0aG9yPjxZZWFyPjIwMTY8L1llYXI+PFJl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aaGFuZzwvQXV0aG9yPjxZZWFyPjIwMTY8L1llYXI+PFJl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25</w:t>
      </w:r>
      <w:r w:rsidRPr="00C04F2E">
        <w:rPr>
          <w:rFonts w:eastAsia="Helvetica"/>
          <w:color w:val="000000"/>
        </w:rPr>
        <w:fldChar w:fldCharType="end"/>
      </w:r>
      <w:r w:rsidRPr="00C04F2E">
        <w:rPr>
          <w:color w:val="000000"/>
        </w:rPr>
        <w:t>.</w:t>
      </w:r>
    </w:p>
    <w:p w14:paraId="2434D887" w14:textId="77777777" w:rsidR="00C521B1" w:rsidRPr="00C04F2E" w:rsidRDefault="00C521B1" w:rsidP="00C04F2E">
      <w:pPr>
        <w:jc w:val="both"/>
        <w:rPr>
          <w:color w:val="000000"/>
        </w:rPr>
      </w:pPr>
    </w:p>
    <w:p w14:paraId="1A636805" w14:textId="427025AE" w:rsidR="00C521B1" w:rsidRPr="00C04F2E" w:rsidRDefault="00C521B1" w:rsidP="00C04F2E">
      <w:pPr>
        <w:jc w:val="both"/>
        <w:rPr>
          <w:color w:val="000000"/>
        </w:rPr>
      </w:pPr>
      <w:r w:rsidRPr="00C04F2E">
        <w:rPr>
          <w:i/>
          <w:iCs/>
          <w:color w:val="000000"/>
        </w:rPr>
        <w:t>Cryptosporidium</w:t>
      </w:r>
      <w:r w:rsidRPr="00C04F2E">
        <w:rPr>
          <w:color w:val="000000"/>
        </w:rPr>
        <w:t xml:space="preserve"> causes severe diarrheal disease as it disrupts epithelial barrier function. It does this by increasing the permeability of the epithelium by reducing the levels of tight junction (TJ) proteins, occludin and claudin-4, adherens junction (AJ) protein, e-cadherin and AJ-associated protein, α-catenin. These proteins are components of the epithelial junctional complex which </w:t>
      </w:r>
      <w:r w:rsidRPr="00C04F2E">
        <w:rPr>
          <w:color w:val="000000"/>
        </w:rPr>
        <w:lastRenderedPageBreak/>
        <w:t xml:space="preserve">dictates the selective permeability of the epithelium, allowing water, </w:t>
      </w:r>
      <w:proofErr w:type="gramStart"/>
      <w:r w:rsidRPr="00C04F2E">
        <w:rPr>
          <w:color w:val="000000"/>
        </w:rPr>
        <w:t>ions</w:t>
      </w:r>
      <w:proofErr w:type="gramEnd"/>
      <w:r w:rsidRPr="00C04F2E">
        <w:rPr>
          <w:color w:val="000000"/>
        </w:rPr>
        <w:t xml:space="preserve"> and other molecules through, whilst preventing the entry of pathogens and their toxins. O</w:t>
      </w:r>
      <w:r w:rsidRPr="00C04F2E">
        <w:rPr>
          <w:color w:val="000000"/>
          <w:shd w:val="clear" w:color="auto" w:fill="FFFFFF"/>
        </w:rPr>
        <w:t xml:space="preserve">ccludin, claudin-4, and e-cadherin were all shown to be down-regulated during </w:t>
      </w:r>
      <w:r w:rsidRPr="00C04F2E">
        <w:rPr>
          <w:i/>
          <w:iCs/>
          <w:color w:val="000000"/>
          <w:shd w:val="clear" w:color="auto" w:fill="FFFFFF"/>
        </w:rPr>
        <w:t>C. parvum</w:t>
      </w:r>
      <w:r w:rsidRPr="00C04F2E">
        <w:rPr>
          <w:color w:val="000000"/>
          <w:shd w:val="clear" w:color="auto" w:fill="FFFFFF"/>
        </w:rPr>
        <w:t xml:space="preserve"> infection in </w:t>
      </w:r>
      <w:r w:rsidRPr="00C04F2E">
        <w:rPr>
          <w:color w:val="000000"/>
        </w:rPr>
        <w:t xml:space="preserve">Caco-2 transwell monolayers, murine enteroid monolayers and in the ileum and jejunum of C57BL/6 mice demonstrating that these junctional proteins can be altered by </w:t>
      </w:r>
      <w:r w:rsidRPr="00C04F2E">
        <w:rPr>
          <w:i/>
          <w:iCs/>
          <w:color w:val="000000"/>
        </w:rPr>
        <w:t>Cryptosporidium</w:t>
      </w:r>
      <w:r w:rsidRPr="00C04F2E">
        <w:rPr>
          <w:color w:val="000000"/>
        </w:rPr>
        <w:t xml:space="preserve"> to induce the diseased state</w:t>
      </w:r>
      <w:r w:rsidRPr="00C04F2E">
        <w:rPr>
          <w:rFonts w:eastAsia="Helvetica"/>
          <w:color w:val="000000"/>
        </w:rPr>
        <w:fldChar w:fldCharType="begin"/>
      </w:r>
      <w:r w:rsidRPr="00C04F2E">
        <w:rPr>
          <w:rFonts w:eastAsia="Helvetica"/>
          <w:color w:val="000000"/>
        </w:rPr>
        <w:instrText xml:space="preserve"> ADDIN EN.CITE &lt;EndNote&gt;&lt;Cite&gt;&lt;Author&gt;Kumar&lt;/Author&gt;&lt;Year&gt;2018&lt;/Year&gt;&lt;RecNum&gt;105&lt;/RecNum&gt;&lt;DisplayText&gt;&lt;style face="superscript"&gt;22&lt;/style&gt;&lt;/DisplayText&gt;&lt;record&gt;&lt;rec-number&gt;105&lt;/rec-number&gt;&lt;foreign-keys&gt;&lt;key app="EN" db-id="pttszevxyf9ed6edx5av5fr5rtva2r2xzwtd" timestamp="1579877094"&gt;105&lt;/key&gt;&lt;/foreign-keys&gt;&lt;ref-type name="Journal Article"&gt;17&lt;/ref-type&gt;&lt;contributors&gt;&lt;authors&gt;&lt;author&gt;Kumar, Anoop&lt;/author&gt;&lt;author&gt;Chatterjee, Ishita&lt;/author&gt;&lt;author&gt;Anbazhagan, Arivarasu N.&lt;/author&gt;&lt;author&gt;Jayawardena, Dulari&lt;/author&gt;&lt;author&gt;Priyamvada, Shubha&lt;/author&gt;&lt;author&gt;Alrefai, Waddah A.&lt;/author&gt;&lt;author&gt;Sun, Jun&lt;/author&gt;&lt;author&gt;Borthakur, Alip&lt;/author&gt;&lt;author&gt;Dudeja, Pradeep K.&lt;/author&gt;&lt;/authors&gt;&lt;/contributors&gt;&lt;titles&gt;&lt;title&gt;Cryptosporidium parvum disrupts intestinal epithelial barrier function via altering expression of key tight junction and adherens junction proteins&lt;/title&gt;&lt;secondary-title&gt;Cellular Microbiology&lt;/secondary-title&gt;&lt;/titles&gt;&lt;periodical&gt;&lt;full-title&gt;Cellular Microbiology&lt;/full-title&gt;&lt;/periodical&gt;&lt;pages&gt;e12830&lt;/pages&gt;&lt;volume&gt;20&lt;/volume&gt;&lt;number&gt;6&lt;/number&gt;&lt;dates&gt;&lt;year&gt;2018&lt;/year&gt;&lt;pub-dates&gt;&lt;date&gt;2018/06/01&lt;/date&gt;&lt;/pub-dates&gt;&lt;/dates&gt;&lt;publisher&gt;John Wiley &amp;amp; Sons, Ltd&lt;/publisher&gt;&lt;isbn&gt;1462-5814&lt;/isbn&gt;&lt;urls&gt;&lt;related-urls&gt;&lt;url&gt;https://doi.org/10.1111/cmi.12830&lt;/url&gt;&lt;/related-urls&gt;&lt;/urls&gt;&lt;electronic-resource-num&gt;10.1111/cmi.12830&lt;/electronic-resource-num&gt;&lt;access-date&gt;2020/01/24&lt;/access-date&gt;&lt;/record&gt;&lt;/Cite&gt;&lt;/EndNote&gt;</w:instrText>
      </w:r>
      <w:r w:rsidRPr="00C04F2E">
        <w:rPr>
          <w:rFonts w:eastAsia="Helvetica"/>
          <w:color w:val="000000"/>
        </w:rPr>
        <w:fldChar w:fldCharType="separate"/>
      </w:r>
      <w:r w:rsidRPr="00C04F2E">
        <w:rPr>
          <w:rFonts w:eastAsia="Helvetica"/>
          <w:noProof/>
          <w:color w:val="000000"/>
          <w:vertAlign w:val="superscript"/>
        </w:rPr>
        <w:t>22</w:t>
      </w:r>
      <w:r w:rsidRPr="00C04F2E">
        <w:rPr>
          <w:rFonts w:eastAsia="Helvetica"/>
          <w:color w:val="000000"/>
        </w:rPr>
        <w:fldChar w:fldCharType="end"/>
      </w:r>
      <w:r w:rsidRPr="00C04F2E">
        <w:rPr>
          <w:color w:val="000000"/>
          <w:shd w:val="clear" w:color="auto" w:fill="FFFFFF"/>
        </w:rPr>
        <w:t>.</w:t>
      </w:r>
    </w:p>
    <w:p w14:paraId="729A4B66" w14:textId="77777777" w:rsidR="00C521B1" w:rsidRPr="00C04F2E" w:rsidRDefault="00C521B1" w:rsidP="00C04F2E">
      <w:pPr>
        <w:jc w:val="both"/>
        <w:rPr>
          <w:color w:val="000000"/>
        </w:rPr>
      </w:pPr>
    </w:p>
    <w:p w14:paraId="244B821D" w14:textId="029DB874" w:rsidR="00C521B1" w:rsidRPr="00C04F2E" w:rsidRDefault="00C521B1" w:rsidP="00C04F2E">
      <w:pPr>
        <w:jc w:val="both"/>
        <w:rPr>
          <w:color w:val="000000"/>
        </w:rPr>
      </w:pPr>
      <w:r w:rsidRPr="00C04F2E">
        <w:rPr>
          <w:i/>
          <w:iCs/>
          <w:color w:val="000000"/>
        </w:rPr>
        <w:t>In vivo</w:t>
      </w:r>
      <w:r w:rsidRPr="00C04F2E">
        <w:rPr>
          <w:color w:val="000000"/>
        </w:rPr>
        <w:t xml:space="preserve"> infection with </w:t>
      </w:r>
      <w:r w:rsidRPr="00C04F2E">
        <w:rPr>
          <w:i/>
          <w:iCs/>
          <w:color w:val="000000"/>
        </w:rPr>
        <w:t>Cryptosporidium</w:t>
      </w:r>
      <w:r w:rsidRPr="00C04F2E">
        <w:rPr>
          <w:color w:val="000000"/>
        </w:rPr>
        <w:t xml:space="preserve"> results in villous atrophy, and enteroid models have been used recently to determine how the parasite affects epithelial growth. Infection of enteroids resulted in reduced crypt budding, and therefore reduced propagation of enteroids. Related to this, decreased expression of stem cell markers, LGR5</w:t>
      </w:r>
      <w:r w:rsidRPr="00C04F2E">
        <w:rPr>
          <w:color w:val="000000"/>
          <w:vertAlign w:val="superscript"/>
        </w:rPr>
        <w:t>+</w:t>
      </w:r>
      <w:r w:rsidRPr="00C04F2E">
        <w:rPr>
          <w:color w:val="000000"/>
        </w:rPr>
        <w:t xml:space="preserve"> and SOX9, was observed, together with altered expression of genes related to Wnt/β-catenin signalling, which supports stem cell function. Normal cell turnover takes around 3-5 days, but diminished stem cell function slows and even prohibits cell turnover and differentiation. This provides an obvious advantage to parasite propagation as the intracellular phase requires several days to complete its lifecycle within the enterocytes and inhibition of stem cell function facilitates this</w:t>
      </w:r>
      <w:r w:rsidRPr="00C04F2E">
        <w:rPr>
          <w:rFonts w:eastAsia="Helvetica"/>
          <w:color w:val="000000"/>
        </w:rPr>
        <w:fldChar w:fldCharType="begin">
          <w:fldData xml:space="preserve">PEVuZE5vdGU+PENpdGU+PEF1dGhvcj5aaGFuZzwvQXV0aG9yPjxZZWFyPjIwMTY8L1llYXI+PFJl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</w:fldData>
        </w:fldChar>
      </w:r>
      <w:r w:rsidRPr="00C04F2E">
        <w:rPr>
          <w:rFonts w:eastAsia="Helvetica"/>
          <w:color w:val="000000"/>
        </w:rPr>
        <w:instrText xml:space="preserve"> ADDIN EN.CITE </w:instrText>
      </w:r>
      <w:r w:rsidRPr="00C04F2E">
        <w:rPr>
          <w:rFonts w:eastAsia="Helvetica"/>
          <w:color w:val="000000"/>
        </w:rPr>
        <w:fldChar w:fldCharType="begin">
          <w:fldData xml:space="preserve">PEVuZE5vdGU+PENpdGU+PEF1dGhvcj5aaGFuZzwvQXV0aG9yPjxZZWFyPjIwMTY8L1llYXI+PFJl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</w:fldData>
        </w:fldChar>
      </w:r>
      <w:r w:rsidRPr="00C04F2E">
        <w:rPr>
          <w:rFonts w:eastAsia="Helvetica"/>
          <w:color w:val="000000"/>
        </w:rPr>
        <w:instrText xml:space="preserve"> ADDIN EN.CITE.DATA </w:instrText>
      </w:r>
      <w:r w:rsidRPr="00C04F2E">
        <w:rPr>
          <w:rFonts w:eastAsia="Helvetica"/>
          <w:color w:val="000000"/>
        </w:rPr>
      </w:r>
      <w:r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Pr="00C04F2E">
        <w:rPr>
          <w:rFonts w:eastAsia="Helvetica"/>
          <w:noProof/>
          <w:color w:val="000000"/>
          <w:vertAlign w:val="superscript"/>
        </w:rPr>
        <w:t>25</w:t>
      </w:r>
      <w:r w:rsidRPr="00C04F2E">
        <w:rPr>
          <w:rFonts w:eastAsia="Helvetica"/>
          <w:color w:val="000000"/>
        </w:rPr>
        <w:fldChar w:fldCharType="end"/>
      </w:r>
      <w:r w:rsidRPr="00C04F2E">
        <w:rPr>
          <w:color w:val="000000"/>
        </w:rPr>
        <w:t>.</w:t>
      </w:r>
    </w:p>
    <w:p w14:paraId="7FCB6853" w14:textId="77777777" w:rsidR="00C521B1" w:rsidRPr="00C04F2E" w:rsidRDefault="00C521B1" w:rsidP="00C04F2E">
      <w:pPr>
        <w:jc w:val="both"/>
        <w:rPr>
          <w:color w:val="000000"/>
        </w:rPr>
      </w:pPr>
    </w:p>
    <w:p w14:paraId="396E3788" w14:textId="77B9E7D8" w:rsidR="00C521B1" w:rsidRPr="00517662" w:rsidRDefault="3F922E19" w:rsidP="00C04F2E">
      <w:pPr>
        <w:jc w:val="both"/>
        <w:rPr>
          <w:color w:val="000000" w:themeColor="text1"/>
        </w:rPr>
      </w:pPr>
      <w:r w:rsidRPr="00C04F2E">
        <w:rPr>
          <w:color w:val="000000" w:themeColor="text1"/>
        </w:rPr>
        <w:t xml:space="preserve">SLC26A3 (downregulated in adenoma (DRA)) is dysregulated by </w:t>
      </w:r>
      <w:r w:rsidRPr="00C04F2E">
        <w:rPr>
          <w:i/>
          <w:iCs/>
          <w:color w:val="000000" w:themeColor="text1"/>
        </w:rPr>
        <w:t>Cryptosporidium</w:t>
      </w:r>
      <w:r w:rsidRPr="00C04F2E">
        <w:rPr>
          <w:color w:val="000000" w:themeColor="text1"/>
        </w:rPr>
        <w:t xml:space="preserve"> infection. This intestinal apical membrane Cl</w:t>
      </w:r>
      <w:r w:rsidRPr="00C04F2E">
        <w:rPr>
          <w:color w:val="000000" w:themeColor="text1"/>
          <w:vertAlign w:val="superscript"/>
        </w:rPr>
        <w:t>-</w:t>
      </w:r>
      <w:r w:rsidRPr="00C04F2E">
        <w:rPr>
          <w:color w:val="000000" w:themeColor="text1"/>
        </w:rPr>
        <w:t>/HCO</w:t>
      </w:r>
      <w:r w:rsidRPr="00C04F2E">
        <w:rPr>
          <w:color w:val="000000" w:themeColor="text1"/>
          <w:vertAlign w:val="subscript"/>
        </w:rPr>
        <w:t>3</w:t>
      </w:r>
      <w:r w:rsidRPr="00C04F2E">
        <w:rPr>
          <w:color w:val="000000" w:themeColor="text1"/>
        </w:rPr>
        <w:t xml:space="preserve"> exchanger protein is involved in chloride absorption in the small </w:t>
      </w:r>
      <w:proofErr w:type="gramStart"/>
      <w:r w:rsidRPr="00C04F2E">
        <w:rPr>
          <w:color w:val="000000" w:themeColor="text1"/>
        </w:rPr>
        <w:t>intestine,</w:t>
      </w:r>
      <w:proofErr w:type="gramEnd"/>
      <w:r w:rsidRPr="00C04F2E">
        <w:rPr>
          <w:color w:val="000000" w:themeColor="text1"/>
        </w:rPr>
        <w:t xml:space="preserve"> therefore the downregulation of this protein is a major factor in the pathology of </w:t>
      </w:r>
      <w:r w:rsidRPr="00C04F2E">
        <w:rPr>
          <w:i/>
          <w:iCs/>
          <w:color w:val="000000" w:themeColor="text1"/>
        </w:rPr>
        <w:t>C. parvum</w:t>
      </w:r>
      <w:r w:rsidRPr="00C04F2E">
        <w:rPr>
          <w:color w:val="000000" w:themeColor="text1"/>
        </w:rPr>
        <w:t xml:space="preserve">-induced diarrhoea. Although diarrheal disease is usually associated with the disruption of ion transport, DRA dysregulation in </w:t>
      </w:r>
      <w:r w:rsidRPr="00C04F2E">
        <w:rPr>
          <w:i/>
          <w:iCs/>
          <w:color w:val="000000" w:themeColor="text1"/>
        </w:rPr>
        <w:t>Cryptosporidium</w:t>
      </w:r>
      <w:r w:rsidRPr="00C04F2E">
        <w:rPr>
          <w:color w:val="000000" w:themeColor="text1"/>
        </w:rPr>
        <w:t xml:space="preserve"> infection has not been described until recently. DRA was shown to be downregulated in Caco-2 cells, and then confirmed in the physiologically relevant models, murine enteroid derived monolayers and </w:t>
      </w:r>
      <w:r w:rsidRPr="00C04F2E">
        <w:rPr>
          <w:i/>
          <w:iCs/>
          <w:color w:val="000000" w:themeColor="text1"/>
        </w:rPr>
        <w:t>in vivo</w:t>
      </w:r>
      <w:r w:rsidRPr="00C04F2E">
        <w:rPr>
          <w:color w:val="000000" w:themeColor="text1"/>
        </w:rPr>
        <w:t xml:space="preserve"> in C57BL/6 mice</w:t>
      </w:r>
      <w:r w:rsidR="00C521B1" w:rsidRPr="00C04F2E">
        <w:rPr>
          <w:rFonts w:eastAsia="Helvetica"/>
          <w:color w:val="000000" w:themeColor="text1"/>
        </w:rPr>
        <w:fldChar w:fldCharType="begin"/>
      </w:r>
      <w:r w:rsidR="00C521B1" w:rsidRPr="00C04F2E">
        <w:rPr>
          <w:rFonts w:eastAsia="Helvetica"/>
          <w:color w:val="000000" w:themeColor="text1"/>
        </w:rPr>
        <w:instrText xml:space="preserve"> ADDIN EN.CITE &lt;EndNote&gt;&lt;Cite&gt;&lt;Author&gt;Kumar&lt;/Author&gt;&lt;Year&gt;2019&lt;/Year&gt;&lt;RecNum&gt;103&lt;/RecNum&gt;&lt;DisplayText&gt;&lt;style face="superscript"&gt;23&lt;/style&gt;&lt;/DisplayText&gt;&lt;record&gt;&lt;rec-number&gt;103&lt;/rec-number&gt;&lt;foreign-keys&gt;&lt;key app="EN" db-id="pttszevxyf9ed6edx5av5fr5rtva2r2xzwtd" timestamp="1579876976"&gt;103&lt;/key&gt;&lt;/foreign-keys&gt;&lt;ref-type name="Journal Article"&gt;17&lt;/ref-type&gt;&lt;contributors&gt;&lt;authors&gt;&lt;author&gt;Kumar, Anoop&lt;/author&gt;&lt;author&gt;Jayawardena, Dulari&lt;/author&gt;&lt;author&gt;Anbazhagan, Arivarasu N.&lt;/author&gt;&lt;author&gt;Chatterjee, Ishita&lt;/author&gt;&lt;author&gt;Priyamvada, Shubha&lt;/author&gt;&lt;author&gt;Alrefai, Waddah A.&lt;/author&gt;&lt;author&gt;Borthakur, Alip&lt;/author&gt;&lt;author&gt;Dudeja, Pradeep K.&lt;/author&gt;&lt;/authors&gt;&lt;/contributors&gt;&lt;titles&gt;&lt;title&gt;Decreased SLC26A3 expression and function in intestinal epithelial cells in response to Cryptosporidium parvum infection&lt;/title&gt;&lt;secondary-title&gt;American Journal of Physiology-Cell Physiology&lt;/secondary-title&gt;&lt;/titles&gt;&lt;periodical&gt;&lt;full-title&gt;American Journal of Physiology-Cell Physiology&lt;/full-title&gt;&lt;/periodical&gt;&lt;pages&gt;C1205-C1212&lt;/pages&gt;&lt;volume&gt;317&lt;/volume&gt;&lt;number&gt;6&lt;/number&gt;&lt;dates&gt;&lt;year&gt;2019&lt;/year&gt;&lt;pub-dates&gt;&lt;date&gt;2019/12/01&lt;/date&gt;&lt;/pub-dates&gt;&lt;/dates&gt;&lt;publisher&gt;American Physiological Society&lt;/publisher&gt;&lt;isbn&gt;0363-6143&lt;/isbn&gt;&lt;urls&gt;&lt;related-urls&gt;&lt;url&gt;https://doi.org/10.1152/ajpcell.00278.2019&lt;/url&gt;&lt;/related-urls&gt;&lt;/urls&gt;&lt;electronic-resource-num&gt;10.1152/ajpcell.00278.2019&lt;/electronic-resource-num&gt;&lt;access-date&gt;2020/01/24&lt;/access-date&gt;&lt;/record&gt;&lt;/Cite&gt;&lt;/EndNote&gt;</w:instrText>
      </w:r>
      <w:r w:rsidR="00C521B1" w:rsidRPr="00C04F2E">
        <w:rPr>
          <w:rFonts w:eastAsia="Helvetica"/>
          <w:color w:val="000000" w:themeColor="text1"/>
        </w:rPr>
        <w:fldChar w:fldCharType="separate"/>
      </w:r>
      <w:r w:rsidRPr="00C04F2E">
        <w:rPr>
          <w:rFonts w:eastAsia="Helvetica"/>
          <w:noProof/>
          <w:color w:val="000000" w:themeColor="text1"/>
          <w:vertAlign w:val="superscript"/>
        </w:rPr>
        <w:t>23</w:t>
      </w:r>
      <w:r w:rsidR="00C521B1" w:rsidRPr="00C04F2E">
        <w:rPr>
          <w:rFonts w:eastAsia="Helvetica"/>
          <w:color w:val="000000" w:themeColor="text1"/>
        </w:rPr>
        <w:fldChar w:fldCharType="end"/>
      </w:r>
      <w:r w:rsidRPr="00C04F2E">
        <w:rPr>
          <w:color w:val="000000" w:themeColor="text1"/>
        </w:rPr>
        <w:t xml:space="preserve">.   </w:t>
      </w:r>
    </w:p>
    <w:p w14:paraId="54552E27" w14:textId="77777777" w:rsidR="00C521B1" w:rsidRPr="00C04F2E" w:rsidRDefault="00C521B1" w:rsidP="00C04F2E">
      <w:pPr>
        <w:jc w:val="both"/>
        <w:rPr>
          <w:color w:val="000000"/>
        </w:rPr>
      </w:pPr>
    </w:p>
    <w:p w14:paraId="62D86E86" w14:textId="0C2306BC" w:rsidR="00C521B1" w:rsidRPr="00C04F2E" w:rsidRDefault="00C521B1" w:rsidP="00C04F2E">
      <w:pPr>
        <w:jc w:val="both"/>
        <w:rPr>
          <w:color w:val="000000"/>
        </w:rPr>
      </w:pPr>
      <w:r w:rsidRPr="00C04F2E">
        <w:rPr>
          <w:i/>
          <w:iCs/>
          <w:color w:val="000000"/>
        </w:rPr>
        <w:t>In vitro</w:t>
      </w:r>
      <w:r w:rsidRPr="00C04F2E">
        <w:rPr>
          <w:color w:val="000000"/>
        </w:rPr>
        <w:t xml:space="preserve"> research of </w:t>
      </w:r>
      <w:r w:rsidRPr="00C04F2E">
        <w:rPr>
          <w:i/>
          <w:iCs/>
          <w:color w:val="000000"/>
        </w:rPr>
        <w:t>Cryptosporidium</w:t>
      </w:r>
      <w:r w:rsidRPr="00C04F2E">
        <w:rPr>
          <w:color w:val="000000"/>
        </w:rPr>
        <w:t xml:space="preserve"> has barely scratched the surface of what is still a poorly understood micro-organism. With the continued application of enteroid models, more accurate investigation of the molecular mechanisms involved in </w:t>
      </w:r>
      <w:r w:rsidRPr="00C04F2E">
        <w:rPr>
          <w:i/>
          <w:iCs/>
          <w:color w:val="000000"/>
        </w:rPr>
        <w:t>Cryptosporidium</w:t>
      </w:r>
      <w:r w:rsidRPr="00C04F2E">
        <w:rPr>
          <w:color w:val="000000"/>
        </w:rPr>
        <w:t xml:space="preserve"> infection will be possible. In particular, the recent development of bovine enteroids will enable the study of new prophylactic regimes for neonatal calves</w:t>
      </w:r>
      <w:r w:rsidRPr="00C04F2E">
        <w:rPr>
          <w:rFonts w:eastAsia="Helvetica"/>
          <w:color w:val="000000"/>
        </w:rPr>
        <w:fldChar w:fldCharType="begin">
          <w:fldData xml:space="preserve">PEVuZE5vdGU+PENpdGU+PEF1dGhvcj5EZXJyaWNvdHQ8L0F1dGhvcj48WWVhcj4yMDE5PC9ZZWFy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</w:fldData>
        </w:fldChar>
      </w:r>
      <w:r w:rsidR="00C26796" w:rsidRPr="00C04F2E">
        <w:rPr>
          <w:rFonts w:eastAsia="Helvetica"/>
          <w:color w:val="000000"/>
        </w:rPr>
        <w:instrText xml:space="preserve"> ADDIN EN.CITE </w:instrText>
      </w:r>
      <w:r w:rsidR="00C26796" w:rsidRPr="00C04F2E">
        <w:rPr>
          <w:rFonts w:eastAsia="Helvetica"/>
          <w:color w:val="000000"/>
        </w:rPr>
        <w:fldChar w:fldCharType="begin">
          <w:fldData xml:space="preserve">PEVuZE5vdGU+PENpdGU+PEF1dGhvcj5EZXJyaWNvdHQ8L0F1dGhvcj48WWVhcj4yMDE5PC9ZZWFy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</w:fldData>
        </w:fldChar>
      </w:r>
      <w:r w:rsidR="00C26796" w:rsidRPr="00C04F2E">
        <w:rPr>
          <w:rFonts w:eastAsia="Helvetica"/>
          <w:color w:val="000000"/>
        </w:rPr>
        <w:instrText xml:space="preserve"> ADDIN EN.CITE.DATA </w:instrText>
      </w:r>
      <w:r w:rsidR="00C26796" w:rsidRPr="00C04F2E">
        <w:rPr>
          <w:rFonts w:eastAsia="Helvetica"/>
          <w:color w:val="000000"/>
        </w:rPr>
      </w:r>
      <w:r w:rsidR="00C26796" w:rsidRPr="00C04F2E">
        <w:rPr>
          <w:rFonts w:eastAsia="Helvetica"/>
          <w:color w:val="000000"/>
        </w:rPr>
        <w:fldChar w:fldCharType="end"/>
      </w:r>
      <w:r w:rsidRPr="00C04F2E">
        <w:rPr>
          <w:rFonts w:eastAsia="Helvetica"/>
          <w:color w:val="000000"/>
        </w:rPr>
      </w:r>
      <w:r w:rsidRPr="00C04F2E">
        <w:rPr>
          <w:rFonts w:eastAsia="Helvetica"/>
          <w:color w:val="000000"/>
        </w:rPr>
        <w:fldChar w:fldCharType="separate"/>
      </w:r>
      <w:r w:rsidR="00C26796" w:rsidRPr="00C04F2E">
        <w:rPr>
          <w:rFonts w:eastAsia="Helvetica"/>
          <w:noProof/>
          <w:color w:val="000000"/>
          <w:vertAlign w:val="superscript"/>
        </w:rPr>
        <w:t>17,45</w:t>
      </w:r>
      <w:r w:rsidRPr="00C04F2E">
        <w:rPr>
          <w:rFonts w:eastAsia="Helvetica"/>
          <w:color w:val="000000"/>
        </w:rPr>
        <w:fldChar w:fldCharType="end"/>
      </w:r>
      <w:r w:rsidRPr="00C04F2E">
        <w:rPr>
          <w:color w:val="000000"/>
        </w:rPr>
        <w:t xml:space="preserve">. </w:t>
      </w:r>
    </w:p>
    <w:p w14:paraId="1905458B" w14:textId="77777777" w:rsidR="00CC79D3" w:rsidRPr="00C04F2E" w:rsidRDefault="00CC79D3" w:rsidP="00C04F2E">
      <w:pPr>
        <w:jc w:val="both"/>
        <w:rPr>
          <w:color w:val="000000"/>
        </w:rPr>
      </w:pPr>
    </w:p>
    <w:p w14:paraId="2414FB26" w14:textId="77777777" w:rsidR="00C521B1" w:rsidRPr="00C04F2E" w:rsidRDefault="00C521B1" w:rsidP="00C04F2E">
      <w:pPr>
        <w:jc w:val="both"/>
        <w:rPr>
          <w:b/>
          <w:bCs/>
          <w:color w:val="000000"/>
          <w:u w:val="single" w:color="000000"/>
        </w:rPr>
      </w:pPr>
    </w:p>
    <w:p w14:paraId="7A601417" w14:textId="06F2388B" w:rsidR="00CC79D3" w:rsidRPr="00C33275" w:rsidRDefault="005118C7" w:rsidP="00C04F2E">
      <w:pPr>
        <w:jc w:val="both"/>
        <w:rPr>
          <w:b/>
          <w:bCs/>
          <w:color w:val="000000" w:themeColor="text1"/>
          <w:u w:val="single"/>
        </w:rPr>
      </w:pPr>
      <w:r w:rsidRPr="00C33275">
        <w:rPr>
          <w:b/>
          <w:bCs/>
          <w:color w:val="000000" w:themeColor="text1"/>
          <w:u w:val="single"/>
        </w:rPr>
        <w:t>Use of intestinal organoids to model helminth, bacterial and viral infections</w:t>
      </w:r>
    </w:p>
    <w:p w14:paraId="52EFB595" w14:textId="77777777" w:rsidR="00CC79D3" w:rsidRPr="00C33275" w:rsidRDefault="00CC79D3" w:rsidP="00C04F2E">
      <w:pPr>
        <w:jc w:val="both"/>
        <w:rPr>
          <w:u w:val="single"/>
        </w:rPr>
      </w:pPr>
    </w:p>
    <w:p w14:paraId="5115FF74" w14:textId="3E7720F0" w:rsidR="00CC79D3" w:rsidRPr="0023583A" w:rsidRDefault="00CC79D3" w:rsidP="3CD182CC">
      <w:pPr>
        <w:jc w:val="both"/>
      </w:pPr>
      <w:r w:rsidRPr="0023583A">
        <w:t xml:space="preserve">The enteroid model has not only been used to gain a better understanding of </w:t>
      </w:r>
      <w:r w:rsidR="003707FD" w:rsidRPr="0023583A">
        <w:t>a</w:t>
      </w:r>
      <w:r w:rsidRPr="0023583A">
        <w:t>picomplexan parasites during infection of the intestin</w:t>
      </w:r>
      <w:r w:rsidR="007C189D" w:rsidRPr="0023583A">
        <w:t>al epithelium</w:t>
      </w:r>
      <w:r w:rsidRPr="0023583A">
        <w:t xml:space="preserve"> but they have also been used to</w:t>
      </w:r>
      <w:r w:rsidR="00076A75" w:rsidRPr="0023583A">
        <w:t xml:space="preserve"> </w:t>
      </w:r>
      <w:r w:rsidRPr="0023583A">
        <w:t>investigate</w:t>
      </w:r>
      <w:r w:rsidR="001F28E7" w:rsidRPr="0023583A">
        <w:t xml:space="preserve"> </w:t>
      </w:r>
      <w:r w:rsidRPr="0023583A">
        <w:t>helminth infections</w:t>
      </w:r>
      <w:r w:rsidR="001F28E7" w:rsidRPr="0023583A">
        <w:t xml:space="preserve"> </w:t>
      </w:r>
      <w:r w:rsidRPr="0023583A">
        <w:t>including</w:t>
      </w:r>
      <w:r w:rsidR="00831DD1" w:rsidRPr="0023583A">
        <w:t xml:space="preserve"> </w:t>
      </w:r>
      <w:proofErr w:type="spellStart"/>
      <w:r w:rsidR="003D5F62" w:rsidRPr="0023583A">
        <w:rPr>
          <w:i/>
          <w:iCs/>
        </w:rPr>
        <w:t>Tritrichomonas</w:t>
      </w:r>
      <w:proofErr w:type="spellEnd"/>
      <w:r w:rsidR="003D5F62" w:rsidRPr="0023583A">
        <w:rPr>
          <w:i/>
          <w:iCs/>
        </w:rPr>
        <w:t xml:space="preserve"> </w:t>
      </w:r>
      <w:proofErr w:type="spellStart"/>
      <w:r w:rsidR="003D5F62" w:rsidRPr="0023583A">
        <w:rPr>
          <w:i/>
          <w:iCs/>
        </w:rPr>
        <w:t>muris</w:t>
      </w:r>
      <w:proofErr w:type="spellEnd"/>
      <w:r w:rsidR="003D5F62" w:rsidRPr="0023583A">
        <w:t xml:space="preserve">, </w:t>
      </w:r>
      <w:proofErr w:type="spellStart"/>
      <w:r w:rsidR="00831DD1" w:rsidRPr="0023583A">
        <w:rPr>
          <w:i/>
          <w:iCs/>
        </w:rPr>
        <w:t>Heligmosomoides</w:t>
      </w:r>
      <w:proofErr w:type="spellEnd"/>
      <w:r w:rsidR="00831DD1" w:rsidRPr="0023583A">
        <w:rPr>
          <w:i/>
          <w:iCs/>
        </w:rPr>
        <w:t xml:space="preserve"> </w:t>
      </w:r>
      <w:proofErr w:type="spellStart"/>
      <w:r w:rsidR="00831DD1" w:rsidRPr="0023583A">
        <w:rPr>
          <w:i/>
          <w:iCs/>
        </w:rPr>
        <w:t>polygyrus</w:t>
      </w:r>
      <w:proofErr w:type="spellEnd"/>
      <w:r w:rsidR="00831DD1" w:rsidRPr="0023583A">
        <w:t>,</w:t>
      </w:r>
      <w:r w:rsidRPr="0023583A">
        <w:t xml:space="preserve"> </w:t>
      </w:r>
      <w:proofErr w:type="spellStart"/>
      <w:r w:rsidR="007A61E5" w:rsidRPr="0023583A">
        <w:rPr>
          <w:i/>
          <w:iCs/>
        </w:rPr>
        <w:t>Nippostrongylus</w:t>
      </w:r>
      <w:proofErr w:type="spellEnd"/>
      <w:r w:rsidR="007A61E5" w:rsidRPr="0023583A">
        <w:rPr>
          <w:i/>
          <w:iCs/>
        </w:rPr>
        <w:t xml:space="preserve"> </w:t>
      </w:r>
      <w:proofErr w:type="spellStart"/>
      <w:r w:rsidR="007A61E5" w:rsidRPr="0023583A">
        <w:rPr>
          <w:i/>
          <w:iCs/>
        </w:rPr>
        <w:t>brasiliensis</w:t>
      </w:r>
      <w:proofErr w:type="spellEnd"/>
      <w:r w:rsidR="007A61E5" w:rsidRPr="0023583A">
        <w:t xml:space="preserve">, </w:t>
      </w:r>
      <w:r w:rsidRPr="0023583A">
        <w:rPr>
          <w:i/>
          <w:iCs/>
        </w:rPr>
        <w:t xml:space="preserve">Trichuris </w:t>
      </w:r>
      <w:proofErr w:type="spellStart"/>
      <w:r w:rsidR="007A61E5" w:rsidRPr="0023583A">
        <w:rPr>
          <w:i/>
          <w:iCs/>
        </w:rPr>
        <w:t>muris</w:t>
      </w:r>
      <w:proofErr w:type="spellEnd"/>
      <w:r w:rsidRPr="0023583A">
        <w:t xml:space="preserve">, </w:t>
      </w:r>
      <w:r w:rsidRPr="0023583A">
        <w:rPr>
          <w:i/>
          <w:iCs/>
        </w:rPr>
        <w:t xml:space="preserve">Ascaris </w:t>
      </w:r>
      <w:proofErr w:type="spellStart"/>
      <w:r w:rsidRPr="0023583A">
        <w:rPr>
          <w:i/>
          <w:iCs/>
        </w:rPr>
        <w:t>suum</w:t>
      </w:r>
      <w:proofErr w:type="spellEnd"/>
      <w:r w:rsidRPr="0023583A">
        <w:t xml:space="preserve">, and </w:t>
      </w:r>
      <w:r w:rsidRPr="0023583A">
        <w:rPr>
          <w:i/>
          <w:iCs/>
        </w:rPr>
        <w:t>Trichinella spiralis</w:t>
      </w:r>
      <w:r w:rsidR="007A61E5" w:rsidRPr="0023583A">
        <w:fldChar w:fldCharType="begin">
          <w:fldData xml:space="preserve">PEVuZE5vdGU+PENpdGU+PEF1dGhvcj5FaWNoZW5iZXJnZXI8L0F1dGhvcj48WWVhcj4yMDE4PC9Z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=
</w:fldData>
        </w:fldChar>
      </w:r>
      <w:r w:rsidR="002B1D2B" w:rsidRPr="0023583A">
        <w:instrText xml:space="preserve"> ADDIN EN.CITE </w:instrText>
      </w:r>
      <w:r w:rsidR="002B1D2B" w:rsidRPr="0023583A">
        <w:fldChar w:fldCharType="begin">
          <w:fldData xml:space="preserve">PEVuZE5vdGU+PENpdGU+PEF1dGhvcj5FaWNoZW5iZXJnZXI8L0F1dGhvcj48WWVhcj4yMDE4PC9Z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=
</w:fldData>
        </w:fldChar>
      </w:r>
      <w:r w:rsidR="002B1D2B" w:rsidRPr="0023583A">
        <w:instrText xml:space="preserve"> ADDIN EN.CITE.DATA </w:instrText>
      </w:r>
      <w:r w:rsidR="002B1D2B" w:rsidRPr="0023583A">
        <w:fldChar w:fldCharType="end"/>
      </w:r>
      <w:r w:rsidR="007A61E5" w:rsidRPr="0023583A">
        <w:fldChar w:fldCharType="separate"/>
      </w:r>
      <w:r w:rsidR="002B1D2B" w:rsidRPr="0023583A">
        <w:rPr>
          <w:noProof/>
          <w:vertAlign w:val="superscript"/>
        </w:rPr>
        <w:t>119-126</w:t>
      </w:r>
      <w:r w:rsidR="007A61E5" w:rsidRPr="0023583A">
        <w:fldChar w:fldCharType="end"/>
      </w:r>
      <w:r w:rsidRPr="0023583A">
        <w:t>.</w:t>
      </w:r>
      <w:r w:rsidR="00D512F8" w:rsidRPr="0023583A">
        <w:t xml:space="preserve"> </w:t>
      </w:r>
      <w:r w:rsidR="00666D2E" w:rsidRPr="0023583A">
        <w:t xml:space="preserve"> </w:t>
      </w:r>
      <w:r w:rsidR="00666D2E" w:rsidRPr="0023583A">
        <w:rPr>
          <w:i/>
          <w:iCs/>
        </w:rPr>
        <w:t xml:space="preserve">A. </w:t>
      </w:r>
      <w:proofErr w:type="spellStart"/>
      <w:r w:rsidR="00666D2E" w:rsidRPr="0023583A">
        <w:rPr>
          <w:i/>
          <w:iCs/>
        </w:rPr>
        <w:t>suum</w:t>
      </w:r>
      <w:proofErr w:type="spellEnd"/>
      <w:r w:rsidR="00A7229D" w:rsidRPr="0023583A">
        <w:t xml:space="preserve"> infection has been used in</w:t>
      </w:r>
      <w:r w:rsidR="00B61613" w:rsidRPr="0023583A">
        <w:t xml:space="preserve"> a</w:t>
      </w:r>
      <w:r w:rsidR="00A7229D" w:rsidRPr="0023583A">
        <w:t xml:space="preserve"> stud</w:t>
      </w:r>
      <w:r w:rsidR="00B61613" w:rsidRPr="0023583A">
        <w:t>y</w:t>
      </w:r>
      <w:r w:rsidR="00A7229D" w:rsidRPr="0023583A">
        <w:t xml:space="preserve"> to evaluate </w:t>
      </w:r>
      <w:r w:rsidR="00666D2E" w:rsidRPr="0023583A">
        <w:t>both the absorptive and barrier functionality of canine intestinal organoids</w:t>
      </w:r>
      <w:r w:rsidR="008D4EEF" w:rsidRPr="0023583A">
        <w:fldChar w:fldCharType="begin"/>
      </w:r>
      <w:r w:rsidR="002B1D2B" w:rsidRPr="0023583A">
        <w:instrText xml:space="preserve"> ADDIN EN.CITE &lt;EndNote&gt;&lt;Cite&gt;&lt;Author&gt;Chandra&lt;/Author&gt;&lt;Year&gt;2019&lt;/Year&gt;&lt;RecNum&gt;255&lt;/RecNum&gt;&lt;DisplayText&gt;&lt;style face="superscript"&gt;121&lt;/style&gt;&lt;/DisplayText&gt;&lt;record&gt;&lt;rec-number&gt;255&lt;/rec-number&gt;&lt;foreign-keys&gt;&lt;key app="EN" db-id="pttszevxyf9ed6edx5av5fr5rtva2r2xzwtd" timestamp="1591705499"&gt;255&lt;/key&gt;&lt;/foreign-keys&gt;&lt;ref-type name="Journal Article"&gt;17&lt;/ref-type&gt;&lt;contributors&gt;&lt;authors&gt;&lt;author&gt;Chandra, Lawrance&lt;/author&gt;&lt;author&gt;Borcherding, Dana C.&lt;/author&gt;&lt;author&gt;Kingsbury, Dawn&lt;/author&gt;&lt;author&gt;Atherly, Todd&lt;/author&gt;&lt;author&gt;Ambrosini, Yoko M.&lt;/author&gt;&lt;author&gt;Bourgois-Mochel, Agnes&lt;/author&gt;&lt;author&gt;Yuan, Wang&lt;/author&gt;&lt;author&gt;Kimber, Michael&lt;/author&gt;&lt;author&gt;Qi, Yijun&lt;/author&gt;&lt;author&gt;Wang, Qun&lt;/author&gt;&lt;author&gt;Wannemuehler, Michael&lt;/author&gt;&lt;author&gt;Ellinwood, N. Matthew&lt;/author&gt;&lt;author&gt;Snella, Elizabeth&lt;/author&gt;&lt;author&gt;Martin, Martin&lt;/author&gt;&lt;author&gt;Skala, Melissa&lt;/author&gt;&lt;author&gt;Meyerholz, David&lt;/author&gt;&lt;author&gt;Estes, Mary&lt;/author&gt;&lt;author&gt;Fernandez-Zapico, Martin E.&lt;/author&gt;&lt;author&gt;Jergens, Albert E.&lt;/author&gt;&lt;author&gt;Mochel, Jonathan P.&lt;/author&gt;&lt;author&gt;Allenspach, Karin&lt;/author&gt;&lt;/authors&gt;&lt;/contributors&gt;&lt;titles&gt;&lt;title&gt;Derivation of adult canine intestinal organoids for translational research in gastroenterology&lt;/title&gt;&lt;secondary-title&gt;BMC Biology&lt;/secondary-title&gt;&lt;/titles&gt;&lt;periodical&gt;&lt;full-title&gt;BMC Biology&lt;/full-title&gt;&lt;/periodical&gt;&lt;pages&gt;33&lt;/pages&gt;&lt;volume&gt;17&lt;/volume&gt;&lt;number&gt;1&lt;/number&gt;&lt;dates&gt;&lt;year&gt;2019&lt;/year&gt;&lt;pub-dates&gt;&lt;date&gt;2019/04/11&lt;/date&gt;&lt;/pub-dates&gt;&lt;/dates&gt;&lt;isbn&gt;1741-7007&lt;/isbn&gt;&lt;urls&gt;&lt;related-urls&gt;&lt;url&gt;https://doi.org/10.1186/s12915-019-0652-6&lt;/url&gt;&lt;/related-urls&gt;&lt;/urls&gt;&lt;electronic-resource-num&gt;10.1186/s12915-019-0652-6&lt;/electronic-resource-num&gt;&lt;/record&gt;&lt;/Cite&gt;&lt;/EndNote&gt;</w:instrText>
      </w:r>
      <w:r w:rsidR="008D4EEF" w:rsidRPr="0023583A">
        <w:fldChar w:fldCharType="separate"/>
      </w:r>
      <w:r w:rsidR="002B1D2B" w:rsidRPr="0023583A">
        <w:rPr>
          <w:noProof/>
          <w:vertAlign w:val="superscript"/>
        </w:rPr>
        <w:t>121</w:t>
      </w:r>
      <w:r w:rsidR="008D4EEF" w:rsidRPr="0023583A">
        <w:fldChar w:fldCharType="end"/>
      </w:r>
      <w:r w:rsidR="00666D2E" w:rsidRPr="0023583A">
        <w:t xml:space="preserve">. </w:t>
      </w:r>
      <w:r w:rsidR="005652C1" w:rsidRPr="0023583A">
        <w:t>E</w:t>
      </w:r>
      <w:r w:rsidR="00414DD7" w:rsidRPr="0023583A">
        <w:t>nteroids ha</w:t>
      </w:r>
      <w:r w:rsidR="00A7229D" w:rsidRPr="0023583A">
        <w:t>ve</w:t>
      </w:r>
      <w:r w:rsidR="00414DD7" w:rsidRPr="0023583A">
        <w:t xml:space="preserve"> also been used to show </w:t>
      </w:r>
      <w:r w:rsidR="00414DD7" w:rsidRPr="0023583A">
        <w:rPr>
          <w:i/>
          <w:iCs/>
        </w:rPr>
        <w:t xml:space="preserve">T. spiralis </w:t>
      </w:r>
      <w:r w:rsidR="00414DD7" w:rsidRPr="0023583A">
        <w:t xml:space="preserve">muscle larva and adult worm extracts </w:t>
      </w:r>
      <w:r w:rsidR="00414DD7" w:rsidRPr="0023583A">
        <w:rPr>
          <w:color w:val="111111"/>
          <w:shd w:val="clear" w:color="auto" w:fill="FFFFFF"/>
        </w:rPr>
        <w:t>activating signalling pathways in intestinal tuft cells to initiate type 2 immunity</w:t>
      </w:r>
      <w:r w:rsidR="00A710C8" w:rsidRPr="0023583A">
        <w:rPr>
          <w:color w:val="111111"/>
          <w:shd w:val="clear" w:color="auto" w:fill="FFFFFF"/>
        </w:rPr>
        <w:fldChar w:fldCharType="begin"/>
      </w:r>
      <w:r w:rsidR="002B1D2B" w:rsidRPr="0023583A">
        <w:rPr>
          <w:color w:val="111111"/>
          <w:shd w:val="clear" w:color="auto" w:fill="FFFFFF"/>
        </w:rPr>
        <w:instrText xml:space="preserve"> ADDIN EN.CITE &lt;EndNote&gt;&lt;Cite&gt;&lt;Author&gt;Luo&lt;/Author&gt;&lt;Year&gt;2019&lt;/Year&gt;&lt;RecNum&gt;256&lt;/RecNum&gt;&lt;DisplayText&gt;&lt;style face="superscript"&gt;122&lt;/style&gt;&lt;/DisplayText&gt;&lt;record&gt;&lt;rec-number&gt;256&lt;/rec-number&gt;&lt;foreign-keys&gt;&lt;key app="EN" db-id="pttszevxyf9ed6edx5av5fr5rtva2r2xzwtd" timestamp="1591705525"&gt;256&lt;/key&gt;&lt;/foreign-keys&gt;&lt;ref-type name="Journal Article"&gt;17&lt;/ref-type&gt;&lt;contributors&gt;&lt;authors&gt;&lt;author&gt;Luo, Xiao-Cui&lt;/author&gt;&lt;author&gt;Chen, Zhen-Huang&lt;/author&gt;&lt;author&gt;Xue, Jian-Bo&lt;/author&gt;&lt;author&gt;Zhao, Dong-Xiao&lt;/author&gt;&lt;author&gt;Lu, Chen&lt;/author&gt;&lt;author&gt;Li, Yi-Hong&lt;/author&gt;&lt;author&gt;Li, Song-Min&lt;/author&gt;&lt;author&gt;Du, Ya-Wen&lt;/author&gt;&lt;author&gt;Liu, Qun&lt;/author&gt;&lt;author&gt;Wang, Ping&lt;/author&gt;&lt;author&gt;Liu, Mingyuan&lt;/author&gt;&lt;author&gt;Huang, Liquan&lt;/author&gt;&lt;/authors&gt;&lt;/contributors&gt;&lt;titles&gt;&lt;title&gt;Infection by the parasitic helminth Trichinella spiralis activates a Tas2r-mediated signaling pathway in intestinal tuft cells&lt;/title&gt;&lt;secondary-title&gt;Proceedings of the National Academy of Sciences&lt;/secondary-title&gt;&lt;/titles&gt;&lt;periodical&gt;&lt;full-title&gt;Proceedings of the National Academy of Sciences&lt;/full-title&gt;&lt;/periodical&gt;&lt;pages&gt;5564&lt;/pages&gt;&lt;volume&gt;116&lt;/volume&gt;&lt;number&gt;12&lt;/number&gt;&lt;dates&gt;&lt;year&gt;2019&lt;/year&gt;&lt;/dates&gt;&lt;urls&gt;&lt;related-urls&gt;&lt;url&gt;http://www.pnas.org/content/116/12/5564.abstract&lt;/url&gt;&lt;/related-urls&gt;&lt;/urls&gt;&lt;electronic-resource-num&gt;10.1073/pnas.1812901116&lt;/electronic-resource-num&gt;&lt;/record&gt;&lt;/Cite&gt;&lt;/EndNote&gt;</w:instrText>
      </w:r>
      <w:r w:rsidR="00A710C8" w:rsidRPr="0023583A">
        <w:rPr>
          <w:color w:val="111111"/>
          <w:shd w:val="clear" w:color="auto" w:fill="FFFFFF"/>
        </w:rPr>
        <w:fldChar w:fldCharType="separate"/>
      </w:r>
      <w:r w:rsidR="002B1D2B" w:rsidRPr="0023583A">
        <w:rPr>
          <w:noProof/>
          <w:color w:val="111111"/>
          <w:shd w:val="clear" w:color="auto" w:fill="FFFFFF"/>
          <w:vertAlign w:val="superscript"/>
        </w:rPr>
        <w:t>122</w:t>
      </w:r>
      <w:r w:rsidR="00A710C8" w:rsidRPr="0023583A">
        <w:rPr>
          <w:color w:val="111111"/>
          <w:shd w:val="clear" w:color="auto" w:fill="FFFFFF"/>
        </w:rPr>
        <w:fldChar w:fldCharType="end"/>
      </w:r>
      <w:r w:rsidR="00414DD7" w:rsidRPr="0023583A">
        <w:rPr>
          <w:color w:val="111111"/>
          <w:shd w:val="clear" w:color="auto" w:fill="FFFFFF"/>
        </w:rPr>
        <w:t xml:space="preserve">. </w:t>
      </w:r>
      <w:r w:rsidR="00414DD7" w:rsidRPr="0023583A">
        <w:t>T</w:t>
      </w:r>
      <w:r w:rsidR="00666D2E" w:rsidRPr="0023583A">
        <w:t>he organoid model has allowed for the characterisation of proteins and</w:t>
      </w:r>
      <w:r w:rsidR="00A7229D" w:rsidRPr="0023583A">
        <w:t xml:space="preserve"> extracellular </w:t>
      </w:r>
      <w:proofErr w:type="spellStart"/>
      <w:r w:rsidR="00A7229D" w:rsidRPr="0023583A">
        <w:t>vesicles</w:t>
      </w:r>
      <w:proofErr w:type="spellEnd"/>
      <w:r w:rsidR="00A7229D" w:rsidRPr="0023583A">
        <w:t xml:space="preserve"> (EVs)</w:t>
      </w:r>
      <w:r w:rsidR="00666D2E" w:rsidRPr="0023583A">
        <w:t xml:space="preserve"> secreted by </w:t>
      </w:r>
      <w:r w:rsidR="00666D2E" w:rsidRPr="0023583A">
        <w:rPr>
          <w:i/>
          <w:iCs/>
        </w:rPr>
        <w:t xml:space="preserve">T. </w:t>
      </w:r>
      <w:proofErr w:type="spellStart"/>
      <w:r w:rsidR="00666D2E" w:rsidRPr="0023583A">
        <w:rPr>
          <w:i/>
          <w:iCs/>
        </w:rPr>
        <w:t>muris</w:t>
      </w:r>
      <w:proofErr w:type="spellEnd"/>
      <w:r w:rsidR="00666D2E" w:rsidRPr="0023583A">
        <w:rPr>
          <w:rStyle w:val="Emphasis"/>
          <w:color w:val="000000"/>
          <w:shd w:val="clear" w:color="auto" w:fill="FFFFFF"/>
        </w:rPr>
        <w:t xml:space="preserve"> </w:t>
      </w:r>
      <w:r w:rsidR="00666D2E" w:rsidRPr="0023583A">
        <w:rPr>
          <w:rStyle w:val="Emphasis"/>
          <w:i w:val="0"/>
          <w:iCs w:val="0"/>
          <w:color w:val="000000"/>
          <w:shd w:val="clear" w:color="auto" w:fill="FFFFFF"/>
        </w:rPr>
        <w:t>and</w:t>
      </w:r>
      <w:r w:rsidR="00414DD7" w:rsidRPr="0023583A">
        <w:rPr>
          <w:rStyle w:val="Emphasis"/>
          <w:i w:val="0"/>
          <w:iCs w:val="0"/>
          <w:color w:val="000000"/>
          <w:shd w:val="clear" w:color="auto" w:fill="FFFFFF"/>
        </w:rPr>
        <w:t xml:space="preserve"> evaluated</w:t>
      </w:r>
      <w:r w:rsidR="00666D2E" w:rsidRPr="0023583A">
        <w:rPr>
          <w:rStyle w:val="Emphasis"/>
          <w:i w:val="0"/>
          <w:iCs w:val="0"/>
          <w:color w:val="000000"/>
          <w:shd w:val="clear" w:color="auto" w:fill="FFFFFF"/>
        </w:rPr>
        <w:t xml:space="preserve"> their importance </w:t>
      </w:r>
      <w:r w:rsidR="00414DD7" w:rsidRPr="0023583A">
        <w:rPr>
          <w:rStyle w:val="Emphasis"/>
          <w:i w:val="0"/>
          <w:iCs w:val="0"/>
          <w:color w:val="000000"/>
          <w:shd w:val="clear" w:color="auto" w:fill="FFFFFF"/>
        </w:rPr>
        <w:t xml:space="preserve">in host-parasite </w:t>
      </w:r>
      <w:r w:rsidR="00A7229D" w:rsidRPr="0023583A">
        <w:rPr>
          <w:rStyle w:val="Emphasis"/>
          <w:i w:val="0"/>
          <w:iCs w:val="0"/>
          <w:color w:val="000000"/>
          <w:shd w:val="clear" w:color="auto" w:fill="FFFFFF"/>
        </w:rPr>
        <w:t>communication</w:t>
      </w:r>
      <w:r w:rsidR="002A77FB" w:rsidRPr="0023583A">
        <w:rPr>
          <w:rStyle w:val="Emphasis"/>
          <w:i w:val="0"/>
          <w:iCs w:val="0"/>
          <w:color w:val="000000"/>
          <w:shd w:val="clear" w:color="auto" w:fill="FFFFFF"/>
        </w:rPr>
        <w:fldChar w:fldCharType="begin"/>
      </w:r>
      <w:r w:rsidR="002B1D2B" w:rsidRPr="0023583A">
        <w:rPr>
          <w:rStyle w:val="Emphasis"/>
          <w:i w:val="0"/>
          <w:iCs w:val="0"/>
          <w:color w:val="000000"/>
          <w:shd w:val="clear" w:color="auto" w:fill="FFFFFF"/>
        </w:rPr>
        <w:instrText xml:space="preserve"> ADDIN EN.CITE &lt;EndNote&gt;&lt;Cite&gt;&lt;Author&gt;Eichenberger&lt;/Author&gt;&lt;Year&gt;2018&lt;/Year&gt;&lt;RecNum&gt;254&lt;/RecNum&gt;&lt;DisplayText&gt;&lt;style face="superscript"&gt;120&lt;/style&gt;&lt;/DisplayText&gt;&lt;record&gt;&lt;rec-number&gt;254&lt;/rec-number&gt;&lt;foreign-keys&gt;&lt;key app="EN" db-id="pttszevxyf9ed6edx5av5fr5rtva2r2xzwtd" timestamp="1591705480"&gt;254&lt;/key&gt;&lt;/foreign-keys&gt;&lt;ref-type name="Journal Article"&gt;17&lt;/ref-type&gt;&lt;contributors&gt;&lt;authors&gt;&lt;author&gt;Eichenberger, Ramon M.&lt;/author&gt;&lt;author&gt;Talukder, Md Hasanuzzaman&lt;/author&gt;&lt;author&gt;Field, Matthew A.&lt;/author&gt;&lt;author&gt;Wangchuk, Phurpa&lt;/author&gt;&lt;author&gt;Giacomin, Paul&lt;/author&gt;&lt;author&gt;Loukas, Alex&lt;/author&gt;&lt;author&gt;Sotillo, Javier&lt;/author&gt;&lt;/authors&gt;&lt;/contributors&gt;&lt;titles&gt;&lt;title&gt;Characterization of Trichuris muris secreted proteins and extracellular vesicles provides new insights into host-parasite communication&lt;/title&gt;&lt;secondary-title&gt;Journal of extracellular vesicles&lt;/secondary-title&gt;&lt;alt-title&gt;J Extracell Vesicles&lt;/alt-title&gt;&lt;/titles&gt;&lt;periodical&gt;&lt;full-title&gt;Journal of extracellular vesicles&lt;/full-title&gt;&lt;abbr-1&gt;J Extracell Vesicles&lt;/abbr-1&gt;&lt;/periodical&gt;&lt;alt-periodical&gt;&lt;full-title&gt;Journal of extracellular vesicles&lt;/full-title&gt;&lt;abbr-1&gt;J Extracell Vesicles&lt;/abbr-1&gt;&lt;/alt-periodical&gt;&lt;pages&gt;1428004-1428004&lt;/pages&gt;&lt;volume&gt;7&lt;/volume&gt;&lt;number&gt;1&lt;/number&gt;&lt;keywords&gt;&lt;keyword&gt;Trichuris muris&lt;/keyword&gt;&lt;keyword&gt;exosomes&lt;/keyword&gt;&lt;keyword&gt;extracellular vesicles&lt;/keyword&gt;&lt;keyword&gt;miRNA&lt;/keyword&gt;&lt;keyword&gt;organoids&lt;/keyword&gt;&lt;keyword&gt;proteomics&lt;/keyword&gt;&lt;keyword&gt;whipworm&lt;/keyword&gt;&lt;/keywords&gt;&lt;dates&gt;&lt;year&gt;2018&lt;/year&gt;&lt;/dates&gt;&lt;publisher&gt;Taylor &amp;amp; Francis&lt;/publisher&gt;&lt;isbn&gt;2001-3078&lt;/isbn&gt;&lt;accession-num&gt;29410780&lt;/accession-num&gt;&lt;urls&gt;&lt;related-urls&gt;&lt;url&gt;https://pubmed.ncbi.nlm.nih.gov/29410780&lt;/url&gt;&lt;url&gt;https://www.ncbi.nlm.nih.gov/pmc/articles/PMC5795766/&lt;/url&gt;&lt;/related-urls&gt;&lt;/urls&gt;&lt;electronic-resource-num&gt;10.1080/20013078.2018.1428004&lt;/electronic-resource-num&gt;&lt;remote-database-name&gt;PubMed&lt;/remote-database-name&gt;&lt;language&gt;eng&lt;/language&gt;&lt;/record&gt;&lt;/Cite&gt;&lt;/EndNote&gt;</w:instrText>
      </w:r>
      <w:r w:rsidR="002A77FB" w:rsidRPr="0023583A">
        <w:rPr>
          <w:rStyle w:val="Emphasis"/>
          <w:i w:val="0"/>
          <w:iCs w:val="0"/>
          <w:color w:val="000000"/>
          <w:shd w:val="clear" w:color="auto" w:fill="FFFFFF"/>
        </w:rPr>
        <w:fldChar w:fldCharType="separate"/>
      </w:r>
      <w:r w:rsidR="002B1D2B" w:rsidRPr="0023583A">
        <w:rPr>
          <w:rStyle w:val="Emphasis"/>
          <w:i w:val="0"/>
          <w:iCs w:val="0"/>
          <w:noProof/>
          <w:color w:val="000000"/>
          <w:shd w:val="clear" w:color="auto" w:fill="FFFFFF"/>
          <w:vertAlign w:val="superscript"/>
        </w:rPr>
        <w:t>120</w:t>
      </w:r>
      <w:r w:rsidR="002A77FB" w:rsidRPr="0023583A">
        <w:rPr>
          <w:rStyle w:val="Emphasis"/>
          <w:i w:val="0"/>
          <w:iCs w:val="0"/>
          <w:color w:val="000000"/>
          <w:shd w:val="clear" w:color="auto" w:fill="FFFFFF"/>
        </w:rPr>
        <w:fldChar w:fldCharType="end"/>
      </w:r>
      <w:r w:rsidR="00A7229D" w:rsidRPr="0023583A">
        <w:rPr>
          <w:rStyle w:val="Emphasis"/>
          <w:i w:val="0"/>
          <w:iCs w:val="0"/>
          <w:color w:val="000000"/>
          <w:shd w:val="clear" w:color="auto" w:fill="FFFFFF"/>
        </w:rPr>
        <w:t xml:space="preserve">. </w:t>
      </w:r>
      <w:r w:rsidR="00414DD7" w:rsidRPr="0023583A">
        <w:rPr>
          <w:rStyle w:val="Emphasis"/>
          <w:color w:val="000000"/>
          <w:shd w:val="clear" w:color="auto" w:fill="FFFFFF"/>
        </w:rPr>
        <w:t xml:space="preserve"> </w:t>
      </w:r>
      <w:r w:rsidR="00D512F8" w:rsidRPr="0023583A">
        <w:t>Intestinal organoids</w:t>
      </w:r>
      <w:r w:rsidR="00666D2E" w:rsidRPr="0023583A">
        <w:t xml:space="preserve"> </w:t>
      </w:r>
      <w:r w:rsidR="00D512F8" w:rsidRPr="0023583A">
        <w:t xml:space="preserve">have </w:t>
      </w:r>
      <w:r w:rsidR="00666D2E" w:rsidRPr="0023583A">
        <w:t xml:space="preserve">also </w:t>
      </w:r>
      <w:r w:rsidR="00D512F8" w:rsidRPr="0023583A">
        <w:t xml:space="preserve">provided insight into </w:t>
      </w:r>
      <w:r w:rsidR="00666D2E" w:rsidRPr="0023583A">
        <w:t xml:space="preserve">the </w:t>
      </w:r>
      <w:r w:rsidR="00D512F8" w:rsidRPr="0023583A">
        <w:t xml:space="preserve">therapeutic application of helminth EVs such as </w:t>
      </w:r>
      <w:r w:rsidR="00D512F8" w:rsidRPr="0023583A">
        <w:rPr>
          <w:i/>
          <w:iCs/>
        </w:rPr>
        <w:t xml:space="preserve">N. </w:t>
      </w:r>
      <w:proofErr w:type="spellStart"/>
      <w:r w:rsidR="00D512F8" w:rsidRPr="0023583A">
        <w:rPr>
          <w:i/>
          <w:iCs/>
        </w:rPr>
        <w:t>brasiliensi</w:t>
      </w:r>
      <w:proofErr w:type="spellEnd"/>
      <w:r w:rsidR="00D512F8" w:rsidRPr="0023583A">
        <w:t xml:space="preserve"> EVs in the suppression of colitis</w:t>
      </w:r>
      <w:r w:rsidR="00666D2E" w:rsidRPr="0023583A">
        <w:t xml:space="preserve"> and potentially other </w:t>
      </w:r>
      <w:r w:rsidR="00666D2E" w:rsidRPr="0023583A">
        <w:lastRenderedPageBreak/>
        <w:t>inflammatory bowel diseases</w:t>
      </w:r>
      <w:r w:rsidR="00046E78" w:rsidRPr="0023583A">
        <w:fldChar w:fldCharType="begin">
          <w:fldData xml:space="preserve">PEVuZE5vdGU+PENpdGU+PEF1dGhvcj5FaWNoZW5iZXJnZXI8L0F1dGhvcj48WWVhcj4yMDE4PC9Z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==
</w:fldData>
        </w:fldChar>
      </w:r>
      <w:r w:rsidR="002B1D2B" w:rsidRPr="0023583A">
        <w:instrText xml:space="preserve"> ADDIN EN.CITE </w:instrText>
      </w:r>
      <w:r w:rsidR="002B1D2B" w:rsidRPr="0023583A">
        <w:fldChar w:fldCharType="begin">
          <w:fldData xml:space="preserve">PEVuZE5vdGU+PENpdGU+PEF1dGhvcj5FaWNoZW5iZXJnZXI8L0F1dGhvcj48WWVhcj4yMDE4PC9Z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==
</w:fldData>
        </w:fldChar>
      </w:r>
      <w:r w:rsidR="002B1D2B" w:rsidRPr="0023583A">
        <w:instrText xml:space="preserve"> ADDIN EN.CITE.DATA </w:instrText>
      </w:r>
      <w:r w:rsidR="002B1D2B" w:rsidRPr="0023583A">
        <w:fldChar w:fldCharType="end"/>
      </w:r>
      <w:r w:rsidR="00046E78" w:rsidRPr="0023583A">
        <w:fldChar w:fldCharType="separate"/>
      </w:r>
      <w:r w:rsidR="002B1D2B" w:rsidRPr="0023583A">
        <w:rPr>
          <w:noProof/>
          <w:vertAlign w:val="superscript"/>
        </w:rPr>
        <w:t>119</w:t>
      </w:r>
      <w:r w:rsidR="00046E78" w:rsidRPr="0023583A">
        <w:fldChar w:fldCharType="end"/>
      </w:r>
      <w:r w:rsidR="00D512F8" w:rsidRPr="0023583A">
        <w:t xml:space="preserve">. </w:t>
      </w:r>
      <w:r w:rsidRPr="0023583A">
        <w:t xml:space="preserve"> </w:t>
      </w:r>
      <w:r w:rsidR="00E66390" w:rsidRPr="0023583A">
        <w:t>A few studies have used o</w:t>
      </w:r>
      <w:r w:rsidR="008F3A58" w:rsidRPr="0023583A">
        <w:t xml:space="preserve">rganoids </w:t>
      </w:r>
      <w:r w:rsidR="00512E00" w:rsidRPr="0023583A">
        <w:t xml:space="preserve">as a tool to </w:t>
      </w:r>
      <w:r w:rsidR="003C3198" w:rsidRPr="0023583A">
        <w:t>demonstrate the expansion of</w:t>
      </w:r>
      <w:r w:rsidR="00512E00" w:rsidRPr="0023583A">
        <w:t xml:space="preserve"> tuft cell</w:t>
      </w:r>
      <w:r w:rsidR="00E66390" w:rsidRPr="0023583A">
        <w:t>s</w:t>
      </w:r>
      <w:r w:rsidR="00512E00" w:rsidRPr="0023583A">
        <w:t xml:space="preserve"> </w:t>
      </w:r>
      <w:r w:rsidR="002F287D" w:rsidRPr="0023583A">
        <w:t>exposed to</w:t>
      </w:r>
      <w:r w:rsidR="00B377E9" w:rsidRPr="0023583A">
        <w:t xml:space="preserve"> </w:t>
      </w:r>
      <w:r w:rsidR="00FF11F5" w:rsidRPr="0023583A">
        <w:t>IL-13</w:t>
      </w:r>
      <w:r w:rsidR="007A507A" w:rsidRPr="0023583A">
        <w:t xml:space="preserve"> whic</w:t>
      </w:r>
      <w:r w:rsidR="002F287D" w:rsidRPr="0023583A">
        <w:t>h</w:t>
      </w:r>
      <w:r w:rsidR="007A507A" w:rsidRPr="0023583A">
        <w:t xml:space="preserve"> is stimulated by</w:t>
      </w:r>
      <w:r w:rsidR="00FF11F5" w:rsidRPr="0023583A">
        <w:t xml:space="preserve"> IL-25 </w:t>
      </w:r>
      <w:r w:rsidR="00B377E9" w:rsidRPr="0023583A">
        <w:t>produced</w:t>
      </w:r>
      <w:r w:rsidR="00963995" w:rsidRPr="0023583A">
        <w:t xml:space="preserve"> by innate lymphoid cells (ILC)</w:t>
      </w:r>
      <w:r w:rsidR="00B377E9" w:rsidRPr="0023583A">
        <w:t xml:space="preserve"> in </w:t>
      </w:r>
      <w:r w:rsidR="00512E00" w:rsidRPr="0023583A">
        <w:t xml:space="preserve">response to </w:t>
      </w:r>
      <w:r w:rsidR="00B377E9" w:rsidRPr="0023583A">
        <w:t>exposure to different nematodes</w:t>
      </w:r>
      <w:r w:rsidR="00F31518" w:rsidRPr="0023583A">
        <w:t xml:space="preserve"> such as </w:t>
      </w:r>
      <w:r w:rsidR="00B46974" w:rsidRPr="0023583A">
        <w:rPr>
          <w:i/>
          <w:iCs/>
        </w:rPr>
        <w:t>T. spiralis</w:t>
      </w:r>
      <w:r w:rsidR="00B46974" w:rsidRPr="0023583A">
        <w:t xml:space="preserve">, </w:t>
      </w:r>
      <w:proofErr w:type="spellStart"/>
      <w:r w:rsidR="005E5602" w:rsidRPr="0023583A">
        <w:rPr>
          <w:i/>
          <w:iCs/>
        </w:rPr>
        <w:t>N</w:t>
      </w:r>
      <w:r w:rsidR="00C60EA1" w:rsidRPr="0023583A">
        <w:rPr>
          <w:i/>
          <w:iCs/>
        </w:rPr>
        <w:t>.</w:t>
      </w:r>
      <w:r w:rsidR="005E5602" w:rsidRPr="0023583A">
        <w:rPr>
          <w:i/>
          <w:iCs/>
        </w:rPr>
        <w:t>brasiliensis</w:t>
      </w:r>
      <w:proofErr w:type="spellEnd"/>
      <w:r w:rsidR="005E5602" w:rsidRPr="0023583A">
        <w:rPr>
          <w:i/>
          <w:iCs/>
        </w:rPr>
        <w:t>,</w:t>
      </w:r>
      <w:r w:rsidR="00C60EA1" w:rsidRPr="0023583A">
        <w:rPr>
          <w:i/>
          <w:iCs/>
        </w:rPr>
        <w:t xml:space="preserve"> </w:t>
      </w:r>
      <w:r w:rsidR="00F31518" w:rsidRPr="0023583A">
        <w:rPr>
          <w:i/>
          <w:iCs/>
        </w:rPr>
        <w:t>H</w:t>
      </w:r>
      <w:r w:rsidR="00FF11F5" w:rsidRPr="0023583A">
        <w:rPr>
          <w:i/>
          <w:iCs/>
        </w:rPr>
        <w:t>.</w:t>
      </w:r>
      <w:r w:rsidR="00F31518" w:rsidRPr="0023583A">
        <w:rPr>
          <w:i/>
          <w:iCs/>
        </w:rPr>
        <w:t xml:space="preserve"> </w:t>
      </w:r>
      <w:proofErr w:type="spellStart"/>
      <w:r w:rsidR="00F31518" w:rsidRPr="0023583A">
        <w:rPr>
          <w:i/>
          <w:iCs/>
        </w:rPr>
        <w:t>polygyrus</w:t>
      </w:r>
      <w:proofErr w:type="spellEnd"/>
      <w:r w:rsidR="00CC0B8B" w:rsidRPr="0023583A">
        <w:rPr>
          <w:i/>
          <w:iCs/>
        </w:rPr>
        <w:t xml:space="preserve"> </w:t>
      </w:r>
      <w:r w:rsidR="00C60EA1" w:rsidRPr="0023583A">
        <w:t xml:space="preserve">and </w:t>
      </w:r>
      <w:proofErr w:type="spellStart"/>
      <w:r w:rsidR="00C60EA1" w:rsidRPr="0023583A">
        <w:rPr>
          <w:i/>
          <w:iCs/>
        </w:rPr>
        <w:t>Tritrichomonas</w:t>
      </w:r>
      <w:proofErr w:type="spellEnd"/>
      <w:r w:rsidR="00C60EA1" w:rsidRPr="0023583A">
        <w:rPr>
          <w:i/>
          <w:iCs/>
        </w:rPr>
        <w:t xml:space="preserve"> muris</w:t>
      </w:r>
      <w:r w:rsidR="00171D12" w:rsidRPr="0023583A">
        <w:fldChar w:fldCharType="begin">
          <w:fldData xml:space="preserve">PEVuZE5vdGU+PENpdGU+PEF1dGhvcj5HZXJiZTwvQXV0aG9yPjxZZWFyPjIwMTY8L1llYXI+PFJl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</w:fldData>
        </w:fldChar>
      </w:r>
      <w:r w:rsidR="002B1D2B" w:rsidRPr="0023583A">
        <w:instrText xml:space="preserve"> ADDIN EN.CITE </w:instrText>
      </w:r>
      <w:r w:rsidR="002B1D2B" w:rsidRPr="0023583A">
        <w:fldChar w:fldCharType="begin">
          <w:fldData xml:space="preserve">PEVuZE5vdGU+PENpdGU+PEF1dGhvcj5HZXJiZTwvQXV0aG9yPjxZZWFyPjIwMTY8L1llYXI+PFJl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</w:fldData>
        </w:fldChar>
      </w:r>
      <w:r w:rsidR="002B1D2B" w:rsidRPr="0023583A">
        <w:instrText xml:space="preserve"> ADDIN EN.CITE.DATA </w:instrText>
      </w:r>
      <w:r w:rsidR="002B1D2B" w:rsidRPr="0023583A">
        <w:fldChar w:fldCharType="end"/>
      </w:r>
      <w:r w:rsidR="00171D12" w:rsidRPr="0023583A">
        <w:fldChar w:fldCharType="separate"/>
      </w:r>
      <w:r w:rsidR="002B1D2B" w:rsidRPr="0023583A">
        <w:rPr>
          <w:noProof/>
          <w:vertAlign w:val="superscript"/>
        </w:rPr>
        <w:t>124-126</w:t>
      </w:r>
      <w:r w:rsidR="00171D12" w:rsidRPr="0023583A">
        <w:fldChar w:fldCharType="end"/>
      </w:r>
      <w:r w:rsidR="00B377E9" w:rsidRPr="0023583A">
        <w:t>.</w:t>
      </w:r>
      <w:r w:rsidR="00512E00" w:rsidRPr="0023583A">
        <w:t xml:space="preserve"> </w:t>
      </w:r>
      <w:r w:rsidRPr="0023583A">
        <w:t>Enteroids are also currently used as an infection model to study viruses and bacteria. Viral studies using the enteroid model include rotavirus, enteric adenovirus, and norovirus</w:t>
      </w:r>
      <w:r w:rsidR="007A61E5" w:rsidRPr="0023583A">
        <w:fldChar w:fldCharType="begin">
          <w:fldData xml:space="preserve">PEVuZE5vdGU+PENpdGU+PEF1dGhvcj5IYWtpbTwvQXV0aG9yPjxZZWFyPjIwMTg8L1llYXI+PFJl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=
</w:fldData>
        </w:fldChar>
      </w:r>
      <w:r w:rsidR="00AB3838" w:rsidRPr="0023583A">
        <w:instrText xml:space="preserve"> ADDIN EN.CITE </w:instrText>
      </w:r>
      <w:r w:rsidR="00AB3838" w:rsidRPr="0023583A">
        <w:fldChar w:fldCharType="begin">
          <w:fldData xml:space="preserve">PEVuZE5vdGU+PENpdGU+PEF1dGhvcj5IYWtpbTwvQXV0aG9yPjxZZWFyPjIwMTg8L1llYXI+PFJl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=
</w:fldData>
        </w:fldChar>
      </w:r>
      <w:r w:rsidR="00AB3838" w:rsidRPr="0023583A">
        <w:instrText xml:space="preserve"> ADDIN EN.CITE.DATA </w:instrText>
      </w:r>
      <w:r w:rsidR="00AB3838" w:rsidRPr="0023583A">
        <w:fldChar w:fldCharType="end"/>
      </w:r>
      <w:r w:rsidR="007A61E5" w:rsidRPr="0023583A">
        <w:fldChar w:fldCharType="separate"/>
      </w:r>
      <w:r w:rsidR="002B1D2B" w:rsidRPr="0023583A">
        <w:rPr>
          <w:noProof/>
          <w:vertAlign w:val="superscript"/>
        </w:rPr>
        <w:t>127-131</w:t>
      </w:r>
      <w:r w:rsidR="007A61E5" w:rsidRPr="0023583A">
        <w:fldChar w:fldCharType="end"/>
      </w:r>
      <w:r w:rsidRPr="0023583A">
        <w:t xml:space="preserve">. Bacterial studies suitable for the use of small intestinal enteroids include </w:t>
      </w:r>
      <w:r w:rsidRPr="0023583A">
        <w:rPr>
          <w:i/>
          <w:iCs/>
        </w:rPr>
        <w:t>Escherichia coli</w:t>
      </w:r>
      <w:r w:rsidRPr="0023583A">
        <w:t xml:space="preserve">, </w:t>
      </w:r>
      <w:r w:rsidRPr="0023583A">
        <w:rPr>
          <w:i/>
          <w:iCs/>
        </w:rPr>
        <w:t>Salmonella</w:t>
      </w:r>
      <w:r w:rsidRPr="0023583A">
        <w:t xml:space="preserve">, </w:t>
      </w:r>
      <w:r w:rsidRPr="0023583A">
        <w:rPr>
          <w:i/>
          <w:iCs/>
        </w:rPr>
        <w:t>Vibrio cholerae</w:t>
      </w:r>
      <w:r w:rsidRPr="0023583A">
        <w:t xml:space="preserve">, </w:t>
      </w:r>
      <w:r w:rsidRPr="0023583A">
        <w:rPr>
          <w:i/>
          <w:iCs/>
        </w:rPr>
        <w:t>Shigella</w:t>
      </w:r>
      <w:r w:rsidRPr="0023583A">
        <w:t xml:space="preserve">, and </w:t>
      </w:r>
      <w:r w:rsidRPr="0023583A">
        <w:rPr>
          <w:i/>
          <w:iCs/>
        </w:rPr>
        <w:t>Clostridium difficile</w:t>
      </w:r>
      <w:r w:rsidR="007A61E5" w:rsidRPr="0023583A">
        <w:rPr>
          <w:i/>
          <w:iCs/>
        </w:rPr>
        <w:fldChar w:fldCharType="begin">
          <w:fldData xml:space="preserve">PEVuZE5vdGU+PENpdGU+PEF1dGhvcj5LYXJ2ZTwvQXV0aG9yPjxZZWFyPjIwMTc8L1llYXI+PFJl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</w:fldData>
        </w:fldChar>
      </w:r>
      <w:r w:rsidR="002B1D2B" w:rsidRPr="0023583A">
        <w:rPr>
          <w:i/>
          <w:iCs/>
        </w:rPr>
        <w:instrText xml:space="preserve"> ADDIN EN.CITE </w:instrText>
      </w:r>
      <w:r w:rsidR="002B1D2B" w:rsidRPr="0023583A">
        <w:rPr>
          <w:i/>
          <w:iCs/>
        </w:rPr>
        <w:fldChar w:fldCharType="begin">
          <w:fldData xml:space="preserve">PEVuZE5vdGU+PENpdGU+PEF1dGhvcj5LYXJ2ZTwvQXV0aG9yPjxZZWFyPjIwMTc8L1llYXI+PFJl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</w:fldData>
        </w:fldChar>
      </w:r>
      <w:r w:rsidR="002B1D2B" w:rsidRPr="0023583A">
        <w:rPr>
          <w:i/>
          <w:iCs/>
        </w:rPr>
        <w:instrText xml:space="preserve"> ADDIN EN.CITE.DATA </w:instrText>
      </w:r>
      <w:r w:rsidR="002B1D2B" w:rsidRPr="0023583A">
        <w:rPr>
          <w:i/>
          <w:iCs/>
        </w:rPr>
      </w:r>
      <w:r w:rsidR="002B1D2B" w:rsidRPr="0023583A">
        <w:rPr>
          <w:i/>
          <w:iCs/>
        </w:rPr>
        <w:fldChar w:fldCharType="end"/>
      </w:r>
      <w:r w:rsidR="007A61E5" w:rsidRPr="0023583A">
        <w:rPr>
          <w:i/>
          <w:iCs/>
        </w:rPr>
      </w:r>
      <w:r w:rsidR="007A61E5" w:rsidRPr="0023583A">
        <w:rPr>
          <w:i/>
          <w:iCs/>
        </w:rPr>
        <w:fldChar w:fldCharType="separate"/>
      </w:r>
      <w:r w:rsidR="002B1D2B" w:rsidRPr="0023583A">
        <w:rPr>
          <w:i/>
          <w:iCs/>
          <w:noProof/>
          <w:vertAlign w:val="superscript"/>
        </w:rPr>
        <w:t>8,132-136</w:t>
      </w:r>
      <w:r w:rsidR="007A61E5" w:rsidRPr="0023583A">
        <w:rPr>
          <w:i/>
          <w:iCs/>
        </w:rPr>
        <w:fldChar w:fldCharType="end"/>
      </w:r>
      <w:r w:rsidRPr="0023583A">
        <w:t>. The use of the enteroid model has also been concentrated on drug development assays and cancer models</w:t>
      </w:r>
      <w:r w:rsidR="007A61E5" w:rsidRPr="0023583A">
        <w:fldChar w:fldCharType="begin">
          <w:fldData xml:space="preserve">PEVuZE5vdGU+PENpdGU+PEF1dGhvcj5NYXRhbm88L0F1dGhvcj48WWVhcj4yMDE1PC9ZZWFyPjxS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</w:fldData>
        </w:fldChar>
      </w:r>
      <w:r w:rsidR="002B1D2B" w:rsidRPr="0023583A">
        <w:instrText xml:space="preserve"> ADDIN EN.CITE </w:instrText>
      </w:r>
      <w:r w:rsidR="002B1D2B" w:rsidRPr="0023583A">
        <w:fldChar w:fldCharType="begin">
          <w:fldData xml:space="preserve">PEVuZE5vdGU+PENpdGU+PEF1dGhvcj5NYXRhbm88L0F1dGhvcj48WWVhcj4yMDE1PC9ZZWFyPjxS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</w:fldData>
        </w:fldChar>
      </w:r>
      <w:r w:rsidR="002B1D2B" w:rsidRPr="0023583A">
        <w:instrText xml:space="preserve"> ADDIN EN.CITE.DATA </w:instrText>
      </w:r>
      <w:r w:rsidR="002B1D2B" w:rsidRPr="0023583A">
        <w:fldChar w:fldCharType="end"/>
      </w:r>
      <w:r w:rsidR="007A61E5" w:rsidRPr="0023583A">
        <w:fldChar w:fldCharType="separate"/>
      </w:r>
      <w:r w:rsidR="002B1D2B" w:rsidRPr="0023583A">
        <w:rPr>
          <w:noProof/>
          <w:vertAlign w:val="superscript"/>
        </w:rPr>
        <w:t>137-140</w:t>
      </w:r>
      <w:r w:rsidR="007A61E5" w:rsidRPr="0023583A">
        <w:fldChar w:fldCharType="end"/>
      </w:r>
      <w:r w:rsidRPr="0023583A">
        <w:t>.</w:t>
      </w:r>
    </w:p>
    <w:p w14:paraId="403E4FAA" w14:textId="77777777" w:rsidR="00CC79D3" w:rsidRPr="00C04F2E" w:rsidRDefault="00CC79D3" w:rsidP="00C04F2E">
      <w:pPr>
        <w:jc w:val="both"/>
        <w:rPr>
          <w:b/>
          <w:bCs/>
          <w:color w:val="000000" w:themeColor="text1"/>
          <w:u w:val="single"/>
        </w:rPr>
      </w:pPr>
    </w:p>
    <w:p w14:paraId="09CC36D4" w14:textId="77777777" w:rsidR="00CC79D3" w:rsidRPr="00C04F2E" w:rsidRDefault="00CC79D3" w:rsidP="00C04F2E">
      <w:pPr>
        <w:jc w:val="both"/>
        <w:rPr>
          <w:b/>
          <w:bCs/>
          <w:color w:val="000000" w:themeColor="text1"/>
          <w:u w:val="single"/>
        </w:rPr>
      </w:pPr>
    </w:p>
    <w:p w14:paraId="53F3ACEE" w14:textId="14D562A5" w:rsidR="00C521B1" w:rsidRPr="00C04F2E" w:rsidRDefault="3F922E19" w:rsidP="00C04F2E">
      <w:pPr>
        <w:jc w:val="both"/>
        <w:rPr>
          <w:b/>
          <w:bCs/>
          <w:color w:val="000000"/>
          <w:u w:val="single" w:color="000000"/>
        </w:rPr>
      </w:pPr>
      <w:r w:rsidRPr="00C04F2E">
        <w:rPr>
          <w:b/>
          <w:bCs/>
          <w:color w:val="000000" w:themeColor="text1"/>
          <w:u w:val="single"/>
        </w:rPr>
        <w:t>Future Research</w:t>
      </w:r>
    </w:p>
    <w:p w14:paraId="463E1548" w14:textId="77777777" w:rsidR="00C521B1" w:rsidRPr="00C04F2E" w:rsidRDefault="00C521B1" w:rsidP="00C04F2E">
      <w:pPr>
        <w:jc w:val="both"/>
        <w:rPr>
          <w:b/>
          <w:bCs/>
          <w:color w:val="000000"/>
          <w:u w:val="single" w:color="000000"/>
        </w:rPr>
      </w:pPr>
    </w:p>
    <w:p w14:paraId="25227918" w14:textId="1D88F034" w:rsidR="00101A80" w:rsidRPr="0023583A" w:rsidRDefault="33030B6C" w:rsidP="00C04F2E">
      <w:pPr>
        <w:jc w:val="both"/>
        <w:rPr>
          <w:color w:val="000000" w:themeColor="text1"/>
        </w:rPr>
      </w:pPr>
      <w:r w:rsidRPr="00C04F2E">
        <w:rPr>
          <w:color w:val="000000" w:themeColor="text1"/>
        </w:rPr>
        <w:t xml:space="preserve">The use of enteroids not only alleviates the financial and ethical difficulties associated with </w:t>
      </w:r>
      <w:r w:rsidRPr="00C04F2E">
        <w:rPr>
          <w:i/>
          <w:iCs/>
          <w:color w:val="000000" w:themeColor="text1"/>
        </w:rPr>
        <w:t>in vivo</w:t>
      </w:r>
      <w:r w:rsidRPr="00C04F2E">
        <w:rPr>
          <w:color w:val="000000" w:themeColor="text1"/>
        </w:rPr>
        <w:t xml:space="preserve"> models but also provides a continuous stream of material to study enteric infection. </w:t>
      </w:r>
      <w:r w:rsidRPr="0023583A">
        <w:rPr>
          <w:color w:val="000000" w:themeColor="text1"/>
        </w:rPr>
        <w:t>Regardless of their many advantages, enteroid models still have their limitations. The high cost of setting up these cultures is one aspect that limits their use but hopefully this will be reduced as their use becomes more mainstream in research. With no easy access to the lumen, the lack of an immune system and absent interaction with other body systems, enteroids still require some improvement to overcome these deficiencies</w:t>
      </w:r>
      <w:r w:rsidR="00B96206" w:rsidRPr="0023583A">
        <w:rPr>
          <w:color w:val="000000" w:themeColor="text1"/>
        </w:rPr>
        <w:fldChar w:fldCharType="begin"/>
      </w:r>
      <w:r w:rsidR="00E0089D" w:rsidRPr="0023583A">
        <w:rPr>
          <w:color w:val="000000" w:themeColor="text1"/>
        </w:rPr>
        <w:instrText xml:space="preserve"> ADDIN EN.CITE &lt;EndNote&gt;&lt;Cite&gt;&lt;Author&gt;Fatehullah&lt;/Author&gt;&lt;Year&gt;2016&lt;/Year&gt;&lt;RecNum&gt;274&lt;/RecNum&gt;&lt;DisplayText&gt;&lt;style face="superscript"&gt;56&lt;/style&gt;&lt;/DisplayText&gt;&lt;record&gt;&lt;rec-number&gt;274&lt;/rec-number&gt;&lt;foreign-keys&gt;&lt;key app="EN" db-id="pttszevxyf9ed6edx5av5fr5rtva2r2xzwtd" timestamp="1591969724"&gt;274&lt;/key&gt;&lt;/foreign-keys&gt;&lt;ref-type name="Journal Article"&gt;17&lt;/ref-type&gt;&lt;contributors&gt;&lt;authors&gt;&lt;author&gt;Fatehullah, Aliya&lt;/author&gt;&lt;author&gt;Tan, Si Hui&lt;/author&gt;&lt;author&gt;Barker, Nick&lt;/author&gt;&lt;/authors&gt;&lt;/contributors&gt;&lt;titles&gt;&lt;title&gt;Organoids as an in vitro model of human development and disease&lt;/title&gt;&lt;secondary-title&gt;Nature Cell Biology&lt;/secondary-title&gt;&lt;/titles&gt;&lt;periodical&gt;&lt;full-title&gt;Nature Cell Biology&lt;/full-title&gt;&lt;/periodical&gt;&lt;pages&gt;246-254&lt;/pages&gt;&lt;volume&gt;18&lt;/volume&gt;&lt;number&gt;3&lt;/number&gt;&lt;dates&gt;&lt;year&gt;2016&lt;/year&gt;&lt;pub-dates&gt;&lt;date&gt;2016/03/01&lt;/date&gt;&lt;/pub-dates&gt;&lt;/dates&gt;&lt;isbn&gt;1476-4679&lt;/isbn&gt;&lt;urls&gt;&lt;related-urls&gt;&lt;url&gt;https://doi.org/10.1038/ncb3312&lt;/url&gt;&lt;/related-urls&gt;&lt;/urls&gt;&lt;electronic-resource-num&gt;10.1038/ncb3312&lt;/electronic-resource-num&gt;&lt;/record&gt;&lt;/Cite&gt;&lt;/EndNote&gt;</w:instrText>
      </w:r>
      <w:r w:rsidR="00B96206" w:rsidRPr="0023583A">
        <w:rPr>
          <w:color w:val="000000" w:themeColor="text1"/>
        </w:rPr>
        <w:fldChar w:fldCharType="separate"/>
      </w:r>
      <w:r w:rsidR="00E0089D" w:rsidRPr="0023583A">
        <w:rPr>
          <w:noProof/>
          <w:color w:val="000000" w:themeColor="text1"/>
          <w:vertAlign w:val="superscript"/>
        </w:rPr>
        <w:t>56</w:t>
      </w:r>
      <w:r w:rsidR="00B96206" w:rsidRPr="0023583A">
        <w:rPr>
          <w:color w:val="000000" w:themeColor="text1"/>
        </w:rPr>
        <w:fldChar w:fldCharType="end"/>
      </w:r>
      <w:r w:rsidRPr="0023583A">
        <w:rPr>
          <w:color w:val="000000" w:themeColor="text1"/>
        </w:rPr>
        <w:t xml:space="preserve">. </w:t>
      </w:r>
    </w:p>
    <w:p w14:paraId="75CE1180" w14:textId="47F325C9" w:rsidR="33030B6C" w:rsidRPr="00C33275" w:rsidRDefault="33030B6C" w:rsidP="00C04F2E">
      <w:pPr>
        <w:jc w:val="both"/>
        <w:rPr>
          <w:color w:val="000000" w:themeColor="text1"/>
          <w:u w:val="single"/>
        </w:rPr>
      </w:pPr>
    </w:p>
    <w:p w14:paraId="56C3376F" w14:textId="16C8C92F" w:rsidR="00C521B1" w:rsidRPr="0023583A" w:rsidRDefault="3CD182CC" w:rsidP="00C04F2E">
      <w:pPr>
        <w:jc w:val="both"/>
        <w:rPr>
          <w:color w:val="000000"/>
          <w:highlight w:val="yellow"/>
        </w:rPr>
      </w:pPr>
      <w:r w:rsidRPr="00C33275">
        <w:rPr>
          <w:color w:val="000000" w:themeColor="text1"/>
          <w:u w:val="single"/>
        </w:rPr>
        <w:t>Fortunately, these models are currently undergoing development which promises to correct some of the problematic aspects.</w:t>
      </w:r>
      <w:r w:rsidRPr="3CD182CC">
        <w:rPr>
          <w:color w:val="000000" w:themeColor="text1"/>
        </w:rPr>
        <w:t xml:space="preserve"> Transforming 3D enteroids into 2D open format monolayers appears to be the next step in the evolution of these models for ease of access to the apical surface of the epithelium for infection studies</w:t>
      </w:r>
      <w:r w:rsidR="3F922E19" w:rsidRPr="3CD182CC">
        <w:rPr>
          <w:rFonts w:eastAsia="Helvetica"/>
          <w:color w:val="000000" w:themeColor="text1"/>
        </w:rPr>
        <w:fldChar w:fldCharType="begin"/>
      </w:r>
      <w:r w:rsidR="3F922E19" w:rsidRPr="3CD182CC">
        <w:rPr>
          <w:rFonts w:eastAsia="Helvetica"/>
          <w:color w:val="000000" w:themeColor="text1"/>
        </w:rPr>
        <w:instrText xml:space="preserve"> ADDIN EN.CITE &lt;EndNote&gt;&lt;Cite&gt;&lt;Author&gt;Luu&lt;/Author&gt;&lt;Year&gt;2019&lt;/Year&gt;&lt;RecNum&gt;75&lt;/RecNum&gt;&lt;DisplayText&gt;&lt;style face="superscript"&gt;14&lt;/style&gt;&lt;/DisplayText&gt;&lt;record&gt;&lt;rec-number&gt;75&lt;/rec-number&gt;&lt;foreign-keys&gt;&lt;key app="EN" db-id="pttszevxyf9ed6edx5av5fr5rtva2r2xzwtd" timestamp="1578069667"&gt;75&lt;/key&gt;&lt;/foreign-keys&gt;&lt;ref-type name="Journal Article"&gt;17&lt;/ref-type&gt;&lt;contributors&gt;&lt;authors&gt;&lt;author&gt;Luu, Lisa&lt;/author&gt;&lt;author&gt;Johnston, Luke J.&lt;/author&gt;&lt;author&gt;Derricott, Hayley&lt;/author&gt;&lt;author&gt;Armstrong, Stuart D.&lt;/author&gt;&lt;author&gt;Randle, Nadine&lt;/author&gt;&lt;author&gt;Hartley, Catherine S.&lt;/author&gt;&lt;author&gt;Duckworth, Carrie A.&lt;/author&gt;&lt;author&gt;Campbell, Barry J.&lt;/author&gt;&lt;author&gt;Wastling, Jonathan M.&lt;/author&gt;&lt;author&gt;Coombes, Janine L.&lt;/author&gt;&lt;/authors&gt;&lt;/contributors&gt;&lt;titles&gt;&lt;title&gt;An Open-Format Enteroid Culture System for Interrogation of Interactions Between Toxoplasma gondii and the Intestinal Epithelium&lt;/title&gt;&lt;secondary-title&gt;Frontiers in cellular and infection microbiology&lt;/secondary-title&gt;&lt;alt-title&gt;Front Cell Infect Microbiol&lt;/alt-title&gt;&lt;/titles&gt;&lt;periodical&gt;&lt;full-title&gt;Frontiers in cellular and infection microbiology&lt;/full-title&gt;&lt;abbr-1&gt;Front Cell Infect Microbiol&lt;/abbr-1&gt;&lt;/periodical&gt;&lt;alt-periodical&gt;&lt;full-title&gt;Frontiers in cellular and infection microbiology&lt;/full-title&gt;&lt;abbr-1&gt;Front Cell Infect Microbiol&lt;/abbr-1&gt;&lt;/alt-periodical&gt;&lt;pages&gt;300-300&lt;/pages&gt;&lt;volume&gt;9&lt;/volume&gt;&lt;keywords&gt;&lt;keyword&gt;Toxoplasma gondii&lt;/keyword&gt;&lt;keyword&gt;cholesterol&lt;/keyword&gt;&lt;keyword&gt;enteroid&lt;/keyword&gt;&lt;keyword&gt;intestine&lt;/keyword&gt;&lt;keyword&gt;monolayer&lt;/keyword&gt;&lt;keyword&gt;organoid&lt;/keyword&gt;&lt;keyword&gt;statin&lt;/keyword&gt;&lt;/keywords&gt;&lt;dates&gt;&lt;year&gt;2019&lt;/year&gt;&lt;/dates&gt;&lt;publisher&gt;Frontiers Media S.A.&lt;/publisher&gt;&lt;isbn&gt;2235-2988&lt;/isbn&gt;&lt;accession-num&gt;31555604&lt;/accession-num&gt;&lt;urls&gt;&lt;related-urls&gt;&lt;url&gt;https://www.ncbi.nlm.nih.gov/pubmed/31555604&lt;/url&gt;&lt;url&gt;https://www.ncbi.nlm.nih.gov/pmc/articles/PMC6723115/&lt;/url&gt;&lt;/related-urls&gt;&lt;/urls&gt;&lt;electronic-resource-num&gt;10.3389/fcimb.2019.00300&lt;/electronic-resource-num&gt;&lt;remote-database-name&gt;PubMed&lt;/remote-database-name&gt;&lt;language&gt;eng&lt;/language&gt;&lt;/record&gt;&lt;/Cite&gt;&lt;/EndNote&gt;</w:instrText>
      </w:r>
      <w:r w:rsidR="3F922E19" w:rsidRPr="3CD182CC">
        <w:rPr>
          <w:rFonts w:eastAsia="Helvetica"/>
          <w:color w:val="000000" w:themeColor="text1"/>
        </w:rPr>
        <w:fldChar w:fldCharType="separate"/>
      </w:r>
      <w:r w:rsidRPr="3CD182CC">
        <w:rPr>
          <w:rFonts w:eastAsia="Helvetica"/>
          <w:noProof/>
          <w:color w:val="000000" w:themeColor="text1"/>
          <w:vertAlign w:val="superscript"/>
        </w:rPr>
        <w:t>14</w:t>
      </w:r>
      <w:r w:rsidR="3F922E19" w:rsidRPr="3CD182CC">
        <w:rPr>
          <w:rFonts w:eastAsia="Helvetica"/>
          <w:color w:val="000000" w:themeColor="text1"/>
        </w:rPr>
        <w:fldChar w:fldCharType="end"/>
      </w:r>
      <w:r w:rsidRPr="3CD182CC">
        <w:rPr>
          <w:color w:val="000000" w:themeColor="text1"/>
        </w:rPr>
        <w:t>. Human and murine enteroids are fairly well established</w:t>
      </w:r>
      <w:r w:rsidR="00A7303E">
        <w:rPr>
          <w:color w:val="000000" w:themeColor="text1"/>
        </w:rPr>
        <w:t>,</w:t>
      </w:r>
      <w:r w:rsidRPr="3CD182CC">
        <w:rPr>
          <w:color w:val="000000" w:themeColor="text1"/>
        </w:rPr>
        <w:t xml:space="preserve"> but recently livestock enteroids derived from bovine and porcine intestinal tissue have been developed providing a model to study poorly understood livestock infections such as </w:t>
      </w:r>
      <w:r w:rsidRPr="3CD182CC">
        <w:rPr>
          <w:i/>
          <w:iCs/>
          <w:color w:val="000000" w:themeColor="text1"/>
        </w:rPr>
        <w:t>Cryptosporidium</w:t>
      </w:r>
      <w:r w:rsidR="00490646">
        <w:rPr>
          <w:i/>
          <w:iCs/>
          <w:color w:val="000000" w:themeColor="text1"/>
        </w:rPr>
        <w:t xml:space="preserve"> parvum</w:t>
      </w:r>
      <w:r w:rsidRPr="3CD182CC">
        <w:rPr>
          <w:color w:val="000000" w:themeColor="text1"/>
        </w:rPr>
        <w:t xml:space="preserve"> and </w:t>
      </w:r>
      <w:r w:rsidRPr="3CD182CC">
        <w:rPr>
          <w:i/>
          <w:iCs/>
          <w:color w:val="000000" w:themeColor="text1"/>
        </w:rPr>
        <w:t>N</w:t>
      </w:r>
      <w:r w:rsidR="00490646">
        <w:rPr>
          <w:i/>
          <w:iCs/>
          <w:color w:val="000000" w:themeColor="text1"/>
        </w:rPr>
        <w:t>eospora</w:t>
      </w:r>
      <w:r w:rsidRPr="3CD182CC">
        <w:rPr>
          <w:i/>
          <w:iCs/>
          <w:color w:val="000000" w:themeColor="text1"/>
        </w:rPr>
        <w:t xml:space="preserve"> caninum</w:t>
      </w:r>
      <w:r w:rsidR="3F922E19" w:rsidRPr="3CD182CC">
        <w:rPr>
          <w:rFonts w:eastAsia="Helvetica"/>
          <w:color w:val="000000" w:themeColor="text1"/>
        </w:rPr>
        <w:fldChar w:fldCharType="begin"/>
      </w:r>
      <w:r w:rsidR="3F922E19" w:rsidRPr="3CD182CC">
        <w:rPr>
          <w:rFonts w:eastAsia="Helvetica"/>
          <w:color w:val="000000" w:themeColor="text1"/>
        </w:rPr>
        <w:instrText xml:space="preserve"> ADDIN EN.CITE &lt;EndNote&gt;&lt;Cite&gt;&lt;Author&gt;Derricott&lt;/Author&gt;&lt;Year&gt;2019&lt;/Year&gt;&lt;RecNum&gt;74&lt;/RecNum&gt;&lt;DisplayText&gt;&lt;style face="superscript"&gt;17&lt;/style&gt;&lt;/DisplayText&gt;&lt;record&gt;&lt;rec-number&gt;74&lt;/rec-number&gt;&lt;foreign-keys&gt;&lt;key app="EN" db-id="pttszevxyf9ed6edx5av5fr5rtva2r2xzwtd" timestamp="1576659879"&gt;74&lt;/key&gt;&lt;/foreign-keys&gt;&lt;ref-type name="Journal Article"&gt;17&lt;/ref-type&gt;&lt;contributors&gt;&lt;authors&gt;&lt;author&gt;Derricott, Hayley&lt;/author&gt;&lt;author&gt;Luu, Lisa&lt;/author&gt;&lt;author&gt;Fong, Wai Yee&lt;/author&gt;&lt;author&gt;Hartley, Catherine S.&lt;/author&gt;&lt;author&gt;Johnston, Luke J.&lt;/author&gt;&lt;author&gt;Armstrong, Stuart D.&lt;/author&gt;&lt;author&gt;Randle, Nadine&lt;/author&gt;&lt;author&gt;Duckworth, Carrie A.&lt;/author&gt;&lt;author&gt;Campbell, Barry J.&lt;/author&gt;&lt;author&gt;Wastling, Jonathan M.&lt;/author&gt;&lt;author&gt;Coombes, Janine L.&lt;/author&gt;&lt;/authors&gt;&lt;/contributors&gt;&lt;titles&gt;&lt;title&gt;Developing a 3D intestinal epithelium model for livestock species&lt;/title&gt;&lt;secondary-title&gt;Cell and Tissue Research&lt;/secondary-title&gt;&lt;/titles&gt;&lt;periodical&gt;&lt;full-title&gt;Cell and Tissue Research&lt;/full-title&gt;&lt;/periodical&gt;&lt;pages&gt;409-424&lt;/pages&gt;&lt;volume&gt;375&lt;/volume&gt;&lt;number&gt;2&lt;/number&gt;&lt;dates&gt;&lt;year&gt;2019&lt;/year&gt;&lt;pub-dates&gt;&lt;date&gt;2019/02/01&lt;/date&gt;&lt;/pub-dates&gt;&lt;/dates&gt;&lt;isbn&gt;1432-0878&lt;/isbn&gt;&lt;urls&gt;&lt;related-urls&gt;&lt;url&gt;https://doi.org/10.1007/s00441-018-2924-9&lt;/url&gt;&lt;/related-urls&gt;&lt;/urls&gt;&lt;electronic-resource-num&gt;10.1007/s00441-018-2924-9&lt;/electronic-resource-num&gt;&lt;/record&gt;&lt;/Cite&gt;&lt;/EndNote&gt;</w:instrText>
      </w:r>
      <w:r w:rsidR="3F922E19" w:rsidRPr="3CD182CC">
        <w:rPr>
          <w:rFonts w:eastAsia="Helvetica"/>
          <w:color w:val="000000" w:themeColor="text1"/>
        </w:rPr>
        <w:fldChar w:fldCharType="separate"/>
      </w:r>
      <w:r w:rsidRPr="3CD182CC">
        <w:rPr>
          <w:rFonts w:eastAsia="Helvetica"/>
          <w:noProof/>
          <w:color w:val="000000" w:themeColor="text1"/>
          <w:vertAlign w:val="superscript"/>
        </w:rPr>
        <w:t>17</w:t>
      </w:r>
      <w:r w:rsidR="3F922E19" w:rsidRPr="3CD182CC">
        <w:rPr>
          <w:rFonts w:eastAsia="Helvetica"/>
          <w:color w:val="000000" w:themeColor="text1"/>
        </w:rPr>
        <w:fldChar w:fldCharType="end"/>
      </w:r>
      <w:r w:rsidRPr="3CD182CC">
        <w:rPr>
          <w:color w:val="000000" w:themeColor="text1"/>
        </w:rPr>
        <w:t xml:space="preserve">. The hope is to eventually combine these systems together with host specific immune cells, commensal </w:t>
      </w:r>
      <w:r w:rsidR="00555DF6" w:rsidRPr="3CD182CC">
        <w:rPr>
          <w:color w:val="000000" w:themeColor="text1"/>
        </w:rPr>
        <w:t>bacteria,</w:t>
      </w:r>
      <w:r w:rsidRPr="3CD182CC">
        <w:rPr>
          <w:color w:val="000000" w:themeColor="text1"/>
        </w:rPr>
        <w:t xml:space="preserve"> and a physiological oxygen gradient </w:t>
      </w:r>
      <w:proofErr w:type="gramStart"/>
      <w:r w:rsidRPr="3CD182CC">
        <w:rPr>
          <w:color w:val="000000" w:themeColor="text1"/>
        </w:rPr>
        <w:t>so as to</w:t>
      </w:r>
      <w:proofErr w:type="gramEnd"/>
      <w:r w:rsidRPr="3CD182CC">
        <w:rPr>
          <w:color w:val="000000" w:themeColor="text1"/>
        </w:rPr>
        <w:t xml:space="preserve"> further mimic the </w:t>
      </w:r>
      <w:r w:rsidRPr="3CD182CC">
        <w:rPr>
          <w:i/>
          <w:iCs/>
          <w:color w:val="000000" w:themeColor="text1"/>
        </w:rPr>
        <w:t>in vivo</w:t>
      </w:r>
      <w:r w:rsidRPr="3CD182CC">
        <w:rPr>
          <w:color w:val="000000" w:themeColor="text1"/>
        </w:rPr>
        <w:t xml:space="preserve"> environment. For example, co-culture of enteroids with dendritic cells will allow us to determine how early epithelial responses dictate the quality of the immune response, and how dendritic cells improve epithelial resistance to infection (Figure 2). </w:t>
      </w:r>
      <w:r w:rsidR="00555DF6" w:rsidRPr="3CD182CC">
        <w:rPr>
          <w:color w:val="000000" w:themeColor="text1"/>
        </w:rPr>
        <w:t>Also,</w:t>
      </w:r>
      <w:r w:rsidRPr="3CD182CC">
        <w:rPr>
          <w:color w:val="000000" w:themeColor="text1"/>
        </w:rPr>
        <w:t xml:space="preserve"> in development, is a human enteroid-anaerobe co-culture system that accurately recapitulates the </w:t>
      </w:r>
      <w:r w:rsidRPr="3CD182CC">
        <w:rPr>
          <w:i/>
          <w:iCs/>
          <w:color w:val="000000" w:themeColor="text1"/>
        </w:rPr>
        <w:t>in vivo</w:t>
      </w:r>
      <w:r w:rsidRPr="3CD182CC">
        <w:rPr>
          <w:color w:val="000000" w:themeColor="text1"/>
        </w:rPr>
        <w:t xml:space="preserve"> oxygen gradient across the epithelium. The model is able to simulate the presence of the gut microbiota and could be adapted to assess the effect of various components of the microbiota on susceptibility to infection</w:t>
      </w:r>
      <w:r w:rsidR="3F922E19" w:rsidRPr="3CD182CC">
        <w:rPr>
          <w:rFonts w:eastAsia="Helvetica"/>
          <w:color w:val="000000" w:themeColor="text1"/>
        </w:rPr>
        <w:fldChar w:fldCharType="begin"/>
      </w:r>
      <w:r w:rsidR="002B1D2B">
        <w:rPr>
          <w:rFonts w:eastAsia="Helvetica"/>
          <w:color w:val="000000" w:themeColor="text1"/>
        </w:rPr>
        <w:instrText xml:space="preserve"> ADDIN EN.CITE &lt;EndNote&gt;&lt;Cite&gt;&lt;Author&gt;Fofanova&lt;/Author&gt;&lt;Year&gt;2019&lt;/Year&gt;&lt;RecNum&gt;82&lt;/RecNum&gt;&lt;DisplayText&gt;&lt;style face="superscript"&gt;98&lt;/style&gt;&lt;/DisplayText&gt;&lt;record&gt;&lt;rec-number&gt;82&lt;/rec-number&gt;&lt;foreign-keys&gt;&lt;key app="EN" db-id="pttszevxyf9ed6edx5av5fr5rtva2r2xzwtd" timestamp="1579867221"&gt;82&lt;/key&gt;&lt;/foreign-keys&gt;&lt;ref-type name="Journal Article"&gt;17&lt;/ref-type&gt;&lt;contributors&gt;&lt;authors&gt;&lt;author&gt;Fofanova, T. Y.&lt;/author&gt;&lt;author&gt;Stewart, C. J.&lt;/author&gt;&lt;author&gt;Auchtung, J. M.&lt;/author&gt;&lt;author&gt;Wilson, R. L.&lt;/author&gt;&lt;author&gt;Britton, R. A.&lt;/author&gt;&lt;author&gt;Grande-Allen, K. J.&lt;/author&gt;&lt;author&gt;Estes, M. K.&lt;/author&gt;&lt;author&gt;Petrosino, J. F.&lt;/author&gt;&lt;/authors&gt;&lt;/contributors&gt;&lt;titles&gt;&lt;title&gt;A novel human enteroid-anaerobe co-culture system to study microbial-host interaction under physiological hypoxia&lt;/title&gt;&lt;secondary-title&gt;bioRxiv&lt;/secondary-title&gt;&lt;/titles&gt;&lt;periodical&gt;&lt;full-title&gt;bioRxiv&lt;/full-title&gt;&lt;/periodical&gt;&lt;pages&gt;555755&lt;/pages&gt;&lt;dates&gt;&lt;year&gt;2019&lt;/year&gt;&lt;/dates&gt;&lt;urls&gt;&lt;related-urls&gt;&lt;url&gt;http://biorxiv.org/content/early/2019/02/20/555755.abstract&lt;/url&gt;&lt;/related-urls&gt;&lt;/urls&gt;&lt;electronic-resource-num&gt;10.1101/555755&lt;/electronic-resource-num&gt;&lt;/record&gt;&lt;/Cite&gt;&lt;/EndNote&gt;</w:instrText>
      </w:r>
      <w:r w:rsidR="3F922E19" w:rsidRPr="3CD182CC">
        <w:rPr>
          <w:rFonts w:eastAsia="Helvetica"/>
          <w:color w:val="000000" w:themeColor="text1"/>
        </w:rPr>
        <w:fldChar w:fldCharType="separate"/>
      </w:r>
      <w:r w:rsidR="002B1D2B" w:rsidRPr="002B1D2B">
        <w:rPr>
          <w:rFonts w:eastAsia="Helvetica"/>
          <w:noProof/>
          <w:color w:val="000000" w:themeColor="text1"/>
          <w:vertAlign w:val="superscript"/>
        </w:rPr>
        <w:t>98</w:t>
      </w:r>
      <w:r w:rsidR="3F922E19" w:rsidRPr="3CD182CC">
        <w:rPr>
          <w:rFonts w:eastAsia="Helvetica"/>
          <w:color w:val="000000" w:themeColor="text1"/>
        </w:rPr>
        <w:fldChar w:fldCharType="end"/>
      </w:r>
      <w:r w:rsidRPr="3CD182CC">
        <w:rPr>
          <w:color w:val="000000" w:themeColor="text1"/>
        </w:rPr>
        <w:t xml:space="preserve">. </w:t>
      </w:r>
      <w:r w:rsidRPr="0023583A">
        <w:rPr>
          <w:color w:val="000000" w:themeColor="text1"/>
        </w:rPr>
        <w:t xml:space="preserve">Another potential future direction for parasite culture is organ-on-a-chip technology which </w:t>
      </w:r>
      <w:r w:rsidR="007428BF" w:rsidRPr="0023583A">
        <w:rPr>
          <w:color w:val="000000" w:themeColor="text1"/>
        </w:rPr>
        <w:t>frequently</w:t>
      </w:r>
      <w:r w:rsidRPr="0023583A">
        <w:rPr>
          <w:color w:val="000000" w:themeColor="text1"/>
        </w:rPr>
        <w:t xml:space="preserve"> utilizes Caco-2 cells but could be combined with enteroids to provide a more accessible model to facilitate high throughput experiments to overcome the challenges with culturing </w:t>
      </w:r>
      <w:r w:rsidRPr="0023583A">
        <w:rPr>
          <w:i/>
          <w:iCs/>
          <w:color w:val="000000" w:themeColor="text1"/>
        </w:rPr>
        <w:t>T. gondii</w:t>
      </w:r>
      <w:r w:rsidRPr="0023583A">
        <w:rPr>
          <w:color w:val="000000" w:themeColor="text1"/>
        </w:rPr>
        <w:t xml:space="preserve"> and </w:t>
      </w:r>
      <w:r w:rsidRPr="0023583A">
        <w:rPr>
          <w:i/>
          <w:iCs/>
          <w:color w:val="000000" w:themeColor="text1"/>
        </w:rPr>
        <w:t>C. parvum</w:t>
      </w:r>
      <w:r w:rsidRPr="0023583A">
        <w:rPr>
          <w:color w:val="000000" w:themeColor="text1"/>
        </w:rPr>
        <w:t xml:space="preserve"> </w:t>
      </w:r>
      <w:r w:rsidR="00C445D0" w:rsidRPr="0023583A">
        <w:rPr>
          <w:color w:val="000000" w:themeColor="text1"/>
        </w:rPr>
        <w:t>sexual stages</w:t>
      </w:r>
      <w:r w:rsidR="3F922E19" w:rsidRPr="0023583A">
        <w:rPr>
          <w:color w:val="000000" w:themeColor="text1"/>
        </w:rPr>
        <w:fldChar w:fldCharType="begin"/>
      </w:r>
      <w:r w:rsidR="002B1D2B" w:rsidRPr="0023583A">
        <w:rPr>
          <w:color w:val="000000" w:themeColor="text1"/>
        </w:rPr>
        <w:instrText xml:space="preserve"> ADDIN EN.CITE &lt;EndNote&gt;&lt;Cite&gt;&lt;Author&gt;Gunasekera&lt;/Author&gt;&lt;Year&gt;2020&lt;/Year&gt;&lt;RecNum&gt;273&lt;/RecNum&gt;&lt;DisplayText&gt;&lt;style face="superscript"&gt;84&lt;/style&gt;&lt;/DisplayText&gt;&lt;record&gt;&lt;rec-number&gt;273&lt;/rec-number&gt;&lt;foreign-keys&gt;&lt;key app="EN" db-id="pttszevxyf9ed6edx5av5fr5rtva2r2xzwtd" timestamp="1591963411"&gt;273&lt;/key&gt;&lt;/foreign-keys&gt;&lt;ref-type name="Journal Article"&gt;17&lt;/ref-type&gt;&lt;contributors&gt;&lt;authors&gt;&lt;author&gt;Gunasekera, Samantha&lt;/author&gt;&lt;author&gt;Zahedi, Alireza&lt;/author&gt;&lt;author&gt;O’Dea, Mark&lt;/author&gt;&lt;author&gt;King, Brendon&lt;/author&gt;&lt;author&gt;Monis, Paul&lt;/author&gt;&lt;author&gt;Thierry, Benjamin&lt;/author&gt;&lt;author&gt;M. Carr, Jillian&lt;/author&gt;&lt;author&gt;Ryan, Una&lt;/author&gt;&lt;/authors&gt;&lt;/contributors&gt;&lt;titles&gt;&lt;title&gt;Organoids and Bioengineered Intestinal Models: Potential Solutions to the Cryptosporidium Culturing Dilemma&lt;/title&gt;&lt;secondary-title&gt;Microorganisms&lt;/secondary-title&gt;&lt;/titles&gt;&lt;periodical&gt;&lt;full-title&gt;Microorganisms&lt;/full-title&gt;&lt;/periodical&gt;&lt;volume&gt;8&lt;/volume&gt;&lt;number&gt;5&lt;/number&gt;&lt;keywords&gt;&lt;keyword&gt;Cryptosporidium&lt;/keyword&gt;&lt;keyword&gt;three-dimensional intestinal model&lt;/keyword&gt;&lt;keyword&gt;in vitro&lt;/keyword&gt;&lt;keyword&gt;organ-on-a-chip&lt;/keyword&gt;&lt;keyword&gt;organoid&lt;/keyword&gt;&lt;/keywords&gt;&lt;dates&gt;&lt;year&gt;2020&lt;/year&gt;&lt;/dates&gt;&lt;isbn&gt;2076-2607&lt;/isbn&gt;&lt;urls&gt;&lt;/urls&gt;&lt;electronic-resource-num&gt;10.3390/microorganisms8050715&lt;/electronic-resource-num&gt;&lt;/record&gt;&lt;/Cite&gt;&lt;/EndNote&gt;</w:instrText>
      </w:r>
      <w:r w:rsidR="3F922E19" w:rsidRPr="0023583A">
        <w:rPr>
          <w:color w:val="000000" w:themeColor="text1"/>
        </w:rPr>
        <w:fldChar w:fldCharType="separate"/>
      </w:r>
      <w:r w:rsidR="002B1D2B" w:rsidRPr="0023583A">
        <w:rPr>
          <w:noProof/>
          <w:color w:val="000000" w:themeColor="text1"/>
          <w:vertAlign w:val="superscript"/>
        </w:rPr>
        <w:t>84</w:t>
      </w:r>
      <w:r w:rsidR="3F922E19" w:rsidRPr="0023583A">
        <w:rPr>
          <w:color w:val="000000" w:themeColor="text1"/>
        </w:rPr>
        <w:fldChar w:fldCharType="end"/>
      </w:r>
      <w:r w:rsidRPr="0023583A">
        <w:rPr>
          <w:color w:val="000000" w:themeColor="text1"/>
        </w:rPr>
        <w:t xml:space="preserve">. </w:t>
      </w:r>
    </w:p>
    <w:p w14:paraId="55C90809" w14:textId="5395CE32" w:rsidR="3BEABE86" w:rsidRPr="00C04F2E" w:rsidRDefault="3BEABE86" w:rsidP="00C04F2E">
      <w:pPr>
        <w:jc w:val="both"/>
        <w:rPr>
          <w:color w:val="000000" w:themeColor="text1"/>
        </w:rPr>
      </w:pPr>
    </w:p>
    <w:p w14:paraId="2057AC6B" w14:textId="1003DCC5" w:rsidR="3BEABE86" w:rsidRPr="0073147B" w:rsidRDefault="00C445D0" w:rsidP="00C04F2E">
      <w:pPr>
        <w:jc w:val="both"/>
        <w:rPr>
          <w:b/>
          <w:color w:val="000000" w:themeColor="text1"/>
        </w:rPr>
      </w:pPr>
      <w:r w:rsidRPr="0073147B">
        <w:rPr>
          <w:b/>
          <w:color w:val="000000" w:themeColor="text1"/>
        </w:rPr>
        <w:t>Acknowledgements</w:t>
      </w:r>
    </w:p>
    <w:p w14:paraId="7F3931A0" w14:textId="5031D2F1" w:rsidR="00C445D0" w:rsidRPr="0073147B" w:rsidRDefault="00C445D0" w:rsidP="00C04F2E">
      <w:pPr>
        <w:jc w:val="both"/>
        <w:rPr>
          <w:color w:val="000000" w:themeColor="text1"/>
        </w:rPr>
      </w:pPr>
    </w:p>
    <w:p w14:paraId="22763F4B" w14:textId="54B9DE82" w:rsidR="00C445D0" w:rsidRPr="0073147B" w:rsidRDefault="00C445D0" w:rsidP="00C04F2E">
      <w:pPr>
        <w:jc w:val="both"/>
        <w:rPr>
          <w:color w:val="000000" w:themeColor="text1"/>
        </w:rPr>
      </w:pPr>
      <w:r w:rsidRPr="0073147B">
        <w:rPr>
          <w:color w:val="000000" w:themeColor="text1"/>
        </w:rPr>
        <w:t>The authors gratefully acknowledge Katie Stewart</w:t>
      </w:r>
      <w:r w:rsidR="0073147B">
        <w:rPr>
          <w:color w:val="000000" w:themeColor="text1"/>
        </w:rPr>
        <w:t>, University of Liverpool,</w:t>
      </w:r>
      <w:r w:rsidRPr="0073147B">
        <w:rPr>
          <w:color w:val="000000" w:themeColor="text1"/>
        </w:rPr>
        <w:t xml:space="preserve"> for provision of </w:t>
      </w:r>
      <w:r w:rsidR="0073147B" w:rsidRPr="0073147B">
        <w:rPr>
          <w:color w:val="000000" w:themeColor="text1"/>
        </w:rPr>
        <w:t>the porcine enteroid image.</w:t>
      </w:r>
    </w:p>
    <w:p w14:paraId="1357889A" w14:textId="12CE2822" w:rsidR="3BEABE86" w:rsidRPr="00C04F2E" w:rsidRDefault="3BEABE86" w:rsidP="00C04F2E">
      <w:pPr>
        <w:jc w:val="both"/>
        <w:rPr>
          <w:rFonts w:eastAsia="Helvetica"/>
          <w:color w:val="000000" w:themeColor="text1"/>
        </w:rPr>
      </w:pPr>
    </w:p>
    <w:p w14:paraId="1A3273B8" w14:textId="77777777" w:rsidR="00C521B1" w:rsidRPr="00C04F2E" w:rsidRDefault="00C521B1" w:rsidP="00C04F2E">
      <w:pPr>
        <w:jc w:val="both"/>
        <w:rPr>
          <w:rFonts w:eastAsia="Helvetica"/>
          <w:color w:val="000000"/>
          <w:u w:color="000000"/>
        </w:rPr>
      </w:pPr>
    </w:p>
    <w:p w14:paraId="2E69206F" w14:textId="6AEACF13" w:rsidR="3F922E19" w:rsidRPr="00C04F2E" w:rsidRDefault="3F922E19" w:rsidP="00C04F2E">
      <w:pPr>
        <w:spacing w:after="160"/>
        <w:rPr>
          <w:rFonts w:eastAsia="Calibri"/>
          <w:b/>
          <w:bCs/>
          <w:color w:val="000000" w:themeColor="text1"/>
          <w:u w:val="single"/>
        </w:rPr>
      </w:pPr>
    </w:p>
    <w:p w14:paraId="5E29F617" w14:textId="77777777" w:rsidR="00C521B1" w:rsidRPr="00C04F2E" w:rsidRDefault="00C521B1" w:rsidP="00C04F2E">
      <w:pPr>
        <w:spacing w:after="160"/>
        <w:ind w:left="720" w:hanging="720"/>
        <w:rPr>
          <w:rFonts w:eastAsia="Calibri"/>
          <w:b/>
          <w:color w:val="000000"/>
          <w:szCs w:val="22"/>
          <w:u w:val="single" w:color="000000"/>
        </w:rPr>
      </w:pPr>
      <w:r w:rsidRPr="00C04F2E">
        <w:rPr>
          <w:rFonts w:eastAsia="Calibri"/>
          <w:b/>
          <w:color w:val="000000"/>
          <w:szCs w:val="22"/>
          <w:u w:val="single" w:color="000000"/>
        </w:rPr>
        <w:t>References</w:t>
      </w:r>
    </w:p>
    <w:p w14:paraId="722242A2" w14:textId="77777777" w:rsidR="007C5A7F" w:rsidRPr="007C5A7F" w:rsidRDefault="00C521B1" w:rsidP="007C5A7F">
      <w:pPr>
        <w:pStyle w:val="EndNoteBibliography"/>
        <w:spacing w:after="0"/>
        <w:ind w:left="720" w:hanging="720"/>
        <w:rPr>
          <w:noProof/>
        </w:rPr>
      </w:pPr>
      <w:r w:rsidRPr="00C04F2E">
        <w:rPr>
          <w:rFonts w:ascii="Times New Roman" w:hAnsi="Times New Roman" w:cs="Times New Roman"/>
          <w:sz w:val="22"/>
          <w:lang w:val="en-GB"/>
        </w:rPr>
        <w:fldChar w:fldCharType="begin"/>
      </w:r>
      <w:r w:rsidRPr="00C04F2E">
        <w:rPr>
          <w:rFonts w:ascii="Times New Roman" w:hAnsi="Times New Roman" w:cs="Times New Roman"/>
          <w:sz w:val="22"/>
          <w:lang w:val="en-GB"/>
        </w:rPr>
        <w:instrText xml:space="preserve"> ADDIN EN.REFLIST </w:instrText>
      </w:r>
      <w:r w:rsidRPr="00C04F2E">
        <w:rPr>
          <w:rFonts w:ascii="Times New Roman" w:hAnsi="Times New Roman" w:cs="Times New Roman"/>
          <w:sz w:val="22"/>
          <w:lang w:val="en-GB"/>
        </w:rPr>
        <w:fldChar w:fldCharType="separate"/>
      </w:r>
      <w:r w:rsidR="007C5A7F" w:rsidRPr="007C5A7F">
        <w:rPr>
          <w:noProof/>
        </w:rPr>
        <w:t>1.</w:t>
      </w:r>
      <w:r w:rsidR="007C5A7F" w:rsidRPr="007C5A7F">
        <w:rPr>
          <w:noProof/>
        </w:rPr>
        <w:tab/>
        <w:t xml:space="preserve">Sato T, Vries RG, Snippert HJ, et al. Single Lgr5+ stem cells build crypt-villus structures in vitro without a mesenchymal niche. </w:t>
      </w:r>
      <w:r w:rsidR="007C5A7F" w:rsidRPr="007C5A7F">
        <w:rPr>
          <w:i/>
          <w:noProof/>
        </w:rPr>
        <w:t xml:space="preserve">Nature. </w:t>
      </w:r>
      <w:r w:rsidR="007C5A7F" w:rsidRPr="007C5A7F">
        <w:rPr>
          <w:noProof/>
        </w:rPr>
        <w:t>2009;459(7244):262-265.</w:t>
      </w:r>
    </w:p>
    <w:p w14:paraId="0C495AA9" w14:textId="77777777" w:rsidR="007C5A7F" w:rsidRPr="007C5A7F" w:rsidRDefault="007C5A7F" w:rsidP="007C5A7F">
      <w:pPr>
        <w:pStyle w:val="EndNoteBibliography"/>
        <w:spacing w:after="0"/>
        <w:ind w:left="720" w:hanging="720"/>
        <w:rPr>
          <w:noProof/>
        </w:rPr>
      </w:pPr>
      <w:r w:rsidRPr="007C5A7F">
        <w:rPr>
          <w:noProof/>
        </w:rPr>
        <w:t>2.</w:t>
      </w:r>
      <w:r w:rsidRPr="007C5A7F">
        <w:rPr>
          <w:noProof/>
        </w:rPr>
        <w:tab/>
        <w:t xml:space="preserve">Saxena K, Simon LM, Zeng X-L, et al. A paradox of transcriptional and functional innate interferon responses of human intestinal enteroids to enteric virus infection. </w:t>
      </w:r>
      <w:r w:rsidRPr="007C5A7F">
        <w:rPr>
          <w:i/>
          <w:noProof/>
        </w:rPr>
        <w:t xml:space="preserve">Proceedings of the National Academy of Sciences of the United States of America. </w:t>
      </w:r>
      <w:r w:rsidRPr="007C5A7F">
        <w:rPr>
          <w:noProof/>
        </w:rPr>
        <w:t>2017;114(4):E570-E579.</w:t>
      </w:r>
    </w:p>
    <w:p w14:paraId="4724EE31" w14:textId="77777777" w:rsidR="007C5A7F" w:rsidRPr="007C5A7F" w:rsidRDefault="007C5A7F" w:rsidP="007C5A7F">
      <w:pPr>
        <w:pStyle w:val="EndNoteBibliography"/>
        <w:spacing w:after="0"/>
        <w:ind w:left="720" w:hanging="720"/>
        <w:rPr>
          <w:noProof/>
        </w:rPr>
      </w:pPr>
      <w:r w:rsidRPr="007C5A7F">
        <w:rPr>
          <w:noProof/>
        </w:rPr>
        <w:t>3.</w:t>
      </w:r>
      <w:r w:rsidRPr="007C5A7F">
        <w:rPr>
          <w:noProof/>
        </w:rPr>
        <w:tab/>
        <w:t xml:space="preserve">Ettayebi K, Crawford SE, Murakami K, et al. Replication of human noroviruses in stem cell-derived human enteroids. </w:t>
      </w:r>
      <w:r w:rsidRPr="007C5A7F">
        <w:rPr>
          <w:i/>
          <w:noProof/>
        </w:rPr>
        <w:t xml:space="preserve">Science. </w:t>
      </w:r>
      <w:r w:rsidRPr="007C5A7F">
        <w:rPr>
          <w:noProof/>
        </w:rPr>
        <w:t>2016;353(6306):1387-1393.</w:t>
      </w:r>
    </w:p>
    <w:p w14:paraId="015D87C2" w14:textId="77777777" w:rsidR="007C5A7F" w:rsidRPr="007C5A7F" w:rsidRDefault="007C5A7F" w:rsidP="007C5A7F">
      <w:pPr>
        <w:pStyle w:val="EndNoteBibliography"/>
        <w:spacing w:after="0"/>
        <w:ind w:left="720" w:hanging="720"/>
        <w:rPr>
          <w:noProof/>
        </w:rPr>
      </w:pPr>
      <w:r w:rsidRPr="007C5A7F">
        <w:rPr>
          <w:noProof/>
        </w:rPr>
        <w:t>4.</w:t>
      </w:r>
      <w:r w:rsidRPr="007C5A7F">
        <w:rPr>
          <w:noProof/>
        </w:rPr>
        <w:tab/>
        <w:t xml:space="preserve">Forbester JL, Goulding D, Vallier L, et al. Interaction of salmonella enterica serovar Typhimurium with intestinal organoids derived from human induced pluripotent stem cells. </w:t>
      </w:r>
      <w:r w:rsidRPr="007C5A7F">
        <w:rPr>
          <w:i/>
          <w:noProof/>
        </w:rPr>
        <w:t xml:space="preserve">Infect Immun. </w:t>
      </w:r>
      <w:r w:rsidRPr="007C5A7F">
        <w:rPr>
          <w:noProof/>
        </w:rPr>
        <w:t>2015;83(7):2926-2934.</w:t>
      </w:r>
    </w:p>
    <w:p w14:paraId="02A7E9FC" w14:textId="77777777" w:rsidR="007C5A7F" w:rsidRPr="007C5A7F" w:rsidRDefault="007C5A7F" w:rsidP="007C5A7F">
      <w:pPr>
        <w:pStyle w:val="EndNoteBibliography"/>
        <w:spacing w:after="0"/>
        <w:ind w:left="720" w:hanging="720"/>
        <w:rPr>
          <w:noProof/>
        </w:rPr>
      </w:pPr>
      <w:r w:rsidRPr="007C5A7F">
        <w:rPr>
          <w:noProof/>
        </w:rPr>
        <w:t>5.</w:t>
      </w:r>
      <w:r w:rsidRPr="007C5A7F">
        <w:rPr>
          <w:noProof/>
        </w:rPr>
        <w:tab/>
        <w:t xml:space="preserve">Rajan A, Vela L, Zeng X-L, et al. Novel Segment- and Host-Specific Patterns of Enteroaggregative Escherichia coli Adherence to Human Intestinal Enteroids. </w:t>
      </w:r>
      <w:r w:rsidRPr="007C5A7F">
        <w:rPr>
          <w:i/>
          <w:noProof/>
        </w:rPr>
        <w:t xml:space="preserve">mBio. </w:t>
      </w:r>
      <w:r w:rsidRPr="007C5A7F">
        <w:rPr>
          <w:noProof/>
        </w:rPr>
        <w:t>2018;9(1):e02419-02417.</w:t>
      </w:r>
    </w:p>
    <w:p w14:paraId="70F65181" w14:textId="77777777" w:rsidR="007C5A7F" w:rsidRPr="007C5A7F" w:rsidRDefault="007C5A7F" w:rsidP="007C5A7F">
      <w:pPr>
        <w:pStyle w:val="EndNoteBibliography"/>
        <w:spacing w:after="0"/>
        <w:ind w:left="720" w:hanging="720"/>
        <w:rPr>
          <w:noProof/>
        </w:rPr>
      </w:pPr>
      <w:r w:rsidRPr="007C5A7F">
        <w:rPr>
          <w:noProof/>
        </w:rPr>
        <w:t>6.</w:t>
      </w:r>
      <w:r w:rsidRPr="007C5A7F">
        <w:rPr>
          <w:noProof/>
        </w:rPr>
        <w:tab/>
        <w:t xml:space="preserve">Finkbeiner SR, Zeng X-L, Utama B, Atmar RL, Shroyer NF, Estes MK. Stem cell-derived human intestinal organoids as an infection model for rotaviruses. </w:t>
      </w:r>
      <w:r w:rsidRPr="007C5A7F">
        <w:rPr>
          <w:i/>
          <w:noProof/>
        </w:rPr>
        <w:t xml:space="preserve">mBio. </w:t>
      </w:r>
      <w:r w:rsidRPr="007C5A7F">
        <w:rPr>
          <w:noProof/>
        </w:rPr>
        <w:t>2012;3(4):e00159.</w:t>
      </w:r>
    </w:p>
    <w:p w14:paraId="60B9C12F" w14:textId="77777777" w:rsidR="007C5A7F" w:rsidRPr="007C5A7F" w:rsidRDefault="007C5A7F" w:rsidP="007C5A7F">
      <w:pPr>
        <w:pStyle w:val="EndNoteBibliography"/>
        <w:spacing w:after="0"/>
        <w:ind w:left="720" w:hanging="720"/>
        <w:rPr>
          <w:noProof/>
        </w:rPr>
      </w:pPr>
      <w:r w:rsidRPr="007C5A7F">
        <w:rPr>
          <w:noProof/>
        </w:rPr>
        <w:t>7.</w:t>
      </w:r>
      <w:r w:rsidRPr="007C5A7F">
        <w:rPr>
          <w:noProof/>
        </w:rPr>
        <w:tab/>
        <w:t xml:space="preserve">Wilson SS, Tocchi A, Holly MK, Parks WC, Smith JG. A small intestinal organoid model of non-invasive enteric pathogen-epithelial cell interactions. </w:t>
      </w:r>
      <w:r w:rsidRPr="007C5A7F">
        <w:rPr>
          <w:i/>
          <w:noProof/>
        </w:rPr>
        <w:t xml:space="preserve">Mucosal Immunol. </w:t>
      </w:r>
      <w:r w:rsidRPr="007C5A7F">
        <w:rPr>
          <w:noProof/>
        </w:rPr>
        <w:t>2015;8(2):352-361.</w:t>
      </w:r>
    </w:p>
    <w:p w14:paraId="7C09E37C" w14:textId="77777777" w:rsidR="007C5A7F" w:rsidRPr="007C5A7F" w:rsidRDefault="007C5A7F" w:rsidP="007C5A7F">
      <w:pPr>
        <w:pStyle w:val="EndNoteBibliography"/>
        <w:spacing w:after="0"/>
        <w:ind w:left="720" w:hanging="720"/>
        <w:rPr>
          <w:noProof/>
        </w:rPr>
      </w:pPr>
      <w:r w:rsidRPr="007C5A7F">
        <w:rPr>
          <w:noProof/>
        </w:rPr>
        <w:t>8.</w:t>
      </w:r>
      <w:r w:rsidRPr="007C5A7F">
        <w:rPr>
          <w:noProof/>
        </w:rPr>
        <w:tab/>
        <w:t xml:space="preserve">Zhang Y-G, Wu S, Xia Y, Sun J. Salmonella-infected crypt-derived intestinal organoid culture system for host-bacterial interactions. </w:t>
      </w:r>
      <w:r w:rsidRPr="007C5A7F">
        <w:rPr>
          <w:i/>
          <w:noProof/>
        </w:rPr>
        <w:t xml:space="preserve">Physiol Rep. </w:t>
      </w:r>
      <w:r w:rsidRPr="007C5A7F">
        <w:rPr>
          <w:noProof/>
        </w:rPr>
        <w:t>2014;2(9):e12147.</w:t>
      </w:r>
    </w:p>
    <w:p w14:paraId="079A4B0D" w14:textId="77777777" w:rsidR="007C5A7F" w:rsidRPr="007C5A7F" w:rsidRDefault="007C5A7F" w:rsidP="007C5A7F">
      <w:pPr>
        <w:pStyle w:val="EndNoteBibliography"/>
        <w:spacing w:after="0"/>
        <w:ind w:left="720" w:hanging="720"/>
        <w:rPr>
          <w:noProof/>
        </w:rPr>
      </w:pPr>
      <w:r w:rsidRPr="007C5A7F">
        <w:rPr>
          <w:noProof/>
        </w:rPr>
        <w:t>9.</w:t>
      </w:r>
      <w:r w:rsidRPr="007C5A7F">
        <w:rPr>
          <w:noProof/>
        </w:rPr>
        <w:tab/>
        <w:t xml:space="preserve">Yin Y-B, Guo S-G, Wan D, Wu X, Yin Y-L. Enteroids: Promising in Vitro Models for Studies of Intestinal Physiology and Nutrition in Farm Animals. </w:t>
      </w:r>
      <w:r w:rsidRPr="007C5A7F">
        <w:rPr>
          <w:i/>
          <w:noProof/>
        </w:rPr>
        <w:t xml:space="preserve">Journal of Agricultural and Food Chemistry. </w:t>
      </w:r>
      <w:r w:rsidRPr="007C5A7F">
        <w:rPr>
          <w:noProof/>
        </w:rPr>
        <w:t>2019;67(9):2421-2428.</w:t>
      </w:r>
    </w:p>
    <w:p w14:paraId="3FDAA435" w14:textId="77777777" w:rsidR="007C5A7F" w:rsidRPr="007C5A7F" w:rsidRDefault="007C5A7F" w:rsidP="007C5A7F">
      <w:pPr>
        <w:pStyle w:val="EndNoteBibliography"/>
        <w:spacing w:after="0"/>
        <w:ind w:left="720" w:hanging="720"/>
        <w:rPr>
          <w:noProof/>
        </w:rPr>
      </w:pPr>
      <w:r w:rsidRPr="007C5A7F">
        <w:rPr>
          <w:noProof/>
        </w:rPr>
        <w:t>10.</w:t>
      </w:r>
      <w:r w:rsidRPr="007C5A7F">
        <w:rPr>
          <w:noProof/>
        </w:rPr>
        <w:tab/>
        <w:t xml:space="preserve">Noel G, Baetz NW, Staab JF, et al. A primary human macrophage-enteroid co-culture model to investigate mucosal gut physiology and host-pathogen interactions. </w:t>
      </w:r>
      <w:r w:rsidRPr="007C5A7F">
        <w:rPr>
          <w:i/>
          <w:noProof/>
        </w:rPr>
        <w:t xml:space="preserve">Sci Rep. </w:t>
      </w:r>
      <w:r w:rsidRPr="007C5A7F">
        <w:rPr>
          <w:noProof/>
        </w:rPr>
        <w:t>2017;7(1):45270.</w:t>
      </w:r>
    </w:p>
    <w:p w14:paraId="003213F8" w14:textId="77777777" w:rsidR="007C5A7F" w:rsidRPr="007C5A7F" w:rsidRDefault="007C5A7F" w:rsidP="007C5A7F">
      <w:pPr>
        <w:pStyle w:val="EndNoteBibliography"/>
        <w:spacing w:after="0"/>
        <w:ind w:left="720" w:hanging="720"/>
        <w:rPr>
          <w:noProof/>
        </w:rPr>
      </w:pPr>
      <w:r w:rsidRPr="007C5A7F">
        <w:rPr>
          <w:noProof/>
        </w:rPr>
        <w:t>11.</w:t>
      </w:r>
      <w:r w:rsidRPr="007C5A7F">
        <w:rPr>
          <w:noProof/>
        </w:rPr>
        <w:tab/>
        <w:t xml:space="preserve">van der Hee B, Loonen LMP, Taverne N, Taverne-Thiele JJ, Smidt H, Wells JM. Optimized procedures for generating an enhanced, near physiological 2D culture system from porcine intestinal organoids. </w:t>
      </w:r>
      <w:r w:rsidRPr="007C5A7F">
        <w:rPr>
          <w:i/>
          <w:noProof/>
        </w:rPr>
        <w:t xml:space="preserve">Stem Cell Research. </w:t>
      </w:r>
      <w:r w:rsidRPr="007C5A7F">
        <w:rPr>
          <w:noProof/>
        </w:rPr>
        <w:t>2018;28:165-171.</w:t>
      </w:r>
    </w:p>
    <w:p w14:paraId="47C58AFE" w14:textId="77777777" w:rsidR="007C5A7F" w:rsidRPr="007C5A7F" w:rsidRDefault="007C5A7F" w:rsidP="007C5A7F">
      <w:pPr>
        <w:pStyle w:val="EndNoteBibliography"/>
        <w:spacing w:after="0"/>
        <w:ind w:left="720" w:hanging="720"/>
        <w:rPr>
          <w:noProof/>
        </w:rPr>
      </w:pPr>
      <w:r w:rsidRPr="007C5A7F">
        <w:rPr>
          <w:noProof/>
        </w:rPr>
        <w:t>12.</w:t>
      </w:r>
      <w:r w:rsidRPr="007C5A7F">
        <w:rPr>
          <w:noProof/>
        </w:rPr>
        <w:tab/>
        <w:t xml:space="preserve">Moorefield EC, Blue RE, Quinney NL, Gentzsch M, Ding S. Generation of renewable mouse intestinal epithelial cell monolayers and organoids for functional analyses. </w:t>
      </w:r>
      <w:r w:rsidRPr="007C5A7F">
        <w:rPr>
          <w:i/>
          <w:noProof/>
        </w:rPr>
        <w:t xml:space="preserve">BMC Cell Biology. </w:t>
      </w:r>
      <w:r w:rsidRPr="007C5A7F">
        <w:rPr>
          <w:noProof/>
        </w:rPr>
        <w:t>2018;19(1):15.</w:t>
      </w:r>
    </w:p>
    <w:p w14:paraId="402C2610" w14:textId="77777777" w:rsidR="007C5A7F" w:rsidRPr="007C5A7F" w:rsidRDefault="007C5A7F" w:rsidP="007C5A7F">
      <w:pPr>
        <w:pStyle w:val="EndNoteBibliography"/>
        <w:spacing w:after="0"/>
        <w:ind w:left="720" w:hanging="720"/>
        <w:rPr>
          <w:noProof/>
        </w:rPr>
      </w:pPr>
      <w:r w:rsidRPr="007C5A7F">
        <w:rPr>
          <w:noProof/>
        </w:rPr>
        <w:t>13.</w:t>
      </w:r>
      <w:r w:rsidRPr="007C5A7F">
        <w:rPr>
          <w:noProof/>
        </w:rPr>
        <w:tab/>
        <w:t xml:space="preserve">Thorne CA, Chen IW, Sanman LE, Cobb MH, Wu LF, Altschuler SJ. Enteroid Monolayers Reveal an Autonomous WNT and BMP Circuit Controlling Intestinal Epithelial Growth and Organization. </w:t>
      </w:r>
      <w:r w:rsidRPr="007C5A7F">
        <w:rPr>
          <w:i/>
          <w:noProof/>
        </w:rPr>
        <w:t xml:space="preserve">Dev Cell. </w:t>
      </w:r>
      <w:r w:rsidRPr="007C5A7F">
        <w:rPr>
          <w:noProof/>
        </w:rPr>
        <w:t>2018;44(5):624-633.e624.</w:t>
      </w:r>
    </w:p>
    <w:p w14:paraId="5F738C58" w14:textId="77777777" w:rsidR="007C5A7F" w:rsidRPr="007C5A7F" w:rsidRDefault="007C5A7F" w:rsidP="007C5A7F">
      <w:pPr>
        <w:pStyle w:val="EndNoteBibliography"/>
        <w:spacing w:after="0"/>
        <w:ind w:left="720" w:hanging="720"/>
        <w:rPr>
          <w:noProof/>
        </w:rPr>
      </w:pPr>
      <w:r w:rsidRPr="007C5A7F">
        <w:rPr>
          <w:noProof/>
        </w:rPr>
        <w:t>14.</w:t>
      </w:r>
      <w:r w:rsidRPr="007C5A7F">
        <w:rPr>
          <w:noProof/>
        </w:rPr>
        <w:tab/>
        <w:t xml:space="preserve">Luu L, Johnston LJ, Derricott H, et al. An Open-Format Enteroid Culture System for Interrogation of Interactions Between Toxoplasma gondii and the Intestinal Epithelium. </w:t>
      </w:r>
      <w:r w:rsidRPr="007C5A7F">
        <w:rPr>
          <w:i/>
          <w:noProof/>
        </w:rPr>
        <w:t xml:space="preserve">Front Cell Infect Microbiol. </w:t>
      </w:r>
      <w:r w:rsidRPr="007C5A7F">
        <w:rPr>
          <w:noProof/>
        </w:rPr>
        <w:t>2019;9:300-300.</w:t>
      </w:r>
    </w:p>
    <w:p w14:paraId="0889FFA8" w14:textId="77777777" w:rsidR="007C5A7F" w:rsidRPr="007C5A7F" w:rsidRDefault="007C5A7F" w:rsidP="007C5A7F">
      <w:pPr>
        <w:pStyle w:val="EndNoteBibliography"/>
        <w:spacing w:after="0"/>
        <w:ind w:left="720" w:hanging="720"/>
        <w:rPr>
          <w:noProof/>
        </w:rPr>
      </w:pPr>
      <w:r w:rsidRPr="007C5A7F">
        <w:rPr>
          <w:noProof/>
        </w:rPr>
        <w:lastRenderedPageBreak/>
        <w:t>15.</w:t>
      </w:r>
      <w:r w:rsidRPr="007C5A7F">
        <w:rPr>
          <w:noProof/>
        </w:rPr>
        <w:tab/>
        <w:t xml:space="preserve">Co JY, Margalef-Català M, Li X, et al. Controlling Epithelial Polarity: A Human Enteroid Model for Host-Pathogen Interactions. </w:t>
      </w:r>
      <w:r w:rsidRPr="007C5A7F">
        <w:rPr>
          <w:i/>
          <w:noProof/>
        </w:rPr>
        <w:t xml:space="preserve">Cell Rep. </w:t>
      </w:r>
      <w:r w:rsidRPr="007C5A7F">
        <w:rPr>
          <w:noProof/>
        </w:rPr>
        <w:t>2019;26(9):2509-2520.e2504.</w:t>
      </w:r>
    </w:p>
    <w:p w14:paraId="205D4358" w14:textId="77777777" w:rsidR="007C5A7F" w:rsidRPr="007C5A7F" w:rsidRDefault="007C5A7F" w:rsidP="007C5A7F">
      <w:pPr>
        <w:pStyle w:val="EndNoteBibliography"/>
        <w:spacing w:after="0"/>
        <w:ind w:left="720" w:hanging="720"/>
        <w:rPr>
          <w:noProof/>
        </w:rPr>
      </w:pPr>
      <w:r w:rsidRPr="007C5A7F">
        <w:rPr>
          <w:noProof/>
        </w:rPr>
        <w:t>16.</w:t>
      </w:r>
      <w:r w:rsidRPr="007C5A7F">
        <w:rPr>
          <w:noProof/>
        </w:rPr>
        <w:tab/>
        <w:t>Betancourt ED, Hamid B, Fabian BT, Klotz C, Hartmann S, Seeber F. From entry to early dissemination-Toxoplasma gondii'sInitial Encounter with Its Host. In</w:t>
      </w:r>
      <w:r w:rsidRPr="007C5A7F">
        <w:rPr>
          <w:i/>
          <w:noProof/>
        </w:rPr>
        <w:t>.</w:t>
      </w:r>
      <w:r w:rsidRPr="007C5A7F">
        <w:rPr>
          <w:noProof/>
        </w:rPr>
        <w:t xml:space="preserve"> Vol 9: Frontiers Media S.A.; 2019.</w:t>
      </w:r>
    </w:p>
    <w:p w14:paraId="431CA845" w14:textId="77777777" w:rsidR="007C5A7F" w:rsidRPr="007C5A7F" w:rsidRDefault="007C5A7F" w:rsidP="007C5A7F">
      <w:pPr>
        <w:pStyle w:val="EndNoteBibliography"/>
        <w:spacing w:after="0"/>
        <w:ind w:left="720" w:hanging="720"/>
        <w:rPr>
          <w:noProof/>
        </w:rPr>
      </w:pPr>
      <w:r w:rsidRPr="007C5A7F">
        <w:rPr>
          <w:noProof/>
        </w:rPr>
        <w:t>17.</w:t>
      </w:r>
      <w:r w:rsidRPr="007C5A7F">
        <w:rPr>
          <w:noProof/>
        </w:rPr>
        <w:tab/>
        <w:t xml:space="preserve">Derricott H, Luu L, Fong WY, et al. Developing a 3D intestinal epithelium model for livestock species. </w:t>
      </w:r>
      <w:r w:rsidRPr="007C5A7F">
        <w:rPr>
          <w:i/>
          <w:noProof/>
        </w:rPr>
        <w:t xml:space="preserve">Cell and Tissue Research. </w:t>
      </w:r>
      <w:r w:rsidRPr="007C5A7F">
        <w:rPr>
          <w:noProof/>
        </w:rPr>
        <w:t>2019;375(2):409-424.</w:t>
      </w:r>
    </w:p>
    <w:p w14:paraId="13CB5EE6" w14:textId="77777777" w:rsidR="007C5A7F" w:rsidRPr="007C5A7F" w:rsidRDefault="007C5A7F" w:rsidP="007C5A7F">
      <w:pPr>
        <w:pStyle w:val="EndNoteBibliography"/>
        <w:spacing w:after="0"/>
        <w:ind w:left="720" w:hanging="720"/>
        <w:rPr>
          <w:noProof/>
        </w:rPr>
      </w:pPr>
      <w:r w:rsidRPr="007C5A7F">
        <w:rPr>
          <w:noProof/>
        </w:rPr>
        <w:t>18.</w:t>
      </w:r>
      <w:r w:rsidRPr="007C5A7F">
        <w:rPr>
          <w:noProof/>
        </w:rPr>
        <w:tab/>
        <w:t xml:space="preserve">Martorelli Di Genova B, Wilson SK, Dubey JP, Knoll LJ. Intestinal delta-6-desaturase activity determines host range for Toxoplasma sexual reproduction. </w:t>
      </w:r>
      <w:r w:rsidRPr="007C5A7F">
        <w:rPr>
          <w:i/>
          <w:noProof/>
        </w:rPr>
        <w:t xml:space="preserve">PLoS Biol. </w:t>
      </w:r>
      <w:r w:rsidRPr="007C5A7F">
        <w:rPr>
          <w:noProof/>
        </w:rPr>
        <w:t>2019;17(8):e3000364-e3000364.</w:t>
      </w:r>
    </w:p>
    <w:p w14:paraId="5C89E6D7" w14:textId="77777777" w:rsidR="007C5A7F" w:rsidRPr="007C5A7F" w:rsidRDefault="007C5A7F" w:rsidP="007C5A7F">
      <w:pPr>
        <w:pStyle w:val="EndNoteBibliography"/>
        <w:spacing w:after="0"/>
        <w:ind w:left="720" w:hanging="720"/>
        <w:rPr>
          <w:noProof/>
        </w:rPr>
      </w:pPr>
      <w:r w:rsidRPr="007C5A7F">
        <w:rPr>
          <w:noProof/>
        </w:rPr>
        <w:t>19.</w:t>
      </w:r>
      <w:r w:rsidRPr="007C5A7F">
        <w:rPr>
          <w:noProof/>
        </w:rPr>
        <w:tab/>
        <w:t xml:space="preserve">Cardenas D, Bhalchandra S, Lamisere H, et al. Two- and Three-Dimensional Bioengineered Human Intestinal Tissue Models for Cryptosporidium. In: Mead JR, Arrowood MJ, eds. </w:t>
      </w:r>
      <w:r w:rsidRPr="007C5A7F">
        <w:rPr>
          <w:i/>
          <w:noProof/>
        </w:rPr>
        <w:t>Cryptosporidium: Methods and Protocols.</w:t>
      </w:r>
      <w:r w:rsidRPr="007C5A7F">
        <w:rPr>
          <w:noProof/>
        </w:rPr>
        <w:t xml:space="preserve"> New York, NY: Springer New York; 2020:373-402.</w:t>
      </w:r>
    </w:p>
    <w:p w14:paraId="3BFB43B7" w14:textId="77777777" w:rsidR="007C5A7F" w:rsidRPr="007C5A7F" w:rsidRDefault="007C5A7F" w:rsidP="007C5A7F">
      <w:pPr>
        <w:pStyle w:val="EndNoteBibliography"/>
        <w:spacing w:after="0"/>
        <w:ind w:left="720" w:hanging="720"/>
        <w:rPr>
          <w:noProof/>
        </w:rPr>
      </w:pPr>
      <w:r w:rsidRPr="007C5A7F">
        <w:rPr>
          <w:noProof/>
        </w:rPr>
        <w:t>20.</w:t>
      </w:r>
      <w:r w:rsidRPr="007C5A7F">
        <w:rPr>
          <w:noProof/>
        </w:rPr>
        <w:tab/>
        <w:t xml:space="preserve">Dutta D, Heo I, O'Connor R. Studying Cryptosporidium Infection in 3D Tissue-derived Human Organoid Culture Systems by Microinjection. </w:t>
      </w:r>
      <w:r w:rsidRPr="007C5A7F">
        <w:rPr>
          <w:i/>
          <w:noProof/>
        </w:rPr>
        <w:t xml:space="preserve">JoVE. </w:t>
      </w:r>
      <w:r w:rsidRPr="007C5A7F">
        <w:rPr>
          <w:noProof/>
        </w:rPr>
        <w:t>2019(151):e59610.</w:t>
      </w:r>
    </w:p>
    <w:p w14:paraId="233D0E58" w14:textId="77777777" w:rsidR="007C5A7F" w:rsidRPr="007C5A7F" w:rsidRDefault="007C5A7F" w:rsidP="007C5A7F">
      <w:pPr>
        <w:pStyle w:val="EndNoteBibliography"/>
        <w:spacing w:after="0"/>
        <w:ind w:left="720" w:hanging="720"/>
        <w:rPr>
          <w:noProof/>
        </w:rPr>
      </w:pPr>
      <w:r w:rsidRPr="007C5A7F">
        <w:rPr>
          <w:noProof/>
        </w:rPr>
        <w:t>21.</w:t>
      </w:r>
      <w:r w:rsidRPr="007C5A7F">
        <w:rPr>
          <w:noProof/>
        </w:rPr>
        <w:tab/>
        <w:t xml:space="preserve">Heo I, Dutta D, Schaefer DA, et al. Modelling Cryptosporidium infection in human small intestinal and lung organoids. </w:t>
      </w:r>
      <w:r w:rsidRPr="007C5A7F">
        <w:rPr>
          <w:i/>
          <w:noProof/>
        </w:rPr>
        <w:t xml:space="preserve">Nat Microbiol. </w:t>
      </w:r>
      <w:r w:rsidRPr="007C5A7F">
        <w:rPr>
          <w:noProof/>
        </w:rPr>
        <w:t>2018;3(7):814-823.</w:t>
      </w:r>
    </w:p>
    <w:p w14:paraId="634E06E4" w14:textId="77777777" w:rsidR="007C5A7F" w:rsidRPr="007C5A7F" w:rsidRDefault="007C5A7F" w:rsidP="007C5A7F">
      <w:pPr>
        <w:pStyle w:val="EndNoteBibliography"/>
        <w:spacing w:after="0"/>
        <w:ind w:left="720" w:hanging="720"/>
        <w:rPr>
          <w:noProof/>
        </w:rPr>
      </w:pPr>
      <w:r w:rsidRPr="007C5A7F">
        <w:rPr>
          <w:noProof/>
        </w:rPr>
        <w:t>22.</w:t>
      </w:r>
      <w:r w:rsidRPr="007C5A7F">
        <w:rPr>
          <w:noProof/>
        </w:rPr>
        <w:tab/>
        <w:t xml:space="preserve">Kumar A, Chatterjee I, Anbazhagan AN, et al. Cryptosporidium parvum disrupts intestinal epithelial barrier function via altering expression of key tight junction and adherens junction proteins. </w:t>
      </w:r>
      <w:r w:rsidRPr="007C5A7F">
        <w:rPr>
          <w:i/>
          <w:noProof/>
        </w:rPr>
        <w:t xml:space="preserve">Cellular Microbiology. </w:t>
      </w:r>
      <w:r w:rsidRPr="007C5A7F">
        <w:rPr>
          <w:noProof/>
        </w:rPr>
        <w:t>2018;20(6):e12830.</w:t>
      </w:r>
    </w:p>
    <w:p w14:paraId="05693A6E" w14:textId="77777777" w:rsidR="007C5A7F" w:rsidRPr="007C5A7F" w:rsidRDefault="007C5A7F" w:rsidP="007C5A7F">
      <w:pPr>
        <w:pStyle w:val="EndNoteBibliography"/>
        <w:spacing w:after="0"/>
        <w:ind w:left="720" w:hanging="720"/>
        <w:rPr>
          <w:noProof/>
        </w:rPr>
      </w:pPr>
      <w:r w:rsidRPr="007C5A7F">
        <w:rPr>
          <w:noProof/>
        </w:rPr>
        <w:t>23.</w:t>
      </w:r>
      <w:r w:rsidRPr="007C5A7F">
        <w:rPr>
          <w:noProof/>
        </w:rPr>
        <w:tab/>
        <w:t xml:space="preserve">Kumar A, Jayawardena D, Anbazhagan AN, et al. Decreased SLC26A3 expression and function in intestinal epithelial cells in response to Cryptosporidium parvum infection. </w:t>
      </w:r>
      <w:r w:rsidRPr="007C5A7F">
        <w:rPr>
          <w:i/>
          <w:noProof/>
        </w:rPr>
        <w:t xml:space="preserve">American Journal of Physiology-Cell Physiology. </w:t>
      </w:r>
      <w:r w:rsidRPr="007C5A7F">
        <w:rPr>
          <w:noProof/>
        </w:rPr>
        <w:t>2019;317(6):C1205-C1212.</w:t>
      </w:r>
    </w:p>
    <w:p w14:paraId="2D348681" w14:textId="77777777" w:rsidR="007C5A7F" w:rsidRPr="007C5A7F" w:rsidRDefault="007C5A7F" w:rsidP="007C5A7F">
      <w:pPr>
        <w:pStyle w:val="EndNoteBibliography"/>
        <w:spacing w:after="0"/>
        <w:ind w:left="720" w:hanging="720"/>
        <w:rPr>
          <w:noProof/>
        </w:rPr>
      </w:pPr>
      <w:r w:rsidRPr="007C5A7F">
        <w:rPr>
          <w:noProof/>
        </w:rPr>
        <w:t>24.</w:t>
      </w:r>
      <w:r w:rsidRPr="007C5A7F">
        <w:rPr>
          <w:noProof/>
        </w:rPr>
        <w:tab/>
        <w:t xml:space="preserve">Wilke G, Funkhouser-Jones LJ, Wang Y, et al. A Stem-Cell-Derived Platform Enables Complete Cryptosporidium Development In Vitro and Genetic Tractability. </w:t>
      </w:r>
      <w:r w:rsidRPr="007C5A7F">
        <w:rPr>
          <w:i/>
          <w:noProof/>
        </w:rPr>
        <w:t xml:space="preserve">Cell Host Microbe. </w:t>
      </w:r>
      <w:r w:rsidRPr="007C5A7F">
        <w:rPr>
          <w:noProof/>
        </w:rPr>
        <w:t>2019;26(1):123-134.e128.</w:t>
      </w:r>
    </w:p>
    <w:p w14:paraId="56639CC7" w14:textId="77777777" w:rsidR="007C5A7F" w:rsidRPr="007C5A7F" w:rsidRDefault="007C5A7F" w:rsidP="007C5A7F">
      <w:pPr>
        <w:pStyle w:val="EndNoteBibliography"/>
        <w:spacing w:after="0"/>
        <w:ind w:left="720" w:hanging="720"/>
        <w:rPr>
          <w:noProof/>
        </w:rPr>
      </w:pPr>
      <w:r w:rsidRPr="007C5A7F">
        <w:rPr>
          <w:noProof/>
        </w:rPr>
        <w:t>25.</w:t>
      </w:r>
      <w:r w:rsidRPr="007C5A7F">
        <w:rPr>
          <w:noProof/>
        </w:rPr>
        <w:tab/>
        <w:t xml:space="preserve">Zhang X-T, Gong A-Y, Wang Y, et al. Cryptosporidium parvum infection attenuates the ex vivo propagation of murine intestinal enteroids. </w:t>
      </w:r>
      <w:r w:rsidRPr="007C5A7F">
        <w:rPr>
          <w:i/>
          <w:noProof/>
        </w:rPr>
        <w:t xml:space="preserve">Physiol Rep. </w:t>
      </w:r>
      <w:r w:rsidRPr="007C5A7F">
        <w:rPr>
          <w:noProof/>
        </w:rPr>
        <w:t>2016;4(24):e13060.</w:t>
      </w:r>
    </w:p>
    <w:p w14:paraId="309F3695" w14:textId="77777777" w:rsidR="007C5A7F" w:rsidRPr="007C5A7F" w:rsidRDefault="007C5A7F" w:rsidP="007C5A7F">
      <w:pPr>
        <w:pStyle w:val="EndNoteBibliography"/>
        <w:spacing w:after="0"/>
        <w:ind w:left="720" w:hanging="720"/>
        <w:rPr>
          <w:noProof/>
        </w:rPr>
      </w:pPr>
      <w:r w:rsidRPr="007C5A7F">
        <w:rPr>
          <w:noProof/>
        </w:rPr>
        <w:t>26.</w:t>
      </w:r>
      <w:r w:rsidRPr="007C5A7F">
        <w:rPr>
          <w:noProof/>
        </w:rPr>
        <w:tab/>
        <w:t xml:space="preserve">Howe DK, Sibley LD. Toxoplasma gondii comprises three clonal lineages: correlation of parasite genotype with human disease. </w:t>
      </w:r>
      <w:r w:rsidRPr="007C5A7F">
        <w:rPr>
          <w:i/>
          <w:noProof/>
        </w:rPr>
        <w:t xml:space="preserve">The Journal of infectious diseases. </w:t>
      </w:r>
      <w:r w:rsidRPr="007C5A7F">
        <w:rPr>
          <w:noProof/>
        </w:rPr>
        <w:t>1995;172(6):1561-1566.</w:t>
      </w:r>
    </w:p>
    <w:p w14:paraId="30812689" w14:textId="77777777" w:rsidR="007C5A7F" w:rsidRPr="007C5A7F" w:rsidRDefault="007C5A7F" w:rsidP="007C5A7F">
      <w:pPr>
        <w:pStyle w:val="EndNoteBibliography"/>
        <w:spacing w:after="0"/>
        <w:ind w:left="720" w:hanging="720"/>
        <w:rPr>
          <w:noProof/>
        </w:rPr>
      </w:pPr>
      <w:r w:rsidRPr="007C5A7F">
        <w:rPr>
          <w:noProof/>
        </w:rPr>
        <w:t>27.</w:t>
      </w:r>
      <w:r w:rsidRPr="007C5A7F">
        <w:rPr>
          <w:noProof/>
        </w:rPr>
        <w:tab/>
        <w:t xml:space="preserve">Montoya JG, Liesenfeld O. Toxoplasmosis. </w:t>
      </w:r>
      <w:r w:rsidRPr="007C5A7F">
        <w:rPr>
          <w:i/>
          <w:noProof/>
        </w:rPr>
        <w:t xml:space="preserve">Lancet. </w:t>
      </w:r>
      <w:r w:rsidRPr="007C5A7F">
        <w:rPr>
          <w:noProof/>
        </w:rPr>
        <w:t>2004;363(9425):1965-1976.</w:t>
      </w:r>
    </w:p>
    <w:p w14:paraId="326C0D97" w14:textId="77777777" w:rsidR="007C5A7F" w:rsidRPr="007C5A7F" w:rsidRDefault="007C5A7F" w:rsidP="007C5A7F">
      <w:pPr>
        <w:pStyle w:val="EndNoteBibliography"/>
        <w:spacing w:after="0"/>
        <w:ind w:left="720" w:hanging="720"/>
        <w:rPr>
          <w:noProof/>
        </w:rPr>
      </w:pPr>
      <w:r w:rsidRPr="007C5A7F">
        <w:rPr>
          <w:noProof/>
        </w:rPr>
        <w:t>28.</w:t>
      </w:r>
      <w:r w:rsidRPr="007C5A7F">
        <w:rPr>
          <w:noProof/>
        </w:rPr>
        <w:tab/>
        <w:t xml:space="preserve">Lehmann T, Marcet PL, Graham DH, Dahl ER, Dubey JP. Globalization and the population structure of Toxoplasma gondii. </w:t>
      </w:r>
      <w:r w:rsidRPr="007C5A7F">
        <w:rPr>
          <w:i/>
          <w:noProof/>
        </w:rPr>
        <w:t xml:space="preserve">Proceedings of the National Academy of Sciences of the United States of America. </w:t>
      </w:r>
      <w:r w:rsidRPr="007C5A7F">
        <w:rPr>
          <w:noProof/>
        </w:rPr>
        <w:t>2006;103(30):11423-11428.</w:t>
      </w:r>
    </w:p>
    <w:p w14:paraId="47CD2569" w14:textId="77777777" w:rsidR="007C5A7F" w:rsidRPr="007C5A7F" w:rsidRDefault="007C5A7F" w:rsidP="007C5A7F">
      <w:pPr>
        <w:pStyle w:val="EndNoteBibliography"/>
        <w:spacing w:after="0"/>
        <w:ind w:left="720" w:hanging="720"/>
        <w:rPr>
          <w:noProof/>
        </w:rPr>
      </w:pPr>
      <w:r w:rsidRPr="007C5A7F">
        <w:rPr>
          <w:noProof/>
        </w:rPr>
        <w:t>29.</w:t>
      </w:r>
      <w:r w:rsidRPr="007C5A7F">
        <w:rPr>
          <w:noProof/>
        </w:rPr>
        <w:tab/>
        <w:t xml:space="preserve">Roberts T, Murrell KD, Marks S. Economic losses caused by foodborne parasitic diseases. </w:t>
      </w:r>
      <w:r w:rsidRPr="007C5A7F">
        <w:rPr>
          <w:i/>
          <w:noProof/>
        </w:rPr>
        <w:t xml:space="preserve">Parasitology today (Personal ed). </w:t>
      </w:r>
      <w:r w:rsidRPr="007C5A7F">
        <w:rPr>
          <w:noProof/>
        </w:rPr>
        <w:t>1994;10(11):419-423.</w:t>
      </w:r>
    </w:p>
    <w:p w14:paraId="3C39514A" w14:textId="77777777" w:rsidR="007C5A7F" w:rsidRPr="007C5A7F" w:rsidRDefault="007C5A7F" w:rsidP="007C5A7F">
      <w:pPr>
        <w:pStyle w:val="EndNoteBibliography"/>
        <w:spacing w:after="0"/>
        <w:ind w:left="720" w:hanging="720"/>
        <w:rPr>
          <w:noProof/>
        </w:rPr>
      </w:pPr>
      <w:r w:rsidRPr="007C5A7F">
        <w:rPr>
          <w:noProof/>
        </w:rPr>
        <w:t>30.</w:t>
      </w:r>
      <w:r w:rsidRPr="007C5A7F">
        <w:rPr>
          <w:noProof/>
        </w:rPr>
        <w:tab/>
        <w:t>Benavides J, Fernández M, Castaño P, Ferreras MC, Ortega-Mora L, Pérez V. Ovine Toxoplasmosis: A New Look at its Pathogenesis. In</w:t>
      </w:r>
      <w:r w:rsidRPr="007C5A7F">
        <w:rPr>
          <w:i/>
          <w:noProof/>
        </w:rPr>
        <w:t>.</w:t>
      </w:r>
      <w:r w:rsidRPr="007C5A7F">
        <w:rPr>
          <w:noProof/>
        </w:rPr>
        <w:t xml:space="preserve"> Vol 157: W.B. Saunders Ltd; 2017:34-38.</w:t>
      </w:r>
    </w:p>
    <w:p w14:paraId="213F59F8" w14:textId="77777777" w:rsidR="007C5A7F" w:rsidRPr="007C5A7F" w:rsidRDefault="007C5A7F" w:rsidP="007C5A7F">
      <w:pPr>
        <w:pStyle w:val="EndNoteBibliography"/>
        <w:spacing w:after="0"/>
        <w:ind w:left="720" w:hanging="720"/>
        <w:rPr>
          <w:noProof/>
        </w:rPr>
      </w:pPr>
      <w:r w:rsidRPr="007C5A7F">
        <w:rPr>
          <w:noProof/>
        </w:rPr>
        <w:t>31.</w:t>
      </w:r>
      <w:r w:rsidRPr="007C5A7F">
        <w:rPr>
          <w:noProof/>
        </w:rPr>
        <w:tab/>
        <w:t>Shaapan RM. The common zoonotic protozoal diseases causing abortion. In</w:t>
      </w:r>
      <w:r w:rsidRPr="007C5A7F">
        <w:rPr>
          <w:i/>
          <w:noProof/>
        </w:rPr>
        <w:t>.</w:t>
      </w:r>
      <w:r w:rsidRPr="007C5A7F">
        <w:rPr>
          <w:noProof/>
        </w:rPr>
        <w:t xml:space="preserve"> Vol 40: Springer India; 2016:1116-1129.</w:t>
      </w:r>
    </w:p>
    <w:p w14:paraId="2A90F06D" w14:textId="77777777" w:rsidR="007C5A7F" w:rsidRPr="007C5A7F" w:rsidRDefault="007C5A7F" w:rsidP="007C5A7F">
      <w:pPr>
        <w:pStyle w:val="EndNoteBibliography"/>
        <w:spacing w:after="0"/>
        <w:ind w:left="720" w:hanging="720"/>
        <w:rPr>
          <w:noProof/>
        </w:rPr>
      </w:pPr>
      <w:r w:rsidRPr="007C5A7F">
        <w:rPr>
          <w:noProof/>
        </w:rPr>
        <w:lastRenderedPageBreak/>
        <w:t>32.</w:t>
      </w:r>
      <w:r w:rsidRPr="007C5A7F">
        <w:rPr>
          <w:noProof/>
        </w:rPr>
        <w:tab/>
        <w:t xml:space="preserve">Robert-Gangneux F, Dardé M-L. Epidemiology of and diagnostic strategies for toxoplasmosis. </w:t>
      </w:r>
      <w:r w:rsidRPr="007C5A7F">
        <w:rPr>
          <w:i/>
          <w:noProof/>
        </w:rPr>
        <w:t xml:space="preserve">Clin Microbiol Rev. </w:t>
      </w:r>
      <w:r w:rsidRPr="007C5A7F">
        <w:rPr>
          <w:noProof/>
        </w:rPr>
        <w:t>2012;25(2):264-296.</w:t>
      </w:r>
    </w:p>
    <w:p w14:paraId="502141F2" w14:textId="77777777" w:rsidR="007C5A7F" w:rsidRPr="007C5A7F" w:rsidRDefault="007C5A7F" w:rsidP="007C5A7F">
      <w:pPr>
        <w:pStyle w:val="EndNoteBibliography"/>
        <w:spacing w:after="0"/>
        <w:ind w:left="720" w:hanging="720"/>
        <w:rPr>
          <w:noProof/>
        </w:rPr>
      </w:pPr>
      <w:r w:rsidRPr="007C5A7F">
        <w:rPr>
          <w:noProof/>
        </w:rPr>
        <w:t>33.</w:t>
      </w:r>
      <w:r w:rsidRPr="007C5A7F">
        <w:rPr>
          <w:noProof/>
        </w:rPr>
        <w:tab/>
        <w:t xml:space="preserve">Dubey JP, Lindsay DS, Speer CA. Structures of Toxoplasma gondii tachyzoites, bradyzoites, and sporozoites and biology and development of tissue cysts. </w:t>
      </w:r>
      <w:r w:rsidRPr="007C5A7F">
        <w:rPr>
          <w:i/>
          <w:noProof/>
        </w:rPr>
        <w:t xml:space="preserve">Clin Microbiol Rev. </w:t>
      </w:r>
      <w:r w:rsidRPr="007C5A7F">
        <w:rPr>
          <w:noProof/>
        </w:rPr>
        <w:t>1998;11(2):267-299.</w:t>
      </w:r>
    </w:p>
    <w:p w14:paraId="3FEEE72D" w14:textId="77777777" w:rsidR="007C5A7F" w:rsidRPr="007C5A7F" w:rsidRDefault="007C5A7F" w:rsidP="007C5A7F">
      <w:pPr>
        <w:pStyle w:val="EndNoteBibliography"/>
        <w:spacing w:after="0"/>
        <w:ind w:left="720" w:hanging="720"/>
        <w:rPr>
          <w:noProof/>
        </w:rPr>
      </w:pPr>
      <w:r w:rsidRPr="007C5A7F">
        <w:rPr>
          <w:noProof/>
        </w:rPr>
        <w:t>34.</w:t>
      </w:r>
      <w:r w:rsidRPr="007C5A7F">
        <w:rPr>
          <w:noProof/>
        </w:rPr>
        <w:tab/>
        <w:t xml:space="preserve">Ferguson DJP. </w:t>
      </w:r>
      <w:r w:rsidRPr="007C5A7F">
        <w:rPr>
          <w:i/>
          <w:noProof/>
        </w:rPr>
        <w:t>Toxoplasma gondii and sex: Essential or optional extra?</w:t>
      </w:r>
      <w:r w:rsidRPr="007C5A7F">
        <w:rPr>
          <w:noProof/>
        </w:rPr>
        <w:t xml:space="preserve"> Vol 18: Elsevier Ltd; 2002.</w:t>
      </w:r>
    </w:p>
    <w:p w14:paraId="30D39721" w14:textId="77777777" w:rsidR="007C5A7F" w:rsidRPr="007C5A7F" w:rsidRDefault="007C5A7F" w:rsidP="007C5A7F">
      <w:pPr>
        <w:pStyle w:val="EndNoteBibliography"/>
        <w:spacing w:after="0"/>
        <w:ind w:left="720" w:hanging="720"/>
        <w:rPr>
          <w:noProof/>
        </w:rPr>
      </w:pPr>
      <w:r w:rsidRPr="007C5A7F">
        <w:rPr>
          <w:noProof/>
        </w:rPr>
        <w:t>35.</w:t>
      </w:r>
      <w:r w:rsidRPr="007C5A7F">
        <w:rPr>
          <w:noProof/>
        </w:rPr>
        <w:tab/>
        <w:t xml:space="preserve">Jones JL, Dubey JP. Waterborne toxoplasmosis – Recent developments. </w:t>
      </w:r>
      <w:r w:rsidRPr="007C5A7F">
        <w:rPr>
          <w:i/>
          <w:noProof/>
        </w:rPr>
        <w:t xml:space="preserve">Experimental Parasitology. </w:t>
      </w:r>
      <w:r w:rsidRPr="007C5A7F">
        <w:rPr>
          <w:noProof/>
        </w:rPr>
        <w:t>2010;124(1):10-25.</w:t>
      </w:r>
    </w:p>
    <w:p w14:paraId="24A22818" w14:textId="77777777" w:rsidR="007C5A7F" w:rsidRPr="007C5A7F" w:rsidRDefault="007C5A7F" w:rsidP="007C5A7F">
      <w:pPr>
        <w:pStyle w:val="EndNoteBibliography"/>
        <w:spacing w:after="0"/>
        <w:ind w:left="720" w:hanging="720"/>
        <w:rPr>
          <w:noProof/>
        </w:rPr>
      </w:pPr>
      <w:r w:rsidRPr="007C5A7F">
        <w:rPr>
          <w:noProof/>
        </w:rPr>
        <w:t>36.</w:t>
      </w:r>
      <w:r w:rsidRPr="007C5A7F">
        <w:rPr>
          <w:noProof/>
        </w:rPr>
        <w:tab/>
        <w:t xml:space="preserve">Dubey JP, Speer CA, Shen SK, Kwok OCH, Blixt JA. Oocyst-Induced Murine Toxoplasmosis: Life Cycle, Pathogenicity, and Stage Conversion in Mice Fed Toxoplasma gondii Oocysts. </w:t>
      </w:r>
      <w:r w:rsidRPr="007C5A7F">
        <w:rPr>
          <w:i/>
          <w:noProof/>
        </w:rPr>
        <w:t xml:space="preserve">The Journal of Parasitology. </w:t>
      </w:r>
      <w:r w:rsidRPr="007C5A7F">
        <w:rPr>
          <w:noProof/>
        </w:rPr>
        <w:t>1997;83(5):870-870.</w:t>
      </w:r>
    </w:p>
    <w:p w14:paraId="042B42EE" w14:textId="77777777" w:rsidR="007C5A7F" w:rsidRPr="007C5A7F" w:rsidRDefault="007C5A7F" w:rsidP="007C5A7F">
      <w:pPr>
        <w:pStyle w:val="EndNoteBibliography"/>
        <w:spacing w:after="0"/>
        <w:ind w:left="720" w:hanging="720"/>
        <w:rPr>
          <w:noProof/>
        </w:rPr>
      </w:pPr>
      <w:r w:rsidRPr="007C5A7F">
        <w:rPr>
          <w:noProof/>
        </w:rPr>
        <w:t>37.</w:t>
      </w:r>
      <w:r w:rsidRPr="007C5A7F">
        <w:rPr>
          <w:noProof/>
        </w:rPr>
        <w:tab/>
        <w:t xml:space="preserve">Dubey JP. Bradyzoite-Induced Murine Toxoplasmosis: Stage Conversion, Pathogenesis, and Tissue Cyst Formation in Mice Fed Bradvzoites of - Different Strains of Toxoplasma gondii. </w:t>
      </w:r>
      <w:r w:rsidRPr="007C5A7F">
        <w:rPr>
          <w:i/>
          <w:noProof/>
        </w:rPr>
        <w:t xml:space="preserve">Journal of Eukaryotic Microbiology. </w:t>
      </w:r>
      <w:r w:rsidRPr="007C5A7F">
        <w:rPr>
          <w:noProof/>
        </w:rPr>
        <w:t>1997;44(6):592-602.</w:t>
      </w:r>
    </w:p>
    <w:p w14:paraId="0C59472C" w14:textId="77777777" w:rsidR="007C5A7F" w:rsidRPr="007C5A7F" w:rsidRDefault="007C5A7F" w:rsidP="007C5A7F">
      <w:pPr>
        <w:pStyle w:val="EndNoteBibliography"/>
        <w:spacing w:after="0"/>
        <w:ind w:left="720" w:hanging="720"/>
        <w:rPr>
          <w:noProof/>
        </w:rPr>
      </w:pPr>
      <w:r w:rsidRPr="007C5A7F">
        <w:rPr>
          <w:noProof/>
        </w:rPr>
        <w:t>38.</w:t>
      </w:r>
      <w:r w:rsidRPr="007C5A7F">
        <w:rPr>
          <w:noProof/>
        </w:rPr>
        <w:tab/>
        <w:t xml:space="preserve">Coombes JL, Charsar BA, Han SJ, et al. Motile invaded neutrophils in the small intestine of Toxoplasma gondii-infected mice reveal a potential mechanism for parasite spread. </w:t>
      </w:r>
      <w:r w:rsidRPr="007C5A7F">
        <w:rPr>
          <w:i/>
          <w:noProof/>
        </w:rPr>
        <w:t xml:space="preserve">Proceedings of the National Academy of Sciences of the United States of America. </w:t>
      </w:r>
      <w:r w:rsidRPr="007C5A7F">
        <w:rPr>
          <w:noProof/>
        </w:rPr>
        <w:t>2013;110(21):E1913-1922.</w:t>
      </w:r>
    </w:p>
    <w:p w14:paraId="623C84BF" w14:textId="77777777" w:rsidR="007C5A7F" w:rsidRPr="007C5A7F" w:rsidRDefault="007C5A7F" w:rsidP="007C5A7F">
      <w:pPr>
        <w:pStyle w:val="EndNoteBibliography"/>
        <w:spacing w:after="0"/>
        <w:ind w:left="720" w:hanging="720"/>
        <w:rPr>
          <w:noProof/>
        </w:rPr>
      </w:pPr>
      <w:r w:rsidRPr="007C5A7F">
        <w:rPr>
          <w:noProof/>
        </w:rPr>
        <w:t>39.</w:t>
      </w:r>
      <w:r w:rsidRPr="007C5A7F">
        <w:rPr>
          <w:noProof/>
        </w:rPr>
        <w:tab/>
        <w:t xml:space="preserve">Gregg B, Taylor BC, John B, et al. Replication and distribution of toxoplasma gondii in the small intestine after oral infection with tissue cysts. </w:t>
      </w:r>
      <w:r w:rsidRPr="007C5A7F">
        <w:rPr>
          <w:i/>
          <w:noProof/>
        </w:rPr>
        <w:t xml:space="preserve">Infect Immun. </w:t>
      </w:r>
      <w:r w:rsidRPr="007C5A7F">
        <w:rPr>
          <w:noProof/>
        </w:rPr>
        <w:t>2013;81(5):1635-1643.</w:t>
      </w:r>
    </w:p>
    <w:p w14:paraId="3AD3BD53" w14:textId="77777777" w:rsidR="007C5A7F" w:rsidRPr="007C5A7F" w:rsidRDefault="007C5A7F" w:rsidP="007C5A7F">
      <w:pPr>
        <w:pStyle w:val="EndNoteBibliography"/>
        <w:spacing w:after="0"/>
        <w:ind w:left="720" w:hanging="720"/>
        <w:rPr>
          <w:noProof/>
        </w:rPr>
      </w:pPr>
      <w:r w:rsidRPr="007C5A7F">
        <w:rPr>
          <w:noProof/>
        </w:rPr>
        <w:t>40.</w:t>
      </w:r>
      <w:r w:rsidRPr="007C5A7F">
        <w:rPr>
          <w:noProof/>
        </w:rPr>
        <w:tab/>
        <w:t xml:space="preserve">Dalton JE, Cruickshank SM, Egan CE, et al. Intraepithelial γδ+ Lymphocytes Maintain the Integrity of Intestinal Epithelial Tight Junctions in Response to Infection. </w:t>
      </w:r>
      <w:r w:rsidRPr="007C5A7F">
        <w:rPr>
          <w:i/>
          <w:noProof/>
        </w:rPr>
        <w:t xml:space="preserve">Gastroenterology. </w:t>
      </w:r>
      <w:r w:rsidRPr="007C5A7F">
        <w:rPr>
          <w:noProof/>
        </w:rPr>
        <w:t>2006;131(3):818-829.</w:t>
      </w:r>
    </w:p>
    <w:p w14:paraId="4A326CAB" w14:textId="77777777" w:rsidR="007C5A7F" w:rsidRPr="007C5A7F" w:rsidRDefault="007C5A7F" w:rsidP="007C5A7F">
      <w:pPr>
        <w:pStyle w:val="EndNoteBibliography"/>
        <w:spacing w:after="0"/>
        <w:ind w:left="720" w:hanging="720"/>
        <w:rPr>
          <w:noProof/>
        </w:rPr>
      </w:pPr>
      <w:r w:rsidRPr="007C5A7F">
        <w:rPr>
          <w:noProof/>
        </w:rPr>
        <w:t>41.</w:t>
      </w:r>
      <w:r w:rsidRPr="007C5A7F">
        <w:rPr>
          <w:noProof/>
        </w:rPr>
        <w:tab/>
        <w:t>Szabo EK, Finney CAM. Toxoplasma gondii: One Organism, Multiple Models. In</w:t>
      </w:r>
      <w:r w:rsidRPr="007C5A7F">
        <w:rPr>
          <w:i/>
          <w:noProof/>
        </w:rPr>
        <w:t>.</w:t>
      </w:r>
      <w:r w:rsidRPr="007C5A7F">
        <w:rPr>
          <w:noProof/>
        </w:rPr>
        <w:t xml:space="preserve"> Vol 33: Elsevier Ltd; 2017:113-127.</w:t>
      </w:r>
    </w:p>
    <w:p w14:paraId="3C57DCD8" w14:textId="77777777" w:rsidR="007C5A7F" w:rsidRPr="007C5A7F" w:rsidRDefault="007C5A7F" w:rsidP="007C5A7F">
      <w:pPr>
        <w:pStyle w:val="EndNoteBibliography"/>
        <w:spacing w:after="0"/>
        <w:ind w:left="720" w:hanging="720"/>
        <w:rPr>
          <w:noProof/>
        </w:rPr>
      </w:pPr>
      <w:r w:rsidRPr="007C5A7F">
        <w:rPr>
          <w:noProof/>
        </w:rPr>
        <w:t>42.</w:t>
      </w:r>
      <w:r w:rsidRPr="007C5A7F">
        <w:rPr>
          <w:noProof/>
        </w:rPr>
        <w:tab/>
        <w:t xml:space="preserve">Meyer DJ, Allan JE, Beaman MH. Effect of route of infection on outcome of Toxoplasma gondii infection in hu-PBL SCID mice. </w:t>
      </w:r>
      <w:r w:rsidRPr="007C5A7F">
        <w:rPr>
          <w:i/>
          <w:noProof/>
        </w:rPr>
        <w:t xml:space="preserve">Eur J Microbiol Immunol (Bp). </w:t>
      </w:r>
      <w:r w:rsidRPr="007C5A7F">
        <w:rPr>
          <w:noProof/>
        </w:rPr>
        <w:t>2013;3(1):28-35.</w:t>
      </w:r>
    </w:p>
    <w:p w14:paraId="1F5A8D01" w14:textId="77777777" w:rsidR="007C5A7F" w:rsidRPr="007C5A7F" w:rsidRDefault="007C5A7F" w:rsidP="007C5A7F">
      <w:pPr>
        <w:pStyle w:val="EndNoteBibliography"/>
        <w:spacing w:after="0"/>
        <w:ind w:left="720" w:hanging="720"/>
        <w:rPr>
          <w:noProof/>
        </w:rPr>
      </w:pPr>
      <w:r w:rsidRPr="007C5A7F">
        <w:rPr>
          <w:noProof/>
        </w:rPr>
        <w:t>43.</w:t>
      </w:r>
      <w:r w:rsidRPr="007C5A7F">
        <w:rPr>
          <w:noProof/>
        </w:rPr>
        <w:tab/>
        <w:t xml:space="preserve">Liesenfeld O, Kosek J, Remington JS, Suzuki Y. Association of CD4+ T cell-dependent, interferon-gamma-mediated necrosis of the small intestine with genetic susceptibility of mice to peroral infection with Toxoplasma gondii. </w:t>
      </w:r>
      <w:r w:rsidRPr="007C5A7F">
        <w:rPr>
          <w:i/>
          <w:noProof/>
        </w:rPr>
        <w:t xml:space="preserve">J Exp Med. </w:t>
      </w:r>
      <w:r w:rsidRPr="007C5A7F">
        <w:rPr>
          <w:noProof/>
        </w:rPr>
        <w:t>1996;184(2):597-607.</w:t>
      </w:r>
    </w:p>
    <w:p w14:paraId="0E81255A" w14:textId="77777777" w:rsidR="007C5A7F" w:rsidRPr="007C5A7F" w:rsidRDefault="007C5A7F" w:rsidP="007C5A7F">
      <w:pPr>
        <w:pStyle w:val="EndNoteBibliography"/>
        <w:spacing w:after="0"/>
        <w:ind w:left="720" w:hanging="720"/>
        <w:rPr>
          <w:noProof/>
        </w:rPr>
      </w:pPr>
      <w:r w:rsidRPr="007C5A7F">
        <w:rPr>
          <w:noProof/>
        </w:rPr>
        <w:t>44.</w:t>
      </w:r>
      <w:r w:rsidRPr="007C5A7F">
        <w:rPr>
          <w:noProof/>
        </w:rPr>
        <w:tab/>
        <w:t xml:space="preserve">Schreiner M, Liesenfeld O. Small intestinal inflammation following oral infection with Toxoplasma gondii does not occur exclusively in C57BL/6 mice: Review of 70 reports from the literature. </w:t>
      </w:r>
      <w:r w:rsidRPr="007C5A7F">
        <w:rPr>
          <w:i/>
          <w:noProof/>
        </w:rPr>
        <w:t xml:space="preserve">Memorias do Instituto Oswaldo Cruz. </w:t>
      </w:r>
      <w:r w:rsidRPr="007C5A7F">
        <w:rPr>
          <w:noProof/>
        </w:rPr>
        <w:t>2009;104(2):221-233.</w:t>
      </w:r>
    </w:p>
    <w:p w14:paraId="0F8AA389" w14:textId="77777777" w:rsidR="007C5A7F" w:rsidRPr="007C5A7F" w:rsidRDefault="007C5A7F" w:rsidP="007C5A7F">
      <w:pPr>
        <w:pStyle w:val="EndNoteBibliography"/>
        <w:spacing w:after="0"/>
        <w:ind w:left="720" w:hanging="720"/>
        <w:rPr>
          <w:noProof/>
        </w:rPr>
      </w:pPr>
      <w:r w:rsidRPr="007C5A7F">
        <w:rPr>
          <w:noProof/>
        </w:rPr>
        <w:t>45.</w:t>
      </w:r>
      <w:r w:rsidRPr="007C5A7F">
        <w:rPr>
          <w:noProof/>
        </w:rPr>
        <w:tab/>
        <w:t xml:space="preserve">Hamilton CA, Young R, Jayaraman S, et al. Development of in vitro enteroids derived from bovine small intestinal crypts. </w:t>
      </w:r>
      <w:r w:rsidRPr="007C5A7F">
        <w:rPr>
          <w:i/>
          <w:noProof/>
        </w:rPr>
        <w:t xml:space="preserve">Vet Res. </w:t>
      </w:r>
      <w:r w:rsidRPr="007C5A7F">
        <w:rPr>
          <w:noProof/>
        </w:rPr>
        <w:t>2018;49(1):54-54.</w:t>
      </w:r>
    </w:p>
    <w:p w14:paraId="7CB9F1D7" w14:textId="77777777" w:rsidR="007C5A7F" w:rsidRPr="007C5A7F" w:rsidRDefault="007C5A7F" w:rsidP="007C5A7F">
      <w:pPr>
        <w:pStyle w:val="EndNoteBibliography"/>
        <w:spacing w:after="0"/>
        <w:ind w:left="720" w:hanging="720"/>
        <w:rPr>
          <w:noProof/>
        </w:rPr>
      </w:pPr>
      <w:r w:rsidRPr="007C5A7F">
        <w:rPr>
          <w:noProof/>
        </w:rPr>
        <w:t>46.</w:t>
      </w:r>
      <w:r w:rsidRPr="007C5A7F">
        <w:rPr>
          <w:noProof/>
        </w:rPr>
        <w:tab/>
        <w:t xml:space="preserve">Briceño MP, Nascimento LAC, Nogueira NP, et al. Toxoplasma gondii Infection Promotes Epithelial Barrier Dysfunction of Caco-2 Cells. </w:t>
      </w:r>
      <w:r w:rsidRPr="007C5A7F">
        <w:rPr>
          <w:i/>
          <w:noProof/>
        </w:rPr>
        <w:t xml:space="preserve">Journal of Histochemistry and Cytochemistry. </w:t>
      </w:r>
      <w:r w:rsidRPr="007C5A7F">
        <w:rPr>
          <w:noProof/>
        </w:rPr>
        <w:t>2016;64(8):459-469.</w:t>
      </w:r>
    </w:p>
    <w:p w14:paraId="363F882C" w14:textId="77777777" w:rsidR="007C5A7F" w:rsidRPr="007C5A7F" w:rsidRDefault="007C5A7F" w:rsidP="007C5A7F">
      <w:pPr>
        <w:pStyle w:val="EndNoteBibliography"/>
        <w:spacing w:after="0"/>
        <w:ind w:left="720" w:hanging="720"/>
        <w:rPr>
          <w:noProof/>
        </w:rPr>
      </w:pPr>
      <w:r w:rsidRPr="007C5A7F">
        <w:rPr>
          <w:noProof/>
        </w:rPr>
        <w:t>47.</w:t>
      </w:r>
      <w:r w:rsidRPr="007C5A7F">
        <w:rPr>
          <w:noProof/>
        </w:rPr>
        <w:tab/>
        <w:t xml:space="preserve">Jones EJ, Korcsmaros T, Carding SR. Mechanisms and pathways of Toxoplasma gondii transepithelial migration. </w:t>
      </w:r>
      <w:r w:rsidRPr="007C5A7F">
        <w:rPr>
          <w:i/>
          <w:noProof/>
        </w:rPr>
        <w:t xml:space="preserve">Tissue Barriers. </w:t>
      </w:r>
      <w:r w:rsidRPr="007C5A7F">
        <w:rPr>
          <w:noProof/>
        </w:rPr>
        <w:t>2017;5(1):e1273865-e1273865.</w:t>
      </w:r>
    </w:p>
    <w:p w14:paraId="5FF71145" w14:textId="77777777" w:rsidR="007C5A7F" w:rsidRPr="007C5A7F" w:rsidRDefault="007C5A7F" w:rsidP="007C5A7F">
      <w:pPr>
        <w:pStyle w:val="EndNoteBibliography"/>
        <w:spacing w:after="0"/>
        <w:ind w:left="720" w:hanging="720"/>
        <w:rPr>
          <w:noProof/>
        </w:rPr>
      </w:pPr>
      <w:r w:rsidRPr="007C5A7F">
        <w:rPr>
          <w:noProof/>
        </w:rPr>
        <w:t>48.</w:t>
      </w:r>
      <w:r w:rsidRPr="007C5A7F">
        <w:rPr>
          <w:noProof/>
        </w:rPr>
        <w:tab/>
        <w:t xml:space="preserve">Kauffman AL, Gyurdieva AV, Mabus JR, Ferguson C, Yan Z, Hornby PJ. Alternative functional in vitro models of human intestinal epithelia. </w:t>
      </w:r>
      <w:r w:rsidRPr="007C5A7F">
        <w:rPr>
          <w:i/>
          <w:noProof/>
        </w:rPr>
        <w:t xml:space="preserve">Front Pharmacol. </w:t>
      </w:r>
      <w:r w:rsidRPr="007C5A7F">
        <w:rPr>
          <w:noProof/>
        </w:rPr>
        <w:t>2013;4:79-79.</w:t>
      </w:r>
    </w:p>
    <w:p w14:paraId="54705181" w14:textId="77777777" w:rsidR="007C5A7F" w:rsidRPr="007C5A7F" w:rsidRDefault="007C5A7F" w:rsidP="007C5A7F">
      <w:pPr>
        <w:pStyle w:val="EndNoteBibliography"/>
        <w:spacing w:after="0"/>
        <w:ind w:left="720" w:hanging="720"/>
        <w:rPr>
          <w:noProof/>
        </w:rPr>
      </w:pPr>
      <w:r w:rsidRPr="007C5A7F">
        <w:rPr>
          <w:noProof/>
        </w:rPr>
        <w:lastRenderedPageBreak/>
        <w:t>49.</w:t>
      </w:r>
      <w:r w:rsidRPr="007C5A7F">
        <w:rPr>
          <w:noProof/>
        </w:rPr>
        <w:tab/>
        <w:t xml:space="preserve">Kaur G, Dufour JM. Cell lines. </w:t>
      </w:r>
      <w:r w:rsidRPr="007C5A7F">
        <w:rPr>
          <w:i/>
          <w:noProof/>
        </w:rPr>
        <w:t xml:space="preserve">Spermatogenesis. </w:t>
      </w:r>
      <w:r w:rsidRPr="007C5A7F">
        <w:rPr>
          <w:noProof/>
        </w:rPr>
        <w:t>2012;2(1):1-5.</w:t>
      </w:r>
    </w:p>
    <w:p w14:paraId="6B7ECF7A" w14:textId="77777777" w:rsidR="007C5A7F" w:rsidRPr="007C5A7F" w:rsidRDefault="007C5A7F" w:rsidP="007C5A7F">
      <w:pPr>
        <w:pStyle w:val="EndNoteBibliography"/>
        <w:spacing w:after="0"/>
        <w:ind w:left="720" w:hanging="720"/>
        <w:rPr>
          <w:noProof/>
        </w:rPr>
      </w:pPr>
      <w:r w:rsidRPr="007C5A7F">
        <w:rPr>
          <w:noProof/>
        </w:rPr>
        <w:t>50.</w:t>
      </w:r>
      <w:r w:rsidRPr="007C5A7F">
        <w:rPr>
          <w:noProof/>
        </w:rPr>
        <w:tab/>
        <w:t xml:space="preserve">Panja A, Goldberg S, Eckmann L, Krishen P, Mayer L. The Regulation and Functional Consequence of Proinflammatory Cytokine Binding on Human Intestinal Epithelial Cells. </w:t>
      </w:r>
      <w:r w:rsidRPr="007C5A7F">
        <w:rPr>
          <w:i/>
          <w:noProof/>
        </w:rPr>
        <w:t xml:space="preserve">The Journal of Immunology. </w:t>
      </w:r>
      <w:r w:rsidRPr="007C5A7F">
        <w:rPr>
          <w:noProof/>
        </w:rPr>
        <w:t>1998;161(7):3675.</w:t>
      </w:r>
    </w:p>
    <w:p w14:paraId="0F0C7942" w14:textId="77777777" w:rsidR="007C5A7F" w:rsidRPr="007C5A7F" w:rsidRDefault="007C5A7F" w:rsidP="007C5A7F">
      <w:pPr>
        <w:pStyle w:val="EndNoteBibliography"/>
        <w:spacing w:after="0"/>
        <w:ind w:left="720" w:hanging="720"/>
        <w:rPr>
          <w:noProof/>
        </w:rPr>
      </w:pPr>
      <w:r w:rsidRPr="007C5A7F">
        <w:rPr>
          <w:noProof/>
        </w:rPr>
        <w:t>51.</w:t>
      </w:r>
      <w:r w:rsidRPr="007C5A7F">
        <w:rPr>
          <w:noProof/>
        </w:rPr>
        <w:tab/>
        <w:t xml:space="preserve">Noben M, Vanhove W, Arnauts K, et al. Human intestinal epithelium in a dish: Current models for research into gastrointestinal pathophysiology. </w:t>
      </w:r>
      <w:r w:rsidRPr="007C5A7F">
        <w:rPr>
          <w:i/>
          <w:noProof/>
        </w:rPr>
        <w:t xml:space="preserve">United European Gastroenterol J. </w:t>
      </w:r>
      <w:r w:rsidRPr="007C5A7F">
        <w:rPr>
          <w:noProof/>
        </w:rPr>
        <w:t>2017;5(8):1073-1081.</w:t>
      </w:r>
    </w:p>
    <w:p w14:paraId="71A52EA5" w14:textId="77777777" w:rsidR="007C5A7F" w:rsidRPr="007C5A7F" w:rsidRDefault="007C5A7F" w:rsidP="007C5A7F">
      <w:pPr>
        <w:pStyle w:val="EndNoteBibliography"/>
        <w:spacing w:after="0"/>
        <w:ind w:left="720" w:hanging="720"/>
        <w:rPr>
          <w:noProof/>
        </w:rPr>
      </w:pPr>
      <w:r w:rsidRPr="007C5A7F">
        <w:rPr>
          <w:noProof/>
        </w:rPr>
        <w:t>52.</w:t>
      </w:r>
      <w:r w:rsidRPr="007C5A7F">
        <w:rPr>
          <w:noProof/>
        </w:rPr>
        <w:tab/>
        <w:t xml:space="preserve">Coombes JL, Charsar BA, Han S-J, et al. Motile invaded neutrophils in the small intestine of Toxoplasma gondii infected mice reveal a potential mechanism for parasite spread. </w:t>
      </w:r>
      <w:r w:rsidRPr="007C5A7F">
        <w:rPr>
          <w:i/>
          <w:noProof/>
        </w:rPr>
        <w:t xml:space="preserve">Proceedings of the National Academy of Sciences. </w:t>
      </w:r>
      <w:r w:rsidRPr="007C5A7F">
        <w:rPr>
          <w:noProof/>
        </w:rPr>
        <w:t>2013;110(21):E1913.</w:t>
      </w:r>
    </w:p>
    <w:p w14:paraId="12D07EC0" w14:textId="77777777" w:rsidR="007C5A7F" w:rsidRPr="007C5A7F" w:rsidRDefault="007C5A7F" w:rsidP="007C5A7F">
      <w:pPr>
        <w:pStyle w:val="EndNoteBibliography"/>
        <w:spacing w:after="0"/>
        <w:ind w:left="720" w:hanging="720"/>
        <w:rPr>
          <w:noProof/>
        </w:rPr>
      </w:pPr>
      <w:r w:rsidRPr="007C5A7F">
        <w:rPr>
          <w:noProof/>
        </w:rPr>
        <w:t>53.</w:t>
      </w:r>
      <w:r w:rsidRPr="007C5A7F">
        <w:rPr>
          <w:noProof/>
        </w:rPr>
        <w:tab/>
        <w:t xml:space="preserve">Robbins JR, Zeldovich VB, Poukchanski A, Boothroyd JC, Bakardjiev AI. Tissue Barriers of the Human Placenta to Infection with Toxoplasma gondii. </w:t>
      </w:r>
      <w:r w:rsidRPr="007C5A7F">
        <w:rPr>
          <w:i/>
          <w:noProof/>
        </w:rPr>
        <w:t xml:space="preserve">Infect Immun. </w:t>
      </w:r>
      <w:r w:rsidRPr="007C5A7F">
        <w:rPr>
          <w:noProof/>
        </w:rPr>
        <w:t>2012;80(1):418.</w:t>
      </w:r>
    </w:p>
    <w:p w14:paraId="56709EC2" w14:textId="77777777" w:rsidR="007C5A7F" w:rsidRPr="007C5A7F" w:rsidRDefault="007C5A7F" w:rsidP="007C5A7F">
      <w:pPr>
        <w:pStyle w:val="EndNoteBibliography"/>
        <w:spacing w:after="0"/>
        <w:ind w:left="720" w:hanging="720"/>
        <w:rPr>
          <w:noProof/>
        </w:rPr>
      </w:pPr>
      <w:r w:rsidRPr="007C5A7F">
        <w:rPr>
          <w:noProof/>
        </w:rPr>
        <w:t>54.</w:t>
      </w:r>
      <w:r w:rsidRPr="007C5A7F">
        <w:rPr>
          <w:noProof/>
        </w:rPr>
        <w:tab/>
        <w:t xml:space="preserve">Sato T, Stange DE, Ferrante M, et al. Long-term Expansion of Epithelial Organoids From Human Colon, Adenoma, Adenocarcinoma, and Barrett's Epithelium. </w:t>
      </w:r>
      <w:r w:rsidRPr="007C5A7F">
        <w:rPr>
          <w:i/>
          <w:noProof/>
        </w:rPr>
        <w:t xml:space="preserve">Gastroenterology. </w:t>
      </w:r>
      <w:r w:rsidRPr="007C5A7F">
        <w:rPr>
          <w:noProof/>
        </w:rPr>
        <w:t>2011;141(5):1762-1772.</w:t>
      </w:r>
    </w:p>
    <w:p w14:paraId="42B0B0FA" w14:textId="77777777" w:rsidR="007C5A7F" w:rsidRPr="007C5A7F" w:rsidRDefault="007C5A7F" w:rsidP="007C5A7F">
      <w:pPr>
        <w:pStyle w:val="EndNoteBibliography"/>
        <w:spacing w:after="0"/>
        <w:ind w:left="720" w:hanging="720"/>
        <w:rPr>
          <w:noProof/>
        </w:rPr>
      </w:pPr>
      <w:r w:rsidRPr="007C5A7F">
        <w:rPr>
          <w:noProof/>
        </w:rPr>
        <w:t>55.</w:t>
      </w:r>
      <w:r w:rsidRPr="007C5A7F">
        <w:rPr>
          <w:noProof/>
        </w:rPr>
        <w:tab/>
        <w:t xml:space="preserve">Nakamura T, Sato T. Advancing Intestinal Organoid Technology Toward Regenerative Medicine. </w:t>
      </w:r>
      <w:r w:rsidRPr="007C5A7F">
        <w:rPr>
          <w:i/>
          <w:noProof/>
        </w:rPr>
        <w:t xml:space="preserve">Cell Mol Gastroenterol Hepatol. </w:t>
      </w:r>
      <w:r w:rsidRPr="007C5A7F">
        <w:rPr>
          <w:noProof/>
        </w:rPr>
        <w:t>2018;5(1):51-60.</w:t>
      </w:r>
    </w:p>
    <w:p w14:paraId="2A7DBD03" w14:textId="77777777" w:rsidR="007C5A7F" w:rsidRPr="007C5A7F" w:rsidRDefault="007C5A7F" w:rsidP="007C5A7F">
      <w:pPr>
        <w:pStyle w:val="EndNoteBibliography"/>
        <w:spacing w:after="0"/>
        <w:ind w:left="720" w:hanging="720"/>
        <w:rPr>
          <w:noProof/>
        </w:rPr>
      </w:pPr>
      <w:r w:rsidRPr="007C5A7F">
        <w:rPr>
          <w:noProof/>
        </w:rPr>
        <w:t>56.</w:t>
      </w:r>
      <w:r w:rsidRPr="007C5A7F">
        <w:rPr>
          <w:noProof/>
        </w:rPr>
        <w:tab/>
        <w:t xml:space="preserve">Fatehullah A, Tan SH, Barker N. Organoids as an in vitro model of human development and disease. </w:t>
      </w:r>
      <w:r w:rsidRPr="007C5A7F">
        <w:rPr>
          <w:i/>
          <w:noProof/>
        </w:rPr>
        <w:t xml:space="preserve">Nature Cell Biology. </w:t>
      </w:r>
      <w:r w:rsidRPr="007C5A7F">
        <w:rPr>
          <w:noProof/>
        </w:rPr>
        <w:t>2016;18(3):246-254.</w:t>
      </w:r>
    </w:p>
    <w:p w14:paraId="1BD1C5AC" w14:textId="77777777" w:rsidR="007C5A7F" w:rsidRPr="007C5A7F" w:rsidRDefault="007C5A7F" w:rsidP="007C5A7F">
      <w:pPr>
        <w:pStyle w:val="EndNoteBibliography"/>
        <w:spacing w:after="0"/>
        <w:ind w:left="720" w:hanging="720"/>
        <w:rPr>
          <w:noProof/>
        </w:rPr>
      </w:pPr>
      <w:r w:rsidRPr="007C5A7F">
        <w:rPr>
          <w:noProof/>
        </w:rPr>
        <w:t>57.</w:t>
      </w:r>
      <w:r w:rsidRPr="007C5A7F">
        <w:rPr>
          <w:noProof/>
        </w:rPr>
        <w:tab/>
        <w:t xml:space="preserve">Urbischek M, Rannikmae H, Foets T, Ravn K, Hyvönen M, de la Roche M. Organoid culture media formulated with growth factors of defined cellular activity. </w:t>
      </w:r>
      <w:r w:rsidRPr="007C5A7F">
        <w:rPr>
          <w:i/>
          <w:noProof/>
        </w:rPr>
        <w:t xml:space="preserve">Sci Rep. </w:t>
      </w:r>
      <w:r w:rsidRPr="007C5A7F">
        <w:rPr>
          <w:noProof/>
        </w:rPr>
        <w:t>2019;9(1):6193-6193.</w:t>
      </w:r>
    </w:p>
    <w:p w14:paraId="62A051A6" w14:textId="3FC7A8BE" w:rsidR="007C5A7F" w:rsidRPr="007C5A7F" w:rsidRDefault="007C5A7F" w:rsidP="007C5A7F">
      <w:pPr>
        <w:pStyle w:val="EndNoteBibliography"/>
        <w:spacing w:after="0"/>
        <w:ind w:left="720" w:hanging="720"/>
        <w:rPr>
          <w:noProof/>
        </w:rPr>
      </w:pPr>
      <w:r w:rsidRPr="007C5A7F">
        <w:rPr>
          <w:noProof/>
        </w:rPr>
        <w:t>58.</w:t>
      </w:r>
      <w:r w:rsidRPr="007C5A7F">
        <w:rPr>
          <w:noProof/>
        </w:rPr>
        <w:tab/>
        <w:t xml:space="preserve">Invasion and Intracellular Survival by Toxoplasma. Madame Curie Bioscience Database; 2013. </w:t>
      </w:r>
      <w:hyperlink r:id="rId9" w:history="1">
        <w:r w:rsidRPr="007C5A7F">
          <w:rPr>
            <w:rStyle w:val="Hyperlink"/>
            <w:noProof/>
          </w:rPr>
          <w:t>https://www.ncbi.nlm.nih.gov/books/NBK6450/</w:t>
        </w:r>
      </w:hyperlink>
      <w:r w:rsidRPr="007C5A7F">
        <w:rPr>
          <w:noProof/>
        </w:rPr>
        <w:t>.</w:t>
      </w:r>
    </w:p>
    <w:p w14:paraId="6D463701" w14:textId="77777777" w:rsidR="007C5A7F" w:rsidRPr="007C5A7F" w:rsidRDefault="007C5A7F" w:rsidP="007C5A7F">
      <w:pPr>
        <w:pStyle w:val="EndNoteBibliography"/>
        <w:spacing w:after="0"/>
        <w:ind w:left="720" w:hanging="720"/>
        <w:rPr>
          <w:noProof/>
        </w:rPr>
      </w:pPr>
      <w:r w:rsidRPr="007C5A7F">
        <w:rPr>
          <w:noProof/>
        </w:rPr>
        <w:t>59.</w:t>
      </w:r>
      <w:r w:rsidRPr="007C5A7F">
        <w:rPr>
          <w:noProof/>
        </w:rPr>
        <w:tab/>
        <w:t xml:space="preserve">Barragan A, Brossier F, Sibley LD. Transepithelial migration of Toxoplasma gondii involves an interaction of intercellular adhesion molecule 1 (ICAM-1) with the parasite adhesin MIC2. </w:t>
      </w:r>
      <w:r w:rsidRPr="007C5A7F">
        <w:rPr>
          <w:i/>
          <w:noProof/>
        </w:rPr>
        <w:t xml:space="preserve">Cellular Microbiology. </w:t>
      </w:r>
      <w:r w:rsidRPr="007C5A7F">
        <w:rPr>
          <w:noProof/>
        </w:rPr>
        <w:t>2005;7(4):561-568.</w:t>
      </w:r>
    </w:p>
    <w:p w14:paraId="09530297" w14:textId="77777777" w:rsidR="007C5A7F" w:rsidRPr="007C5A7F" w:rsidRDefault="007C5A7F" w:rsidP="007C5A7F">
      <w:pPr>
        <w:pStyle w:val="EndNoteBibliography"/>
        <w:spacing w:after="0"/>
        <w:ind w:left="720" w:hanging="720"/>
        <w:rPr>
          <w:noProof/>
        </w:rPr>
      </w:pPr>
      <w:r w:rsidRPr="007C5A7F">
        <w:rPr>
          <w:noProof/>
        </w:rPr>
        <w:t>60.</w:t>
      </w:r>
      <w:r w:rsidRPr="007C5A7F">
        <w:rPr>
          <w:noProof/>
        </w:rPr>
        <w:tab/>
        <w:t>Lambert H, Barragan A. Modelling parasite dissemination: Host cell subversion and immune evasion by Toxoplasma gondii. In</w:t>
      </w:r>
      <w:r w:rsidRPr="007C5A7F">
        <w:rPr>
          <w:i/>
          <w:noProof/>
        </w:rPr>
        <w:t>.</w:t>
      </w:r>
      <w:r w:rsidRPr="007C5A7F">
        <w:rPr>
          <w:noProof/>
        </w:rPr>
        <w:t xml:space="preserve"> Vol 122010:292-300.</w:t>
      </w:r>
    </w:p>
    <w:p w14:paraId="6132842F" w14:textId="77777777" w:rsidR="007C5A7F" w:rsidRPr="007C5A7F" w:rsidRDefault="007C5A7F" w:rsidP="007C5A7F">
      <w:pPr>
        <w:pStyle w:val="EndNoteBibliography"/>
        <w:spacing w:after="0"/>
        <w:ind w:left="720" w:hanging="720"/>
        <w:rPr>
          <w:noProof/>
        </w:rPr>
      </w:pPr>
      <w:r w:rsidRPr="007C5A7F">
        <w:rPr>
          <w:noProof/>
        </w:rPr>
        <w:t>61.</w:t>
      </w:r>
      <w:r w:rsidRPr="007C5A7F">
        <w:rPr>
          <w:noProof/>
        </w:rPr>
        <w:tab/>
        <w:t xml:space="preserve">Paredes-Santos TC, de Souza W, Attias M. Dynamics and 3D organization of secretory organelles of Toxoplasma gondii. </w:t>
      </w:r>
      <w:r w:rsidRPr="007C5A7F">
        <w:rPr>
          <w:i/>
          <w:noProof/>
        </w:rPr>
        <w:t xml:space="preserve">Journal of Structural Biology. </w:t>
      </w:r>
      <w:r w:rsidRPr="007C5A7F">
        <w:rPr>
          <w:noProof/>
        </w:rPr>
        <w:t>2012;177(2):420-430.</w:t>
      </w:r>
    </w:p>
    <w:p w14:paraId="1AFFDD72" w14:textId="77777777" w:rsidR="007C5A7F" w:rsidRPr="007C5A7F" w:rsidRDefault="007C5A7F" w:rsidP="007C5A7F">
      <w:pPr>
        <w:pStyle w:val="EndNoteBibliography"/>
        <w:spacing w:after="0"/>
        <w:ind w:left="720" w:hanging="720"/>
        <w:rPr>
          <w:noProof/>
        </w:rPr>
      </w:pPr>
      <w:r w:rsidRPr="007C5A7F">
        <w:rPr>
          <w:noProof/>
        </w:rPr>
        <w:t>62.</w:t>
      </w:r>
      <w:r w:rsidRPr="007C5A7F">
        <w:rPr>
          <w:noProof/>
        </w:rPr>
        <w:tab/>
        <w:t xml:space="preserve">Barragan A, Sibley LD. Transepithelial migration of Toxoplasma gondii is linked to parasite motility and virulence. </w:t>
      </w:r>
      <w:r w:rsidRPr="007C5A7F">
        <w:rPr>
          <w:i/>
          <w:noProof/>
        </w:rPr>
        <w:t xml:space="preserve">J Exp Med. </w:t>
      </w:r>
      <w:r w:rsidRPr="007C5A7F">
        <w:rPr>
          <w:noProof/>
        </w:rPr>
        <w:t>2002;195(12):1625-1633.</w:t>
      </w:r>
    </w:p>
    <w:p w14:paraId="3D013BF6" w14:textId="77777777" w:rsidR="007C5A7F" w:rsidRPr="007C5A7F" w:rsidRDefault="007C5A7F" w:rsidP="007C5A7F">
      <w:pPr>
        <w:pStyle w:val="EndNoteBibliography"/>
        <w:spacing w:after="0"/>
        <w:ind w:left="720" w:hanging="720"/>
        <w:rPr>
          <w:noProof/>
        </w:rPr>
      </w:pPr>
      <w:r w:rsidRPr="007C5A7F">
        <w:rPr>
          <w:noProof/>
        </w:rPr>
        <w:t>63.</w:t>
      </w:r>
      <w:r w:rsidRPr="007C5A7F">
        <w:rPr>
          <w:noProof/>
        </w:rPr>
        <w:tab/>
        <w:t xml:space="preserve">Weight CM, Jones EJ, Horn N, Wellner N, Carding SR. Elucidating pathways of Toxoplasma gondii invasion in the gastrointestinal tract: involvement of the tight junction protein occludin. </w:t>
      </w:r>
      <w:r w:rsidRPr="007C5A7F">
        <w:rPr>
          <w:i/>
          <w:noProof/>
        </w:rPr>
        <w:t xml:space="preserve">Microbes and infection. </w:t>
      </w:r>
      <w:r w:rsidRPr="007C5A7F">
        <w:rPr>
          <w:noProof/>
        </w:rPr>
        <w:t>2015;17(10):698-709.</w:t>
      </w:r>
    </w:p>
    <w:p w14:paraId="306475F9" w14:textId="77777777" w:rsidR="007C5A7F" w:rsidRPr="007C5A7F" w:rsidRDefault="007C5A7F" w:rsidP="007C5A7F">
      <w:pPr>
        <w:pStyle w:val="EndNoteBibliography"/>
        <w:spacing w:after="0"/>
        <w:ind w:left="720" w:hanging="720"/>
        <w:rPr>
          <w:noProof/>
        </w:rPr>
      </w:pPr>
      <w:r w:rsidRPr="007C5A7F">
        <w:rPr>
          <w:noProof/>
        </w:rPr>
        <w:t>64.</w:t>
      </w:r>
      <w:r w:rsidRPr="007C5A7F">
        <w:rPr>
          <w:noProof/>
        </w:rPr>
        <w:tab/>
        <w:t xml:space="preserve">Weight CM, Carding SR. The protozoan pathogen Toxoplasma gondii targets the paracellular pathway to invade the intestinal epithelium. </w:t>
      </w:r>
      <w:r w:rsidRPr="007C5A7F">
        <w:rPr>
          <w:i/>
          <w:noProof/>
        </w:rPr>
        <w:t xml:space="preserve">Ann N Y Acad Sci. </w:t>
      </w:r>
      <w:r w:rsidRPr="007C5A7F">
        <w:rPr>
          <w:noProof/>
        </w:rPr>
        <w:t>2012;1258:135-142.</w:t>
      </w:r>
    </w:p>
    <w:p w14:paraId="34FE6D78" w14:textId="77777777" w:rsidR="007C5A7F" w:rsidRPr="007C5A7F" w:rsidRDefault="007C5A7F" w:rsidP="007C5A7F">
      <w:pPr>
        <w:pStyle w:val="EndNoteBibliography"/>
        <w:spacing w:after="0"/>
        <w:ind w:left="720" w:hanging="720"/>
        <w:rPr>
          <w:noProof/>
        </w:rPr>
      </w:pPr>
      <w:r w:rsidRPr="007C5A7F">
        <w:rPr>
          <w:noProof/>
        </w:rPr>
        <w:t>65.</w:t>
      </w:r>
      <w:r w:rsidRPr="007C5A7F">
        <w:rPr>
          <w:noProof/>
        </w:rPr>
        <w:tab/>
        <w:t xml:space="preserve">Briceño MP, Nascimento LAC, Nogueira NP, et al. Toxoplasma gondii Infection Promotes Epithelial Barrier Dysfunction of Caco-2 Cells. </w:t>
      </w:r>
      <w:r w:rsidRPr="007C5A7F">
        <w:rPr>
          <w:i/>
          <w:noProof/>
        </w:rPr>
        <w:t xml:space="preserve">J Histochem Cytochem. </w:t>
      </w:r>
      <w:r w:rsidRPr="007C5A7F">
        <w:rPr>
          <w:noProof/>
        </w:rPr>
        <w:t>2016;64(8):459-469.</w:t>
      </w:r>
    </w:p>
    <w:p w14:paraId="479E95A9" w14:textId="77777777" w:rsidR="007C5A7F" w:rsidRPr="007C5A7F" w:rsidRDefault="007C5A7F" w:rsidP="007C5A7F">
      <w:pPr>
        <w:pStyle w:val="EndNoteBibliography"/>
        <w:spacing w:after="0"/>
        <w:ind w:left="720" w:hanging="720"/>
        <w:rPr>
          <w:noProof/>
        </w:rPr>
      </w:pPr>
      <w:r w:rsidRPr="007C5A7F">
        <w:rPr>
          <w:noProof/>
        </w:rPr>
        <w:lastRenderedPageBreak/>
        <w:t>66.</w:t>
      </w:r>
      <w:r w:rsidRPr="007C5A7F">
        <w:rPr>
          <w:noProof/>
        </w:rPr>
        <w:tab/>
        <w:t xml:space="preserve">Weidner JM, Barragan A. Tightly regulated migratory subversion of immune cells promotes the dissemination of Toxoplasma gondii. </w:t>
      </w:r>
      <w:r w:rsidRPr="007C5A7F">
        <w:rPr>
          <w:i/>
          <w:noProof/>
        </w:rPr>
        <w:t xml:space="preserve">International journal for parasitology. </w:t>
      </w:r>
      <w:r w:rsidRPr="007C5A7F">
        <w:rPr>
          <w:noProof/>
        </w:rPr>
        <w:t>2014;44(2):85-90.</w:t>
      </w:r>
    </w:p>
    <w:p w14:paraId="59CF9C22" w14:textId="77777777" w:rsidR="007C5A7F" w:rsidRPr="007C5A7F" w:rsidRDefault="007C5A7F" w:rsidP="007C5A7F">
      <w:pPr>
        <w:pStyle w:val="EndNoteBibliography"/>
        <w:spacing w:after="0"/>
        <w:ind w:left="720" w:hanging="720"/>
        <w:rPr>
          <w:noProof/>
        </w:rPr>
      </w:pPr>
      <w:r w:rsidRPr="007C5A7F">
        <w:rPr>
          <w:noProof/>
        </w:rPr>
        <w:t>67.</w:t>
      </w:r>
      <w:r w:rsidRPr="007C5A7F">
        <w:rPr>
          <w:noProof/>
        </w:rPr>
        <w:tab/>
        <w:t xml:space="preserve">Quan J-H, Huang R, Wang Z, et al. P2X7 receptor mediates NLRP3-dependent IL-1β secretion and parasite proliferation in Toxoplasma gondii-infected human small intestinal epithelial cells. </w:t>
      </w:r>
      <w:r w:rsidRPr="007C5A7F">
        <w:rPr>
          <w:i/>
          <w:noProof/>
        </w:rPr>
        <w:t xml:space="preserve">Parasit Vectors. </w:t>
      </w:r>
      <w:r w:rsidRPr="007C5A7F">
        <w:rPr>
          <w:noProof/>
        </w:rPr>
        <w:t>2018;11(1):1.</w:t>
      </w:r>
    </w:p>
    <w:p w14:paraId="4922AA6E" w14:textId="77777777" w:rsidR="007C5A7F" w:rsidRPr="007C5A7F" w:rsidRDefault="007C5A7F" w:rsidP="007C5A7F">
      <w:pPr>
        <w:pStyle w:val="EndNoteBibliography"/>
        <w:spacing w:after="0"/>
        <w:ind w:left="720" w:hanging="720"/>
        <w:rPr>
          <w:noProof/>
        </w:rPr>
      </w:pPr>
      <w:r w:rsidRPr="007C5A7F">
        <w:rPr>
          <w:noProof/>
        </w:rPr>
        <w:t>68.</w:t>
      </w:r>
      <w:r w:rsidRPr="007C5A7F">
        <w:rPr>
          <w:noProof/>
        </w:rPr>
        <w:tab/>
        <w:t xml:space="preserve">Trevizan AR, Vicentino-Vieira SL, da Silva Watanabe P, et al. Kinetics of acute infection with Toxoplasma gondii and histopathological changes in the duodenum of rats. </w:t>
      </w:r>
      <w:r w:rsidRPr="007C5A7F">
        <w:rPr>
          <w:i/>
          <w:noProof/>
        </w:rPr>
        <w:t xml:space="preserve">Experimental Parasitology. </w:t>
      </w:r>
      <w:r w:rsidRPr="007C5A7F">
        <w:rPr>
          <w:noProof/>
        </w:rPr>
        <w:t>2016;165:22-29.</w:t>
      </w:r>
    </w:p>
    <w:p w14:paraId="0F50FB19" w14:textId="77777777" w:rsidR="007C5A7F" w:rsidRPr="007C5A7F" w:rsidRDefault="007C5A7F" w:rsidP="007C5A7F">
      <w:pPr>
        <w:pStyle w:val="EndNoteBibliography"/>
        <w:spacing w:after="0"/>
        <w:ind w:left="720" w:hanging="720"/>
        <w:rPr>
          <w:noProof/>
        </w:rPr>
      </w:pPr>
      <w:r w:rsidRPr="007C5A7F">
        <w:rPr>
          <w:noProof/>
        </w:rPr>
        <w:t>69.</w:t>
      </w:r>
      <w:r w:rsidRPr="007C5A7F">
        <w:rPr>
          <w:noProof/>
        </w:rPr>
        <w:tab/>
        <w:t xml:space="preserve">Foureau DM, Mielcarz DW, Menard LC, et al. TLR9-Dependent Induction of Intestinal α-Defensins by Toxoplasma gondii. </w:t>
      </w:r>
      <w:r w:rsidRPr="007C5A7F">
        <w:rPr>
          <w:i/>
          <w:noProof/>
        </w:rPr>
        <w:t xml:space="preserve">The Journal of Immunology. </w:t>
      </w:r>
      <w:r w:rsidRPr="007C5A7F">
        <w:rPr>
          <w:noProof/>
        </w:rPr>
        <w:t>2010;184(12):7022-7029.</w:t>
      </w:r>
    </w:p>
    <w:p w14:paraId="603A9E6D" w14:textId="77777777" w:rsidR="007C5A7F" w:rsidRPr="007C5A7F" w:rsidRDefault="007C5A7F" w:rsidP="007C5A7F">
      <w:pPr>
        <w:pStyle w:val="EndNoteBibliography"/>
        <w:spacing w:after="0"/>
        <w:ind w:left="720" w:hanging="720"/>
        <w:rPr>
          <w:noProof/>
        </w:rPr>
      </w:pPr>
      <w:r w:rsidRPr="007C5A7F">
        <w:rPr>
          <w:noProof/>
        </w:rPr>
        <w:t>70.</w:t>
      </w:r>
      <w:r w:rsidRPr="007C5A7F">
        <w:rPr>
          <w:noProof/>
        </w:rPr>
        <w:tab/>
        <w:t xml:space="preserve">Santamaria MH, Perez Caballero E, Corral RS. Unmethylated CpG motifs in Toxoplasma gondii DNA induce TLR9-and IFN-β-dependent expression of α-defensin-5 in intestinal epithelial cells. </w:t>
      </w:r>
      <w:r w:rsidRPr="007C5A7F">
        <w:rPr>
          <w:i/>
          <w:noProof/>
        </w:rPr>
        <w:t xml:space="preserve">Parasitology. </w:t>
      </w:r>
      <w:r w:rsidRPr="007C5A7F">
        <w:rPr>
          <w:noProof/>
        </w:rPr>
        <w:t>2015;143(1):60-68.</w:t>
      </w:r>
    </w:p>
    <w:p w14:paraId="1CEAA911" w14:textId="77777777" w:rsidR="007C5A7F" w:rsidRPr="007C5A7F" w:rsidRDefault="007C5A7F" w:rsidP="007C5A7F">
      <w:pPr>
        <w:pStyle w:val="EndNoteBibliography"/>
        <w:spacing w:after="0"/>
        <w:ind w:left="720" w:hanging="720"/>
        <w:rPr>
          <w:noProof/>
        </w:rPr>
      </w:pPr>
      <w:r w:rsidRPr="007C5A7F">
        <w:rPr>
          <w:noProof/>
        </w:rPr>
        <w:t>71.</w:t>
      </w:r>
      <w:r w:rsidRPr="007C5A7F">
        <w:rPr>
          <w:noProof/>
        </w:rPr>
        <w:tab/>
        <w:t xml:space="preserve">Morampudi V, Braun MY, D'Souza S. Modulation of early β-defensin-2 production as a mechanism developed by type I Toxoplasma gondii to evade human intestinal immunity. </w:t>
      </w:r>
      <w:r w:rsidRPr="007C5A7F">
        <w:rPr>
          <w:i/>
          <w:noProof/>
        </w:rPr>
        <w:t xml:space="preserve">Infect Immun. </w:t>
      </w:r>
      <w:r w:rsidRPr="007C5A7F">
        <w:rPr>
          <w:noProof/>
        </w:rPr>
        <w:t>2011;79(5):2043-2050.</w:t>
      </w:r>
    </w:p>
    <w:p w14:paraId="521EB278" w14:textId="77777777" w:rsidR="007C5A7F" w:rsidRPr="007C5A7F" w:rsidRDefault="007C5A7F" w:rsidP="007C5A7F">
      <w:pPr>
        <w:pStyle w:val="EndNoteBibliography"/>
        <w:spacing w:after="0"/>
        <w:ind w:left="720" w:hanging="720"/>
        <w:rPr>
          <w:noProof/>
        </w:rPr>
      </w:pPr>
      <w:r w:rsidRPr="007C5A7F">
        <w:rPr>
          <w:noProof/>
        </w:rPr>
        <w:t>72.</w:t>
      </w:r>
      <w:r w:rsidRPr="007C5A7F">
        <w:rPr>
          <w:noProof/>
        </w:rPr>
        <w:tab/>
        <w:t>Machado LR, Ottolini B. An evolutionary history of defensins: A role for copy number variation in maximizing host innate and adaptive immune responses. In</w:t>
      </w:r>
      <w:r w:rsidRPr="007C5A7F">
        <w:rPr>
          <w:i/>
          <w:noProof/>
        </w:rPr>
        <w:t>.</w:t>
      </w:r>
      <w:r w:rsidRPr="007C5A7F">
        <w:rPr>
          <w:noProof/>
        </w:rPr>
        <w:t xml:space="preserve"> Vol 6: Frontiers Media S.A.; 2015:115-115.</w:t>
      </w:r>
    </w:p>
    <w:p w14:paraId="79B7BF66" w14:textId="77777777" w:rsidR="007C5A7F" w:rsidRPr="007C5A7F" w:rsidRDefault="007C5A7F" w:rsidP="007C5A7F">
      <w:pPr>
        <w:pStyle w:val="EndNoteBibliography"/>
        <w:spacing w:after="0"/>
        <w:ind w:left="720" w:hanging="720"/>
        <w:rPr>
          <w:noProof/>
        </w:rPr>
      </w:pPr>
      <w:r w:rsidRPr="007C5A7F">
        <w:rPr>
          <w:noProof/>
        </w:rPr>
        <w:t>73.</w:t>
      </w:r>
      <w:r w:rsidRPr="007C5A7F">
        <w:rPr>
          <w:noProof/>
        </w:rPr>
        <w:tab/>
        <w:t>Meade KG, O'Farrelly C. Β-Defensins: Farming the microbiome for homeostasis and health. In</w:t>
      </w:r>
      <w:r w:rsidRPr="007C5A7F">
        <w:rPr>
          <w:i/>
          <w:noProof/>
        </w:rPr>
        <w:t>.</w:t>
      </w:r>
      <w:r w:rsidRPr="007C5A7F">
        <w:rPr>
          <w:noProof/>
        </w:rPr>
        <w:t xml:space="preserve"> Vol 10: Frontiers Media S.A.; 2019:3072-3072.</w:t>
      </w:r>
    </w:p>
    <w:p w14:paraId="46559C18" w14:textId="77777777" w:rsidR="007C5A7F" w:rsidRPr="007C5A7F" w:rsidRDefault="007C5A7F" w:rsidP="007C5A7F">
      <w:pPr>
        <w:pStyle w:val="EndNoteBibliography"/>
        <w:spacing w:after="0"/>
        <w:ind w:left="720" w:hanging="720"/>
        <w:rPr>
          <w:noProof/>
        </w:rPr>
      </w:pPr>
      <w:r w:rsidRPr="007C5A7F">
        <w:rPr>
          <w:noProof/>
        </w:rPr>
        <w:t>74.</w:t>
      </w:r>
      <w:r w:rsidRPr="007C5A7F">
        <w:rPr>
          <w:noProof/>
        </w:rPr>
        <w:tab/>
        <w:t>Oppenheim JJ, Biragyn A, Kwak LW, Yang D. Roles of antimicrobial peptides such as defensins in innate and adaptive immunity. 2003/11//.</w:t>
      </w:r>
    </w:p>
    <w:p w14:paraId="3506079E" w14:textId="77777777" w:rsidR="007C5A7F" w:rsidRPr="007C5A7F" w:rsidRDefault="007C5A7F" w:rsidP="007C5A7F">
      <w:pPr>
        <w:pStyle w:val="EndNoteBibliography"/>
        <w:spacing w:after="0"/>
        <w:ind w:left="720" w:hanging="720"/>
        <w:rPr>
          <w:noProof/>
        </w:rPr>
      </w:pPr>
      <w:r w:rsidRPr="007C5A7F">
        <w:rPr>
          <w:noProof/>
        </w:rPr>
        <w:t>75.</w:t>
      </w:r>
      <w:r w:rsidRPr="007C5A7F">
        <w:rPr>
          <w:noProof/>
        </w:rPr>
        <w:tab/>
        <w:t>Klotz C, Aebischer T, Seeber F. Stem cell-derived cell cultures and organoids for protozoan parasite propagation and studying host-parasite interaction. In</w:t>
      </w:r>
      <w:r w:rsidRPr="007C5A7F">
        <w:rPr>
          <w:i/>
          <w:noProof/>
        </w:rPr>
        <w:t>.</w:t>
      </w:r>
      <w:r w:rsidRPr="007C5A7F">
        <w:rPr>
          <w:noProof/>
        </w:rPr>
        <w:t xml:space="preserve"> Vol 302: Urban &amp; Fischer; 2012:203-209.</w:t>
      </w:r>
    </w:p>
    <w:p w14:paraId="5DCDF80D" w14:textId="77777777" w:rsidR="007C5A7F" w:rsidRPr="007C5A7F" w:rsidRDefault="007C5A7F" w:rsidP="007C5A7F">
      <w:pPr>
        <w:pStyle w:val="EndNoteBibliography"/>
        <w:spacing w:after="0"/>
        <w:ind w:left="720" w:hanging="720"/>
        <w:rPr>
          <w:noProof/>
        </w:rPr>
      </w:pPr>
      <w:r w:rsidRPr="007C5A7F">
        <w:rPr>
          <w:noProof/>
        </w:rPr>
        <w:t>76.</w:t>
      </w:r>
      <w:r w:rsidRPr="007C5A7F">
        <w:rPr>
          <w:noProof/>
        </w:rPr>
        <w:tab/>
        <w:t xml:space="preserve">Jabaji Z, Sears CM, Brinkley GJ, et al. Use of collagen gel as an alternative extracellular matrix for the in vitro and in vivo growth of murine small intestinal epithelium. </w:t>
      </w:r>
      <w:r w:rsidRPr="007C5A7F">
        <w:rPr>
          <w:i/>
          <w:noProof/>
        </w:rPr>
        <w:t xml:space="preserve">Tissue Engineering - Part C: Methods. </w:t>
      </w:r>
      <w:r w:rsidRPr="007C5A7F">
        <w:rPr>
          <w:noProof/>
        </w:rPr>
        <w:t>2013;19(12):961-969.</w:t>
      </w:r>
    </w:p>
    <w:p w14:paraId="0DCF864D" w14:textId="77777777" w:rsidR="007C5A7F" w:rsidRPr="007C5A7F" w:rsidRDefault="007C5A7F" w:rsidP="007C5A7F">
      <w:pPr>
        <w:pStyle w:val="EndNoteBibliography"/>
        <w:spacing w:after="0"/>
        <w:ind w:left="720" w:hanging="720"/>
        <w:rPr>
          <w:noProof/>
        </w:rPr>
      </w:pPr>
      <w:r w:rsidRPr="007C5A7F">
        <w:rPr>
          <w:noProof/>
        </w:rPr>
        <w:t>77.</w:t>
      </w:r>
      <w:r w:rsidRPr="007C5A7F">
        <w:rPr>
          <w:noProof/>
        </w:rPr>
        <w:tab/>
        <w:t xml:space="preserve">Bjerkås I, Mohn SF, Presthus J. Unidentified cyst-forming sporozoon causing encephalomyelitis and myositis in dogs. </w:t>
      </w:r>
      <w:r w:rsidRPr="007C5A7F">
        <w:rPr>
          <w:i/>
          <w:noProof/>
        </w:rPr>
        <w:t xml:space="preserve">Zeitschrift fur Parasitenkunde (Berlin, Germany). </w:t>
      </w:r>
      <w:r w:rsidRPr="007C5A7F">
        <w:rPr>
          <w:noProof/>
        </w:rPr>
        <w:t>1984;70(2):271-274.</w:t>
      </w:r>
    </w:p>
    <w:p w14:paraId="7AC43A0F" w14:textId="77777777" w:rsidR="007C5A7F" w:rsidRPr="007C5A7F" w:rsidRDefault="007C5A7F" w:rsidP="007C5A7F">
      <w:pPr>
        <w:pStyle w:val="EndNoteBibliography"/>
        <w:spacing w:after="0"/>
        <w:ind w:left="720" w:hanging="720"/>
        <w:rPr>
          <w:noProof/>
        </w:rPr>
      </w:pPr>
      <w:r w:rsidRPr="007C5A7F">
        <w:rPr>
          <w:noProof/>
        </w:rPr>
        <w:t>78.</w:t>
      </w:r>
      <w:r w:rsidRPr="007C5A7F">
        <w:rPr>
          <w:noProof/>
        </w:rPr>
        <w:tab/>
        <w:t>Dubey JP. Review of Neospora caninum and neosporosis in animals. In</w:t>
      </w:r>
      <w:r w:rsidRPr="007C5A7F">
        <w:rPr>
          <w:i/>
          <w:noProof/>
        </w:rPr>
        <w:t>.</w:t>
      </w:r>
      <w:r w:rsidRPr="007C5A7F">
        <w:rPr>
          <w:noProof/>
        </w:rPr>
        <w:t xml:space="preserve"> Vol 41: Korean Society for Parasitology; 2003:1-16.</w:t>
      </w:r>
    </w:p>
    <w:p w14:paraId="3D8852FF" w14:textId="77777777" w:rsidR="007C5A7F" w:rsidRPr="007C5A7F" w:rsidRDefault="007C5A7F" w:rsidP="007C5A7F">
      <w:pPr>
        <w:pStyle w:val="EndNoteBibliography"/>
        <w:spacing w:after="0"/>
        <w:ind w:left="720" w:hanging="720"/>
        <w:rPr>
          <w:noProof/>
        </w:rPr>
      </w:pPr>
      <w:r w:rsidRPr="007C5A7F">
        <w:rPr>
          <w:noProof/>
        </w:rPr>
        <w:t>79.</w:t>
      </w:r>
      <w:r w:rsidRPr="007C5A7F">
        <w:rPr>
          <w:noProof/>
        </w:rPr>
        <w:tab/>
        <w:t xml:space="preserve">McCann CM, Vyse AJ, Salmon RL, et al. Lack of serologic evidence of Neospora caninum in Humans, England. </w:t>
      </w:r>
      <w:r w:rsidRPr="007C5A7F">
        <w:rPr>
          <w:i/>
          <w:noProof/>
        </w:rPr>
        <w:t xml:space="preserve">Emerging Infectious Diseases. </w:t>
      </w:r>
      <w:r w:rsidRPr="007C5A7F">
        <w:rPr>
          <w:noProof/>
        </w:rPr>
        <w:t>2008;14(6):978-980.</w:t>
      </w:r>
    </w:p>
    <w:p w14:paraId="33761736" w14:textId="77777777" w:rsidR="007C5A7F" w:rsidRPr="007C5A7F" w:rsidRDefault="007C5A7F" w:rsidP="007C5A7F">
      <w:pPr>
        <w:pStyle w:val="EndNoteBibliography"/>
        <w:spacing w:after="0"/>
        <w:ind w:left="720" w:hanging="720"/>
        <w:rPr>
          <w:noProof/>
        </w:rPr>
      </w:pPr>
      <w:r w:rsidRPr="007C5A7F">
        <w:rPr>
          <w:noProof/>
        </w:rPr>
        <w:t>80.</w:t>
      </w:r>
      <w:r w:rsidRPr="007C5A7F">
        <w:rPr>
          <w:noProof/>
        </w:rPr>
        <w:tab/>
        <w:t xml:space="preserve">Silva R, Machado G. Canine neosporosis: perspectives on pathogenesis and management. </w:t>
      </w:r>
      <w:r w:rsidRPr="007C5A7F">
        <w:rPr>
          <w:i/>
          <w:noProof/>
        </w:rPr>
        <w:t xml:space="preserve">Veterinary Medicine: Research and Reports. </w:t>
      </w:r>
      <w:r w:rsidRPr="007C5A7F">
        <w:rPr>
          <w:noProof/>
        </w:rPr>
        <w:t>2016;7:59-59.</w:t>
      </w:r>
    </w:p>
    <w:p w14:paraId="4B2D8D74" w14:textId="77777777" w:rsidR="007C5A7F" w:rsidRPr="007C5A7F" w:rsidRDefault="007C5A7F" w:rsidP="007C5A7F">
      <w:pPr>
        <w:pStyle w:val="EndNoteBibliography"/>
        <w:spacing w:after="0"/>
        <w:ind w:left="720" w:hanging="720"/>
        <w:rPr>
          <w:noProof/>
        </w:rPr>
      </w:pPr>
      <w:r w:rsidRPr="007C5A7F">
        <w:rPr>
          <w:noProof/>
        </w:rPr>
        <w:t>81.</w:t>
      </w:r>
      <w:r w:rsidRPr="007C5A7F">
        <w:rPr>
          <w:noProof/>
        </w:rPr>
        <w:tab/>
        <w:t>Powell RH, Behnke MS. WRN conditioned media is sufficient for in vitro propagation of intestinal organoids from large farm and small companion animals. 2017.</w:t>
      </w:r>
    </w:p>
    <w:p w14:paraId="60D35ECC" w14:textId="77777777" w:rsidR="007C5A7F" w:rsidRPr="007C5A7F" w:rsidRDefault="007C5A7F" w:rsidP="007C5A7F">
      <w:pPr>
        <w:pStyle w:val="EndNoteBibliography"/>
        <w:spacing w:after="0"/>
        <w:ind w:left="720" w:hanging="720"/>
        <w:rPr>
          <w:noProof/>
        </w:rPr>
      </w:pPr>
      <w:r w:rsidRPr="007C5A7F">
        <w:rPr>
          <w:noProof/>
        </w:rPr>
        <w:t>82.</w:t>
      </w:r>
      <w:r w:rsidRPr="007C5A7F">
        <w:rPr>
          <w:noProof/>
        </w:rPr>
        <w:tab/>
        <w:t xml:space="preserve">Bones AJ, Jossé L, More C, Miller CN, Michaelis M, Tsaousis AD. Past and future trends of Cryptosporidium in vitro research. </w:t>
      </w:r>
      <w:r w:rsidRPr="007C5A7F">
        <w:rPr>
          <w:i/>
          <w:noProof/>
        </w:rPr>
        <w:t xml:space="preserve">Experimental Parasitology. </w:t>
      </w:r>
      <w:r w:rsidRPr="007C5A7F">
        <w:rPr>
          <w:noProof/>
        </w:rPr>
        <w:t>2019;196:28-37.</w:t>
      </w:r>
    </w:p>
    <w:p w14:paraId="3951F7D8" w14:textId="77777777" w:rsidR="007C5A7F" w:rsidRPr="007C5A7F" w:rsidRDefault="007C5A7F" w:rsidP="007C5A7F">
      <w:pPr>
        <w:pStyle w:val="EndNoteBibliography"/>
        <w:spacing w:after="0"/>
        <w:ind w:left="720" w:hanging="720"/>
        <w:rPr>
          <w:noProof/>
        </w:rPr>
      </w:pPr>
      <w:r w:rsidRPr="007C5A7F">
        <w:rPr>
          <w:noProof/>
        </w:rPr>
        <w:lastRenderedPageBreak/>
        <w:t>83.</w:t>
      </w:r>
      <w:r w:rsidRPr="007C5A7F">
        <w:rPr>
          <w:noProof/>
        </w:rPr>
        <w:tab/>
        <w:t xml:space="preserve">Thomson S, Hamilton CA, Hope JC, et al. Bovine cryptosporidiosis: impact, host-parasite interaction and control strategies. </w:t>
      </w:r>
      <w:r w:rsidRPr="007C5A7F">
        <w:rPr>
          <w:i/>
          <w:noProof/>
        </w:rPr>
        <w:t xml:space="preserve">Vet Res. </w:t>
      </w:r>
      <w:r w:rsidRPr="007C5A7F">
        <w:rPr>
          <w:noProof/>
        </w:rPr>
        <w:t>2017;48(1):42-42.</w:t>
      </w:r>
    </w:p>
    <w:p w14:paraId="00355C3C" w14:textId="77777777" w:rsidR="007C5A7F" w:rsidRPr="007C5A7F" w:rsidRDefault="007C5A7F" w:rsidP="007C5A7F">
      <w:pPr>
        <w:pStyle w:val="EndNoteBibliography"/>
        <w:spacing w:after="0"/>
        <w:ind w:left="720" w:hanging="720"/>
        <w:rPr>
          <w:noProof/>
        </w:rPr>
      </w:pPr>
      <w:r w:rsidRPr="007C5A7F">
        <w:rPr>
          <w:noProof/>
        </w:rPr>
        <w:t>84.</w:t>
      </w:r>
      <w:r w:rsidRPr="007C5A7F">
        <w:rPr>
          <w:noProof/>
        </w:rPr>
        <w:tab/>
        <w:t xml:space="preserve">Gunasekera S, Zahedi A, O’Dea M, et al. Organoids and Bioengineered Intestinal Models: Potential Solutions to the Cryptosporidium Culturing Dilemma. </w:t>
      </w:r>
      <w:r w:rsidRPr="007C5A7F">
        <w:rPr>
          <w:i/>
          <w:noProof/>
        </w:rPr>
        <w:t xml:space="preserve">Microorganisms. </w:t>
      </w:r>
      <w:r w:rsidRPr="007C5A7F">
        <w:rPr>
          <w:noProof/>
        </w:rPr>
        <w:t>2020;8(5).</w:t>
      </w:r>
    </w:p>
    <w:p w14:paraId="14894C2D" w14:textId="77777777" w:rsidR="007C5A7F" w:rsidRPr="007C5A7F" w:rsidRDefault="007C5A7F" w:rsidP="007C5A7F">
      <w:pPr>
        <w:pStyle w:val="EndNoteBibliography"/>
        <w:spacing w:after="0"/>
        <w:ind w:left="720" w:hanging="720"/>
        <w:rPr>
          <w:noProof/>
        </w:rPr>
      </w:pPr>
      <w:r w:rsidRPr="007C5A7F">
        <w:rPr>
          <w:noProof/>
        </w:rPr>
        <w:t>85.</w:t>
      </w:r>
      <w:r w:rsidRPr="007C5A7F">
        <w:rPr>
          <w:noProof/>
        </w:rPr>
        <w:tab/>
        <w:t xml:space="preserve">Hijjawi NS, Meloni BP, Morgan UM, Thompson RCA. Complete development and long-term maintenance of Cryptosporidium parvum human and cattle genotypes in cell culture. </w:t>
      </w:r>
      <w:r w:rsidRPr="007C5A7F">
        <w:rPr>
          <w:i/>
          <w:noProof/>
        </w:rPr>
        <w:t xml:space="preserve">International Journal for Parasitology. </w:t>
      </w:r>
      <w:r w:rsidRPr="007C5A7F">
        <w:rPr>
          <w:noProof/>
        </w:rPr>
        <w:t>2001;31(10):1048-1055.</w:t>
      </w:r>
    </w:p>
    <w:p w14:paraId="44852A02" w14:textId="77777777" w:rsidR="007C5A7F" w:rsidRPr="007C5A7F" w:rsidRDefault="007C5A7F" w:rsidP="007C5A7F">
      <w:pPr>
        <w:pStyle w:val="EndNoteBibliography"/>
        <w:spacing w:after="0"/>
        <w:ind w:left="720" w:hanging="720"/>
        <w:rPr>
          <w:noProof/>
        </w:rPr>
      </w:pPr>
      <w:r w:rsidRPr="007C5A7F">
        <w:rPr>
          <w:noProof/>
        </w:rPr>
        <w:t>86.</w:t>
      </w:r>
      <w:r w:rsidRPr="007C5A7F">
        <w:rPr>
          <w:noProof/>
        </w:rPr>
        <w:tab/>
        <w:t xml:space="preserve">Miller CN, Jossé L, Brown I, et al. A cell culture platform for Cryptosporidium that enables long-term cultivation and new tools for the systematic investigation of its biology. </w:t>
      </w:r>
      <w:r w:rsidRPr="007C5A7F">
        <w:rPr>
          <w:i/>
          <w:noProof/>
        </w:rPr>
        <w:t xml:space="preserve">International Journal for Parasitology. </w:t>
      </w:r>
      <w:r w:rsidRPr="007C5A7F">
        <w:rPr>
          <w:noProof/>
        </w:rPr>
        <w:t>2018;48(3):197-201.</w:t>
      </w:r>
    </w:p>
    <w:p w14:paraId="0674A6E7" w14:textId="77777777" w:rsidR="007C5A7F" w:rsidRPr="007C5A7F" w:rsidRDefault="007C5A7F" w:rsidP="007C5A7F">
      <w:pPr>
        <w:pStyle w:val="EndNoteBibliography"/>
        <w:spacing w:after="0"/>
        <w:ind w:left="720" w:hanging="720"/>
        <w:rPr>
          <w:noProof/>
        </w:rPr>
      </w:pPr>
      <w:r w:rsidRPr="007C5A7F">
        <w:rPr>
          <w:noProof/>
        </w:rPr>
        <w:t>87.</w:t>
      </w:r>
      <w:r w:rsidRPr="007C5A7F">
        <w:rPr>
          <w:noProof/>
        </w:rPr>
        <w:tab/>
        <w:t xml:space="preserve">DeCicco RePass MA, Chen Y, Lin Y, Zhou W, Kaplan DL, Ward HD. Novel Bioengineered Three-Dimensional Human Intestinal Model for Long-Term Infection of Cryptosporidium parvum. </w:t>
      </w:r>
      <w:r w:rsidRPr="007C5A7F">
        <w:rPr>
          <w:i/>
          <w:noProof/>
        </w:rPr>
        <w:t xml:space="preserve">Infect Immun. </w:t>
      </w:r>
      <w:r w:rsidRPr="007C5A7F">
        <w:rPr>
          <w:noProof/>
        </w:rPr>
        <w:t>2017;85(3):e00731-00716.</w:t>
      </w:r>
    </w:p>
    <w:p w14:paraId="4D161EFB" w14:textId="77777777" w:rsidR="007C5A7F" w:rsidRPr="007C5A7F" w:rsidRDefault="007C5A7F" w:rsidP="007C5A7F">
      <w:pPr>
        <w:pStyle w:val="EndNoteBibliography"/>
        <w:spacing w:after="0"/>
        <w:ind w:left="720" w:hanging="720"/>
        <w:rPr>
          <w:noProof/>
        </w:rPr>
      </w:pPr>
      <w:r w:rsidRPr="007C5A7F">
        <w:rPr>
          <w:noProof/>
        </w:rPr>
        <w:t>88.</w:t>
      </w:r>
      <w:r w:rsidRPr="007C5A7F">
        <w:rPr>
          <w:noProof/>
        </w:rPr>
        <w:tab/>
        <w:t xml:space="preserve">Morada M, Lee S, Gunther-Cummins L, et al. Continuous culture of Cryptosporidium parvum using hollow fiber technology. </w:t>
      </w:r>
      <w:r w:rsidRPr="007C5A7F">
        <w:rPr>
          <w:i/>
          <w:noProof/>
        </w:rPr>
        <w:t xml:space="preserve">International Journal for Parasitology. </w:t>
      </w:r>
      <w:r w:rsidRPr="007C5A7F">
        <w:rPr>
          <w:noProof/>
        </w:rPr>
        <w:t>2016;46(1):21-29.</w:t>
      </w:r>
    </w:p>
    <w:p w14:paraId="36AA5FB0" w14:textId="77777777" w:rsidR="007C5A7F" w:rsidRPr="007C5A7F" w:rsidRDefault="007C5A7F" w:rsidP="007C5A7F">
      <w:pPr>
        <w:pStyle w:val="EndNoteBibliography"/>
        <w:spacing w:after="0"/>
        <w:ind w:left="720" w:hanging="720"/>
        <w:rPr>
          <w:noProof/>
        </w:rPr>
      </w:pPr>
      <w:r w:rsidRPr="007C5A7F">
        <w:rPr>
          <w:noProof/>
        </w:rPr>
        <w:t>89.</w:t>
      </w:r>
      <w:r w:rsidRPr="007C5A7F">
        <w:rPr>
          <w:noProof/>
        </w:rPr>
        <w:tab/>
        <w:t xml:space="preserve">Akili D, Harp JA. A factor derived from adult rat and cow small intestine reduces Cryptosporidium parvum infection in infant rats. </w:t>
      </w:r>
      <w:r w:rsidRPr="007C5A7F">
        <w:rPr>
          <w:i/>
          <w:noProof/>
        </w:rPr>
        <w:t xml:space="preserve">J Parasitol. </w:t>
      </w:r>
      <w:r w:rsidRPr="007C5A7F">
        <w:rPr>
          <w:noProof/>
        </w:rPr>
        <w:t>2000;86(5):979-982.</w:t>
      </w:r>
    </w:p>
    <w:p w14:paraId="51543CEB" w14:textId="77777777" w:rsidR="007C5A7F" w:rsidRPr="007C5A7F" w:rsidRDefault="007C5A7F" w:rsidP="007C5A7F">
      <w:pPr>
        <w:pStyle w:val="EndNoteBibliography"/>
        <w:spacing w:after="0"/>
        <w:ind w:left="720" w:hanging="720"/>
        <w:rPr>
          <w:noProof/>
        </w:rPr>
      </w:pPr>
      <w:r w:rsidRPr="007C5A7F">
        <w:rPr>
          <w:noProof/>
        </w:rPr>
        <w:t>90.</w:t>
      </w:r>
      <w:r w:rsidRPr="007C5A7F">
        <w:rPr>
          <w:noProof/>
        </w:rPr>
        <w:tab/>
        <w:t xml:space="preserve">Akili D, Heidari M, Welter LM, Reinhardt TA, Harp JA. Characterization of a factor from bovine intestine that protects against Cryptosporidium parvum infection. </w:t>
      </w:r>
      <w:r w:rsidRPr="007C5A7F">
        <w:rPr>
          <w:i/>
          <w:noProof/>
        </w:rPr>
        <w:t xml:space="preserve">Veterinary parasitology. </w:t>
      </w:r>
      <w:r w:rsidRPr="007C5A7F">
        <w:rPr>
          <w:noProof/>
        </w:rPr>
        <w:t>2006;142(1-2):168-172.</w:t>
      </w:r>
    </w:p>
    <w:p w14:paraId="5694BD34" w14:textId="77777777" w:rsidR="007C5A7F" w:rsidRPr="007C5A7F" w:rsidRDefault="007C5A7F" w:rsidP="007C5A7F">
      <w:pPr>
        <w:pStyle w:val="EndNoteBibliography"/>
        <w:spacing w:after="0"/>
        <w:ind w:left="720" w:hanging="720"/>
        <w:rPr>
          <w:noProof/>
        </w:rPr>
      </w:pPr>
      <w:r w:rsidRPr="007C5A7F">
        <w:rPr>
          <w:noProof/>
        </w:rPr>
        <w:t>91.</w:t>
      </w:r>
      <w:r w:rsidRPr="007C5A7F">
        <w:rPr>
          <w:noProof/>
        </w:rPr>
        <w:tab/>
        <w:t xml:space="preserve">Harp JA, Chen W, Harmsen AG. Resistance of severe combined immunodeficient mice to infection with Cryptosporidium parvum: the importance of intestinal microflora. </w:t>
      </w:r>
      <w:r w:rsidRPr="007C5A7F">
        <w:rPr>
          <w:i/>
          <w:noProof/>
        </w:rPr>
        <w:t xml:space="preserve">Infect Immun. </w:t>
      </w:r>
      <w:r w:rsidRPr="007C5A7F">
        <w:rPr>
          <w:noProof/>
        </w:rPr>
        <w:t>1992;60(9):3509-3512.</w:t>
      </w:r>
    </w:p>
    <w:p w14:paraId="7281AF3E" w14:textId="77777777" w:rsidR="007C5A7F" w:rsidRPr="007C5A7F" w:rsidRDefault="007C5A7F" w:rsidP="007C5A7F">
      <w:pPr>
        <w:pStyle w:val="EndNoteBibliography"/>
        <w:spacing w:after="0"/>
        <w:ind w:left="720" w:hanging="720"/>
        <w:rPr>
          <w:noProof/>
        </w:rPr>
      </w:pPr>
      <w:r w:rsidRPr="007C5A7F">
        <w:rPr>
          <w:noProof/>
        </w:rPr>
        <w:t>92.</w:t>
      </w:r>
      <w:r w:rsidRPr="007C5A7F">
        <w:rPr>
          <w:noProof/>
        </w:rPr>
        <w:tab/>
        <w:t xml:space="preserve">Chappell CL, Darkoh C, Shimmin L, et al. Fecal Indole as a Biomarker of Susceptibility to Cryptosporidium Infection. </w:t>
      </w:r>
      <w:r w:rsidRPr="007C5A7F">
        <w:rPr>
          <w:i/>
          <w:noProof/>
        </w:rPr>
        <w:t xml:space="preserve">Infect Immun. </w:t>
      </w:r>
      <w:r w:rsidRPr="007C5A7F">
        <w:rPr>
          <w:noProof/>
        </w:rPr>
        <w:t>2016;84(8):2299.</w:t>
      </w:r>
    </w:p>
    <w:p w14:paraId="2D74B254" w14:textId="77777777" w:rsidR="007C5A7F" w:rsidRPr="007C5A7F" w:rsidRDefault="007C5A7F" w:rsidP="007C5A7F">
      <w:pPr>
        <w:pStyle w:val="EndNoteBibliography"/>
        <w:spacing w:after="0"/>
        <w:ind w:left="720" w:hanging="720"/>
        <w:rPr>
          <w:noProof/>
        </w:rPr>
      </w:pPr>
      <w:r w:rsidRPr="007C5A7F">
        <w:rPr>
          <w:noProof/>
        </w:rPr>
        <w:t>93.</w:t>
      </w:r>
      <w:r w:rsidRPr="007C5A7F">
        <w:rPr>
          <w:noProof/>
        </w:rPr>
        <w:tab/>
        <w:t xml:space="preserve">Alak JIB, Wolf BW, Mdurvwa EG, Pimentel-Smith GE, Adeyemo O. Effect of Lactobacillus reuteri on Intestinal Resistance to Cryptosporidium parvum Infection in a Murine Model of Acquired Immunodeficiency Syndrome. </w:t>
      </w:r>
      <w:r w:rsidRPr="007C5A7F">
        <w:rPr>
          <w:i/>
          <w:noProof/>
        </w:rPr>
        <w:t xml:space="preserve">The Journal of Infectious Diseases. </w:t>
      </w:r>
      <w:r w:rsidRPr="007C5A7F">
        <w:rPr>
          <w:noProof/>
        </w:rPr>
        <w:t>1997;175(1):218-221.</w:t>
      </w:r>
    </w:p>
    <w:p w14:paraId="75F7F934" w14:textId="77777777" w:rsidR="007C5A7F" w:rsidRPr="007C5A7F" w:rsidRDefault="007C5A7F" w:rsidP="007C5A7F">
      <w:pPr>
        <w:pStyle w:val="EndNoteBibliography"/>
        <w:spacing w:after="0"/>
        <w:ind w:left="720" w:hanging="720"/>
        <w:rPr>
          <w:noProof/>
        </w:rPr>
      </w:pPr>
      <w:r w:rsidRPr="007C5A7F">
        <w:rPr>
          <w:noProof/>
        </w:rPr>
        <w:t>94.</w:t>
      </w:r>
      <w:r w:rsidRPr="007C5A7F">
        <w:rPr>
          <w:noProof/>
        </w:rPr>
        <w:tab/>
        <w:t xml:space="preserve">Del Coco VF, Sparo MD, Sidoti A, Santín M, Basualdo JA, Córdoba MA. Effects of Enterococcus faecalis CECT 7121 on Cryptosporidium parvum infection in mice. </w:t>
      </w:r>
      <w:r w:rsidRPr="007C5A7F">
        <w:rPr>
          <w:i/>
          <w:noProof/>
        </w:rPr>
        <w:t xml:space="preserve">Parasitology Research. </w:t>
      </w:r>
      <w:r w:rsidRPr="007C5A7F">
        <w:rPr>
          <w:noProof/>
        </w:rPr>
        <w:t>2016;115(8):3239-3244.</w:t>
      </w:r>
    </w:p>
    <w:p w14:paraId="022AC054" w14:textId="77777777" w:rsidR="007C5A7F" w:rsidRPr="007C5A7F" w:rsidRDefault="007C5A7F" w:rsidP="007C5A7F">
      <w:pPr>
        <w:pStyle w:val="EndNoteBibliography"/>
        <w:spacing w:after="0"/>
        <w:ind w:left="720" w:hanging="720"/>
        <w:rPr>
          <w:noProof/>
        </w:rPr>
      </w:pPr>
      <w:r w:rsidRPr="007C5A7F">
        <w:rPr>
          <w:noProof/>
        </w:rPr>
        <w:t>95.</w:t>
      </w:r>
      <w:r w:rsidRPr="007C5A7F">
        <w:rPr>
          <w:noProof/>
        </w:rPr>
        <w:tab/>
        <w:t xml:space="preserve">Harp JA, Jardon P, Atwill ER, et al. Field testing of prophylactic measures against Cryptosporidium parvum infection in calves in a California dairy herd. </w:t>
      </w:r>
      <w:r w:rsidRPr="007C5A7F">
        <w:rPr>
          <w:i/>
          <w:noProof/>
        </w:rPr>
        <w:t xml:space="preserve">Am J Vet Res. </w:t>
      </w:r>
      <w:r w:rsidRPr="007C5A7F">
        <w:rPr>
          <w:noProof/>
        </w:rPr>
        <w:t>1996;57(11):1586-1588.</w:t>
      </w:r>
    </w:p>
    <w:p w14:paraId="6AAD77D9" w14:textId="77777777" w:rsidR="007C5A7F" w:rsidRPr="007C5A7F" w:rsidRDefault="007C5A7F" w:rsidP="007C5A7F">
      <w:pPr>
        <w:pStyle w:val="EndNoteBibliography"/>
        <w:spacing w:after="0"/>
        <w:ind w:left="720" w:hanging="720"/>
        <w:rPr>
          <w:noProof/>
        </w:rPr>
      </w:pPr>
      <w:r w:rsidRPr="007C5A7F">
        <w:rPr>
          <w:noProof/>
        </w:rPr>
        <w:t>96.</w:t>
      </w:r>
      <w:r w:rsidRPr="007C5A7F">
        <w:rPr>
          <w:noProof/>
        </w:rPr>
        <w:tab/>
        <w:t xml:space="preserve">Guitard J, Menotti J, Desveaux A, et al. Experimental study of the effects of probiotics on Cryptosporidium parvum infection in neonatal rats. </w:t>
      </w:r>
      <w:r w:rsidRPr="007C5A7F">
        <w:rPr>
          <w:i/>
          <w:noProof/>
        </w:rPr>
        <w:t xml:space="preserve">Parasitology Research. </w:t>
      </w:r>
      <w:r w:rsidRPr="007C5A7F">
        <w:rPr>
          <w:noProof/>
        </w:rPr>
        <w:t>2006;99(5):522-527.</w:t>
      </w:r>
    </w:p>
    <w:p w14:paraId="71E0E2DB" w14:textId="77777777" w:rsidR="007C5A7F" w:rsidRPr="007C5A7F" w:rsidRDefault="007C5A7F" w:rsidP="007C5A7F">
      <w:pPr>
        <w:pStyle w:val="EndNoteBibliography"/>
        <w:spacing w:after="0"/>
        <w:ind w:left="720" w:hanging="720"/>
        <w:rPr>
          <w:noProof/>
        </w:rPr>
      </w:pPr>
      <w:r w:rsidRPr="007C5A7F">
        <w:rPr>
          <w:noProof/>
        </w:rPr>
        <w:t>97.</w:t>
      </w:r>
      <w:r w:rsidRPr="007C5A7F">
        <w:rPr>
          <w:noProof/>
        </w:rPr>
        <w:tab/>
        <w:t xml:space="preserve">Oliveira BCM, Widmer G. Probiotic Product Enhances Susceptibility of Mice to Cryptosporidiosis. </w:t>
      </w:r>
      <w:r w:rsidRPr="007C5A7F">
        <w:rPr>
          <w:i/>
          <w:noProof/>
        </w:rPr>
        <w:t xml:space="preserve">Applied and Environmental Microbiology. </w:t>
      </w:r>
      <w:r w:rsidRPr="007C5A7F">
        <w:rPr>
          <w:noProof/>
        </w:rPr>
        <w:t>2018;84(21):e01408-01418.</w:t>
      </w:r>
    </w:p>
    <w:p w14:paraId="542401E6" w14:textId="77777777" w:rsidR="007C5A7F" w:rsidRPr="007C5A7F" w:rsidRDefault="007C5A7F" w:rsidP="007C5A7F">
      <w:pPr>
        <w:pStyle w:val="EndNoteBibliography"/>
        <w:spacing w:after="0"/>
        <w:ind w:left="720" w:hanging="720"/>
        <w:rPr>
          <w:noProof/>
        </w:rPr>
      </w:pPr>
      <w:r w:rsidRPr="007C5A7F">
        <w:rPr>
          <w:noProof/>
        </w:rPr>
        <w:lastRenderedPageBreak/>
        <w:t>98.</w:t>
      </w:r>
      <w:r w:rsidRPr="007C5A7F">
        <w:rPr>
          <w:noProof/>
        </w:rPr>
        <w:tab/>
        <w:t xml:space="preserve">Fofanova TY, Stewart CJ, Auchtung JM, et al. A novel human enteroid-anaerobe co-culture system to study microbial-host interaction under physiological hypoxia. </w:t>
      </w:r>
      <w:r w:rsidRPr="007C5A7F">
        <w:rPr>
          <w:i/>
          <w:noProof/>
        </w:rPr>
        <w:t xml:space="preserve">bioRxiv. </w:t>
      </w:r>
      <w:r w:rsidRPr="007C5A7F">
        <w:rPr>
          <w:noProof/>
        </w:rPr>
        <w:t>2019:555755.</w:t>
      </w:r>
    </w:p>
    <w:p w14:paraId="765964BA" w14:textId="77777777" w:rsidR="007C5A7F" w:rsidRPr="007C5A7F" w:rsidRDefault="007C5A7F" w:rsidP="007C5A7F">
      <w:pPr>
        <w:pStyle w:val="EndNoteBibliography"/>
        <w:spacing w:after="0"/>
        <w:ind w:left="720" w:hanging="720"/>
        <w:rPr>
          <w:noProof/>
        </w:rPr>
      </w:pPr>
      <w:r w:rsidRPr="007C5A7F">
        <w:rPr>
          <w:noProof/>
        </w:rPr>
        <w:t>99.</w:t>
      </w:r>
      <w:r w:rsidRPr="007C5A7F">
        <w:rPr>
          <w:noProof/>
        </w:rPr>
        <w:tab/>
        <w:t xml:space="preserve">Barakat FM, McDonald V, Foster GR, Tovey MG, Korbel DS. Cryptosporidium parvum Infection Rapidly Induces a Protective Innate Immune Response Involving Type I Interferon. </w:t>
      </w:r>
      <w:r w:rsidRPr="007C5A7F">
        <w:rPr>
          <w:i/>
          <w:noProof/>
        </w:rPr>
        <w:t xml:space="preserve">The Journal of Infectious Diseases. </w:t>
      </w:r>
      <w:r w:rsidRPr="007C5A7F">
        <w:rPr>
          <w:noProof/>
        </w:rPr>
        <w:t>2009;200(10):1548-1555.</w:t>
      </w:r>
    </w:p>
    <w:p w14:paraId="1FA053E3" w14:textId="77777777" w:rsidR="007C5A7F" w:rsidRPr="007C5A7F" w:rsidRDefault="007C5A7F" w:rsidP="007C5A7F">
      <w:pPr>
        <w:pStyle w:val="EndNoteBibliography"/>
        <w:spacing w:after="0"/>
        <w:ind w:left="720" w:hanging="720"/>
        <w:rPr>
          <w:noProof/>
        </w:rPr>
      </w:pPr>
      <w:r w:rsidRPr="007C5A7F">
        <w:rPr>
          <w:noProof/>
        </w:rPr>
        <w:t>100.</w:t>
      </w:r>
      <w:r w:rsidRPr="007C5A7F">
        <w:rPr>
          <w:noProof/>
        </w:rPr>
        <w:tab/>
        <w:t xml:space="preserve">Beiting DP. Protozoan parasites and type I interferons: a cold case reopened. </w:t>
      </w:r>
      <w:r w:rsidRPr="007C5A7F">
        <w:rPr>
          <w:i/>
          <w:noProof/>
        </w:rPr>
        <w:t xml:space="preserve">Trends in Parasitology. </w:t>
      </w:r>
      <w:r w:rsidRPr="007C5A7F">
        <w:rPr>
          <w:noProof/>
        </w:rPr>
        <w:t>2014;30(10):491-498.</w:t>
      </w:r>
    </w:p>
    <w:p w14:paraId="0E405D83" w14:textId="77777777" w:rsidR="007C5A7F" w:rsidRPr="007C5A7F" w:rsidRDefault="007C5A7F" w:rsidP="007C5A7F">
      <w:pPr>
        <w:pStyle w:val="EndNoteBibliography"/>
        <w:spacing w:after="0"/>
        <w:ind w:left="720" w:hanging="720"/>
        <w:rPr>
          <w:noProof/>
        </w:rPr>
      </w:pPr>
      <w:r w:rsidRPr="007C5A7F">
        <w:rPr>
          <w:noProof/>
        </w:rPr>
        <w:t>101.</w:t>
      </w:r>
      <w:r w:rsidRPr="007C5A7F">
        <w:rPr>
          <w:noProof/>
        </w:rPr>
        <w:tab/>
        <w:t xml:space="preserve">Ferguson SH, Foster DM, Sherry B, Magness ST, Nielsen DM, Gookin JL. Interferon-λ3 Promotes Epithelial Defense and Barrier Function Against Cryptosporidium parvum Infection. </w:t>
      </w:r>
      <w:r w:rsidRPr="007C5A7F">
        <w:rPr>
          <w:i/>
          <w:noProof/>
        </w:rPr>
        <w:t xml:space="preserve">Cell Mol Gastroenterol Hepatol. </w:t>
      </w:r>
      <w:r w:rsidRPr="007C5A7F">
        <w:rPr>
          <w:noProof/>
        </w:rPr>
        <w:t>2019;8(1):1-20.</w:t>
      </w:r>
    </w:p>
    <w:p w14:paraId="59147590" w14:textId="77777777" w:rsidR="007C5A7F" w:rsidRPr="007C5A7F" w:rsidRDefault="007C5A7F" w:rsidP="007C5A7F">
      <w:pPr>
        <w:pStyle w:val="EndNoteBibliography"/>
        <w:spacing w:after="0"/>
        <w:ind w:left="720" w:hanging="720"/>
        <w:rPr>
          <w:noProof/>
        </w:rPr>
      </w:pPr>
      <w:r w:rsidRPr="007C5A7F">
        <w:rPr>
          <w:noProof/>
        </w:rPr>
        <w:t>102.</w:t>
      </w:r>
      <w:r w:rsidRPr="007C5A7F">
        <w:rPr>
          <w:noProof/>
        </w:rPr>
        <w:tab/>
        <w:t xml:space="preserve">Giraldo D, Wilcox DR, Longnecker R. The Type I Interferon Response and Age-Dependent Susceptibility to Herpes Simplex Virus Infection. </w:t>
      </w:r>
      <w:r w:rsidRPr="007C5A7F">
        <w:rPr>
          <w:i/>
          <w:noProof/>
        </w:rPr>
        <w:t xml:space="preserve">DNA Cell Biol. </w:t>
      </w:r>
      <w:r w:rsidRPr="007C5A7F">
        <w:rPr>
          <w:noProof/>
        </w:rPr>
        <w:t>2017;36(5):329-334.</w:t>
      </w:r>
    </w:p>
    <w:p w14:paraId="2A627007" w14:textId="77777777" w:rsidR="007C5A7F" w:rsidRPr="007C5A7F" w:rsidRDefault="007C5A7F" w:rsidP="007C5A7F">
      <w:pPr>
        <w:pStyle w:val="EndNoteBibliography"/>
        <w:spacing w:after="0"/>
        <w:ind w:left="720" w:hanging="720"/>
        <w:rPr>
          <w:noProof/>
        </w:rPr>
      </w:pPr>
      <w:r w:rsidRPr="007C5A7F">
        <w:rPr>
          <w:noProof/>
        </w:rPr>
        <w:t>103.</w:t>
      </w:r>
      <w:r w:rsidRPr="007C5A7F">
        <w:rPr>
          <w:noProof/>
        </w:rPr>
        <w:tab/>
        <w:t xml:space="preserve">Haller O, Arnheiter H, Gresser I, Lindenmann J. Virus-specific interferon action. Protection of newborn Mx carriers against lethal infection with influenza virus. </w:t>
      </w:r>
      <w:r w:rsidRPr="007C5A7F">
        <w:rPr>
          <w:i/>
          <w:noProof/>
        </w:rPr>
        <w:t xml:space="preserve">Journal of Experimental Medicine. </w:t>
      </w:r>
      <w:r w:rsidRPr="007C5A7F">
        <w:rPr>
          <w:noProof/>
        </w:rPr>
        <w:t>1981;154(1):199-203.</w:t>
      </w:r>
    </w:p>
    <w:p w14:paraId="14420C80" w14:textId="77777777" w:rsidR="007C5A7F" w:rsidRPr="007C5A7F" w:rsidRDefault="007C5A7F" w:rsidP="007C5A7F">
      <w:pPr>
        <w:pStyle w:val="EndNoteBibliography"/>
        <w:spacing w:after="0"/>
        <w:ind w:left="720" w:hanging="720"/>
        <w:rPr>
          <w:noProof/>
        </w:rPr>
      </w:pPr>
      <w:r w:rsidRPr="007C5A7F">
        <w:rPr>
          <w:noProof/>
        </w:rPr>
        <w:t>104.</w:t>
      </w:r>
      <w:r w:rsidRPr="007C5A7F">
        <w:rPr>
          <w:noProof/>
        </w:rPr>
        <w:tab/>
        <w:t xml:space="preserve">Townsend J, Duffus WPH, Williams DJL. The effect of age of cattle on the in vitro production on interferon by peripheral blood mononuclear cells. </w:t>
      </w:r>
      <w:r w:rsidRPr="007C5A7F">
        <w:rPr>
          <w:i/>
          <w:noProof/>
        </w:rPr>
        <w:t xml:space="preserve">Journal of Comparative Pathology. </w:t>
      </w:r>
      <w:r w:rsidRPr="007C5A7F">
        <w:rPr>
          <w:noProof/>
        </w:rPr>
        <w:t>1988;99(2):169-185.</w:t>
      </w:r>
    </w:p>
    <w:p w14:paraId="65E49CBE" w14:textId="77777777" w:rsidR="007C5A7F" w:rsidRPr="007C5A7F" w:rsidRDefault="007C5A7F" w:rsidP="007C5A7F">
      <w:pPr>
        <w:pStyle w:val="EndNoteBibliography"/>
        <w:spacing w:after="0"/>
        <w:ind w:left="720" w:hanging="720"/>
        <w:rPr>
          <w:noProof/>
        </w:rPr>
      </w:pPr>
      <w:r w:rsidRPr="007C5A7F">
        <w:rPr>
          <w:noProof/>
        </w:rPr>
        <w:t>105.</w:t>
      </w:r>
      <w:r w:rsidRPr="007C5A7F">
        <w:rPr>
          <w:noProof/>
        </w:rPr>
        <w:tab/>
        <w:t xml:space="preserve">Yang Z, Fu Y, Gong P, et al. Bovine TLR2 and TLR4 mediate Cryptosporidium parvum recognition in bovine intestinal epithelial cells. </w:t>
      </w:r>
      <w:r w:rsidRPr="007C5A7F">
        <w:rPr>
          <w:i/>
          <w:noProof/>
        </w:rPr>
        <w:t xml:space="preserve">Microbial Pathogenesis. </w:t>
      </w:r>
      <w:r w:rsidRPr="007C5A7F">
        <w:rPr>
          <w:noProof/>
        </w:rPr>
        <w:t>2015;85:29-34.</w:t>
      </w:r>
    </w:p>
    <w:p w14:paraId="195A4CA2" w14:textId="77777777" w:rsidR="007C5A7F" w:rsidRPr="007C5A7F" w:rsidRDefault="007C5A7F" w:rsidP="007C5A7F">
      <w:pPr>
        <w:pStyle w:val="EndNoteBibliography"/>
        <w:spacing w:after="0"/>
        <w:ind w:left="720" w:hanging="720"/>
        <w:rPr>
          <w:noProof/>
        </w:rPr>
      </w:pPr>
      <w:r w:rsidRPr="007C5A7F">
        <w:rPr>
          <w:noProof/>
        </w:rPr>
        <w:t>106.</w:t>
      </w:r>
      <w:r w:rsidRPr="007C5A7F">
        <w:rPr>
          <w:noProof/>
        </w:rPr>
        <w:tab/>
        <w:t xml:space="preserve">Laurent F, Eckmann L, Savidge TC, et al. Cryptosporidium parvum infection of human intestinal epithelial cells induces the polarized secretion of C-X-C chemokines. </w:t>
      </w:r>
      <w:r w:rsidRPr="007C5A7F">
        <w:rPr>
          <w:i/>
          <w:noProof/>
        </w:rPr>
        <w:t xml:space="preserve">Infect Immun. </w:t>
      </w:r>
      <w:r w:rsidRPr="007C5A7F">
        <w:rPr>
          <w:noProof/>
        </w:rPr>
        <w:t>1997;65(12):5067-5073.</w:t>
      </w:r>
    </w:p>
    <w:p w14:paraId="3AF382B2" w14:textId="77777777" w:rsidR="007C5A7F" w:rsidRPr="007C5A7F" w:rsidRDefault="007C5A7F" w:rsidP="007C5A7F">
      <w:pPr>
        <w:pStyle w:val="EndNoteBibliography"/>
        <w:spacing w:after="0"/>
        <w:ind w:left="720" w:hanging="720"/>
        <w:rPr>
          <w:noProof/>
        </w:rPr>
      </w:pPr>
      <w:r w:rsidRPr="007C5A7F">
        <w:rPr>
          <w:noProof/>
        </w:rPr>
        <w:t>107.</w:t>
      </w:r>
      <w:r w:rsidRPr="007C5A7F">
        <w:rPr>
          <w:noProof/>
        </w:rPr>
        <w:tab/>
        <w:t xml:space="preserve">Maillot C, Gargala G, Delaunay A, et al. Cryptosporidium parvum infection stimulates the secretion of TGF-β, IL-8 and RANTES by Caco-2 cell line. </w:t>
      </w:r>
      <w:r w:rsidRPr="007C5A7F">
        <w:rPr>
          <w:i/>
          <w:noProof/>
        </w:rPr>
        <w:t xml:space="preserve">Parasitology Research. </w:t>
      </w:r>
      <w:r w:rsidRPr="007C5A7F">
        <w:rPr>
          <w:noProof/>
        </w:rPr>
        <w:t>2000;86(12):947-949.</w:t>
      </w:r>
    </w:p>
    <w:p w14:paraId="221B8C3E" w14:textId="77777777" w:rsidR="007C5A7F" w:rsidRPr="007C5A7F" w:rsidRDefault="007C5A7F" w:rsidP="007C5A7F">
      <w:pPr>
        <w:pStyle w:val="EndNoteBibliography"/>
        <w:spacing w:after="0"/>
        <w:ind w:left="720" w:hanging="720"/>
        <w:rPr>
          <w:noProof/>
        </w:rPr>
      </w:pPr>
      <w:r w:rsidRPr="007C5A7F">
        <w:rPr>
          <w:noProof/>
        </w:rPr>
        <w:t>108.</w:t>
      </w:r>
      <w:r w:rsidRPr="007C5A7F">
        <w:rPr>
          <w:noProof/>
        </w:rPr>
        <w:tab/>
        <w:t xml:space="preserve">Seydel KB, Zhang T, Champion GA, et al. Cryptosporidium parvum infection of human intestinal xenografts in SCID mice induces production of human tumor necrosis factor alpha and interleukin-8. </w:t>
      </w:r>
      <w:r w:rsidRPr="007C5A7F">
        <w:rPr>
          <w:i/>
          <w:noProof/>
        </w:rPr>
        <w:t xml:space="preserve">Infect Immun. </w:t>
      </w:r>
      <w:r w:rsidRPr="007C5A7F">
        <w:rPr>
          <w:noProof/>
        </w:rPr>
        <w:t>1998;66(5):2379-2382.</w:t>
      </w:r>
    </w:p>
    <w:p w14:paraId="13C9AB39" w14:textId="77777777" w:rsidR="007C5A7F" w:rsidRPr="007C5A7F" w:rsidRDefault="007C5A7F" w:rsidP="007C5A7F">
      <w:pPr>
        <w:pStyle w:val="EndNoteBibliography"/>
        <w:spacing w:after="0"/>
        <w:ind w:left="720" w:hanging="720"/>
        <w:rPr>
          <w:noProof/>
        </w:rPr>
      </w:pPr>
      <w:r w:rsidRPr="007C5A7F">
        <w:rPr>
          <w:noProof/>
        </w:rPr>
        <w:t>109.</w:t>
      </w:r>
      <w:r w:rsidRPr="007C5A7F">
        <w:rPr>
          <w:noProof/>
        </w:rPr>
        <w:tab/>
        <w:t xml:space="preserve">Carryn S, Schaefer DA, Imboden M, Homan EJ, Bremel RD, Riggs MW. Phospholipases and Cationic Peptides Inhibit Cryptosporidium parvum Sporozoite Infectivity by Parasiticidal and Non-Parasiticidal Mechanisms. </w:t>
      </w:r>
      <w:r w:rsidRPr="007C5A7F">
        <w:rPr>
          <w:i/>
          <w:noProof/>
        </w:rPr>
        <w:t xml:space="preserve">Journal of Parasitology. </w:t>
      </w:r>
      <w:r w:rsidRPr="007C5A7F">
        <w:rPr>
          <w:noProof/>
        </w:rPr>
        <w:t>2012;98(1):199-204, 196.</w:t>
      </w:r>
    </w:p>
    <w:p w14:paraId="79A71274" w14:textId="77777777" w:rsidR="007C5A7F" w:rsidRPr="007C5A7F" w:rsidRDefault="007C5A7F" w:rsidP="007C5A7F">
      <w:pPr>
        <w:pStyle w:val="EndNoteBibliography"/>
        <w:spacing w:after="0"/>
        <w:ind w:left="720" w:hanging="720"/>
        <w:rPr>
          <w:noProof/>
        </w:rPr>
      </w:pPr>
      <w:r w:rsidRPr="007C5A7F">
        <w:rPr>
          <w:noProof/>
        </w:rPr>
        <w:t>110.</w:t>
      </w:r>
      <w:r w:rsidRPr="007C5A7F">
        <w:rPr>
          <w:noProof/>
        </w:rPr>
        <w:tab/>
        <w:t xml:space="preserve">Tarver AP, Clark DP, Diamond G, et al. Enteric β-Defensin: Molecular Cloning and Characterization of a Gene with Inducible Intestinal Epithelial Cell Expression Associated with Cryptosporidium parvum Infection. </w:t>
      </w:r>
      <w:r w:rsidRPr="007C5A7F">
        <w:rPr>
          <w:i/>
          <w:noProof/>
        </w:rPr>
        <w:t xml:space="preserve">Infect Immun. </w:t>
      </w:r>
      <w:r w:rsidRPr="007C5A7F">
        <w:rPr>
          <w:noProof/>
        </w:rPr>
        <w:t>1998;66(5):2399-2399.</w:t>
      </w:r>
    </w:p>
    <w:p w14:paraId="032C9426" w14:textId="77777777" w:rsidR="007C5A7F" w:rsidRPr="007C5A7F" w:rsidRDefault="007C5A7F" w:rsidP="007C5A7F">
      <w:pPr>
        <w:pStyle w:val="EndNoteBibliography"/>
        <w:spacing w:after="0"/>
        <w:ind w:left="720" w:hanging="720"/>
        <w:rPr>
          <w:noProof/>
        </w:rPr>
      </w:pPr>
      <w:r w:rsidRPr="007C5A7F">
        <w:rPr>
          <w:noProof/>
        </w:rPr>
        <w:t>111.</w:t>
      </w:r>
      <w:r w:rsidRPr="007C5A7F">
        <w:rPr>
          <w:noProof/>
        </w:rPr>
        <w:tab/>
        <w:t xml:space="preserve">Zaalouk TK, Bajaj-Elliott M, George JT, McDonald V. Differential regulation of beta-defensin gene expression during Cryptosporidium parvum infection. </w:t>
      </w:r>
      <w:r w:rsidRPr="007C5A7F">
        <w:rPr>
          <w:i/>
          <w:noProof/>
        </w:rPr>
        <w:t xml:space="preserve">Infect Immun. </w:t>
      </w:r>
      <w:r w:rsidRPr="007C5A7F">
        <w:rPr>
          <w:noProof/>
        </w:rPr>
        <w:t>2004;72(5):2772-2779.</w:t>
      </w:r>
    </w:p>
    <w:p w14:paraId="4799FFEE" w14:textId="77777777" w:rsidR="007C5A7F" w:rsidRPr="007C5A7F" w:rsidRDefault="007C5A7F" w:rsidP="007C5A7F">
      <w:pPr>
        <w:pStyle w:val="EndNoteBibliography"/>
        <w:spacing w:after="0"/>
        <w:ind w:left="720" w:hanging="720"/>
        <w:rPr>
          <w:noProof/>
        </w:rPr>
      </w:pPr>
      <w:r w:rsidRPr="007C5A7F">
        <w:rPr>
          <w:noProof/>
        </w:rPr>
        <w:t>112.</w:t>
      </w:r>
      <w:r w:rsidRPr="007C5A7F">
        <w:rPr>
          <w:noProof/>
        </w:rPr>
        <w:tab/>
        <w:t xml:space="preserve">Fei J, Wu H, Su J, et al. Characterization of MEDLE-1, a protein in early development of Cryptosporidium parvum. </w:t>
      </w:r>
      <w:r w:rsidRPr="007C5A7F">
        <w:rPr>
          <w:i/>
          <w:noProof/>
        </w:rPr>
        <w:t xml:space="preserve">Parasit Vectors. </w:t>
      </w:r>
      <w:r w:rsidRPr="007C5A7F">
        <w:rPr>
          <w:noProof/>
        </w:rPr>
        <w:t>2018;11(1):312-312.</w:t>
      </w:r>
    </w:p>
    <w:p w14:paraId="5C1768A4" w14:textId="77777777" w:rsidR="007C5A7F" w:rsidRPr="007C5A7F" w:rsidRDefault="007C5A7F" w:rsidP="007C5A7F">
      <w:pPr>
        <w:pStyle w:val="EndNoteBibliography"/>
        <w:spacing w:after="0"/>
        <w:ind w:left="720" w:hanging="720"/>
        <w:rPr>
          <w:noProof/>
        </w:rPr>
      </w:pPr>
      <w:r w:rsidRPr="007C5A7F">
        <w:rPr>
          <w:noProof/>
        </w:rPr>
        <w:t>113.</w:t>
      </w:r>
      <w:r w:rsidRPr="007C5A7F">
        <w:rPr>
          <w:noProof/>
        </w:rPr>
        <w:tab/>
        <w:t xml:space="preserve">Li B, Wu H, Li N, et al. Preliminary Characterization of MEDLE-2, a Protein Potentially Involved in the Invasion of Cryptosporidium parvum. </w:t>
      </w:r>
      <w:r w:rsidRPr="007C5A7F">
        <w:rPr>
          <w:i/>
          <w:noProof/>
        </w:rPr>
        <w:t xml:space="preserve">Front Microbiol. </w:t>
      </w:r>
      <w:r w:rsidRPr="007C5A7F">
        <w:rPr>
          <w:noProof/>
        </w:rPr>
        <w:t>2017;8:1647-1647.</w:t>
      </w:r>
    </w:p>
    <w:p w14:paraId="517060F3" w14:textId="77777777" w:rsidR="007C5A7F" w:rsidRPr="007C5A7F" w:rsidRDefault="007C5A7F" w:rsidP="007C5A7F">
      <w:pPr>
        <w:pStyle w:val="EndNoteBibliography"/>
        <w:spacing w:after="0"/>
        <w:ind w:left="720" w:hanging="720"/>
        <w:rPr>
          <w:noProof/>
        </w:rPr>
      </w:pPr>
      <w:r w:rsidRPr="007C5A7F">
        <w:rPr>
          <w:noProof/>
        </w:rPr>
        <w:lastRenderedPageBreak/>
        <w:t>114.</w:t>
      </w:r>
      <w:r w:rsidRPr="007C5A7F">
        <w:rPr>
          <w:noProof/>
        </w:rPr>
        <w:tab/>
        <w:t xml:space="preserve">Su J, Jin C, Wu H, et al. Differential Expression of Three Cryptosporidium Species-Specific MEDLE Proteins. </w:t>
      </w:r>
      <w:r w:rsidRPr="007C5A7F">
        <w:rPr>
          <w:i/>
          <w:noProof/>
        </w:rPr>
        <w:t xml:space="preserve">Front Microbiol. </w:t>
      </w:r>
      <w:r w:rsidRPr="007C5A7F">
        <w:rPr>
          <w:noProof/>
        </w:rPr>
        <w:t>2019;10(1177).</w:t>
      </w:r>
    </w:p>
    <w:p w14:paraId="3E4165B2" w14:textId="77777777" w:rsidR="007C5A7F" w:rsidRPr="007C5A7F" w:rsidRDefault="007C5A7F" w:rsidP="007C5A7F">
      <w:pPr>
        <w:pStyle w:val="EndNoteBibliography"/>
        <w:spacing w:after="0"/>
        <w:ind w:left="720" w:hanging="720"/>
        <w:rPr>
          <w:noProof/>
        </w:rPr>
      </w:pPr>
      <w:r w:rsidRPr="007C5A7F">
        <w:rPr>
          <w:noProof/>
        </w:rPr>
        <w:t>115.</w:t>
      </w:r>
      <w:r w:rsidRPr="007C5A7F">
        <w:rPr>
          <w:noProof/>
        </w:rPr>
        <w:tab/>
        <w:t xml:space="preserve">Vergauwen H. The IPEC-J2 Cell Line. In: Verhoeckx K, Cotter P, López-Expósito I, et al., eds. </w:t>
      </w:r>
      <w:r w:rsidRPr="007C5A7F">
        <w:rPr>
          <w:i/>
          <w:noProof/>
        </w:rPr>
        <w:t>The Impact of Food Bioactives on Health: in vitro and ex vivo models.</w:t>
      </w:r>
      <w:r w:rsidRPr="007C5A7F">
        <w:rPr>
          <w:noProof/>
        </w:rPr>
        <w:t xml:space="preserve"> Cham: Springer International Publishing; 2015:125-134.</w:t>
      </w:r>
    </w:p>
    <w:p w14:paraId="5657F570" w14:textId="77777777" w:rsidR="007C5A7F" w:rsidRPr="007C5A7F" w:rsidRDefault="007C5A7F" w:rsidP="007C5A7F">
      <w:pPr>
        <w:pStyle w:val="EndNoteBibliography"/>
        <w:spacing w:after="0"/>
        <w:ind w:left="720" w:hanging="720"/>
        <w:rPr>
          <w:noProof/>
        </w:rPr>
      </w:pPr>
      <w:r w:rsidRPr="007C5A7F">
        <w:rPr>
          <w:noProof/>
        </w:rPr>
        <w:t>116.</w:t>
      </w:r>
      <w:r w:rsidRPr="007C5A7F">
        <w:rPr>
          <w:noProof/>
        </w:rPr>
        <w:tab/>
        <w:t xml:space="preserve">Lea T. Caco-2 Cell Line. In: Verhoeckx K, Cotter P, López-Expósito I, et al., eds. </w:t>
      </w:r>
      <w:r w:rsidRPr="007C5A7F">
        <w:rPr>
          <w:i/>
          <w:noProof/>
        </w:rPr>
        <w:t>The Impact of Food Bioactives on Health: in vitro and ex vivo models.</w:t>
      </w:r>
      <w:r w:rsidRPr="007C5A7F">
        <w:rPr>
          <w:noProof/>
        </w:rPr>
        <w:t xml:space="preserve"> Cham: Springer International Publishing; 2015:103-111.</w:t>
      </w:r>
    </w:p>
    <w:p w14:paraId="67DF3C3C" w14:textId="77777777" w:rsidR="007C5A7F" w:rsidRPr="007C5A7F" w:rsidRDefault="007C5A7F" w:rsidP="007C5A7F">
      <w:pPr>
        <w:pStyle w:val="EndNoteBibliography"/>
        <w:spacing w:after="0"/>
        <w:ind w:left="720" w:hanging="720"/>
        <w:rPr>
          <w:noProof/>
        </w:rPr>
      </w:pPr>
      <w:r w:rsidRPr="007C5A7F">
        <w:rPr>
          <w:noProof/>
        </w:rPr>
        <w:t>117.</w:t>
      </w:r>
      <w:r w:rsidRPr="007C5A7F">
        <w:rPr>
          <w:noProof/>
        </w:rPr>
        <w:tab/>
        <w:t xml:space="preserve">Martínez-Maqueda D, Miralles B, Recio I. HT29 Cell Line. In: Verhoeckx K, Cotter P, López-Expósito I, et al., eds. </w:t>
      </w:r>
      <w:r w:rsidRPr="007C5A7F">
        <w:rPr>
          <w:i/>
          <w:noProof/>
        </w:rPr>
        <w:t>The Impact of Food Bioactives on Health: in vitro and ex vivo models.</w:t>
      </w:r>
      <w:r w:rsidRPr="007C5A7F">
        <w:rPr>
          <w:noProof/>
        </w:rPr>
        <w:t xml:space="preserve"> Cham: Springer International Publishing; 2015:113-124.</w:t>
      </w:r>
    </w:p>
    <w:p w14:paraId="333F96C5" w14:textId="77777777" w:rsidR="007C5A7F" w:rsidRPr="007C5A7F" w:rsidRDefault="007C5A7F" w:rsidP="007C5A7F">
      <w:pPr>
        <w:pStyle w:val="EndNoteBibliography"/>
        <w:spacing w:after="0"/>
        <w:ind w:left="720" w:hanging="720"/>
        <w:rPr>
          <w:noProof/>
        </w:rPr>
      </w:pPr>
      <w:r w:rsidRPr="007C5A7F">
        <w:rPr>
          <w:noProof/>
        </w:rPr>
        <w:t>118.</w:t>
      </w:r>
      <w:r w:rsidRPr="007C5A7F">
        <w:rPr>
          <w:noProof/>
        </w:rPr>
        <w:tab/>
        <w:t xml:space="preserve">Inai T, Sengoku A, Hirose E, Iida H, Shibata Y. Comparative characterization of mouse rectum CMT93-I and -II cells by expression of claudin isoforms and tight junction morphology and function. </w:t>
      </w:r>
      <w:r w:rsidRPr="007C5A7F">
        <w:rPr>
          <w:i/>
          <w:noProof/>
        </w:rPr>
        <w:t xml:space="preserve">Histochemistry and Cell Biology. </w:t>
      </w:r>
      <w:r w:rsidRPr="007C5A7F">
        <w:rPr>
          <w:noProof/>
        </w:rPr>
        <w:t>2008;129(2):223-232.</w:t>
      </w:r>
    </w:p>
    <w:p w14:paraId="5A48E758" w14:textId="77777777" w:rsidR="007C5A7F" w:rsidRPr="007C5A7F" w:rsidRDefault="007C5A7F" w:rsidP="007C5A7F">
      <w:pPr>
        <w:pStyle w:val="EndNoteBibliography"/>
        <w:spacing w:after="0"/>
        <w:ind w:left="720" w:hanging="720"/>
        <w:rPr>
          <w:noProof/>
        </w:rPr>
      </w:pPr>
      <w:r w:rsidRPr="007C5A7F">
        <w:rPr>
          <w:noProof/>
        </w:rPr>
        <w:t>119.</w:t>
      </w:r>
      <w:r w:rsidRPr="007C5A7F">
        <w:rPr>
          <w:noProof/>
        </w:rPr>
        <w:tab/>
        <w:t xml:space="preserve">Eichenberger RM, Ryan S, Jones L, et al. Hookworm Secreted Extracellular Vesicles Interact With Host Cells and Prevent Inducible Colitis in Mice. </w:t>
      </w:r>
      <w:r w:rsidRPr="007C5A7F">
        <w:rPr>
          <w:i/>
          <w:noProof/>
        </w:rPr>
        <w:t xml:space="preserve">Frontiers in immunology. </w:t>
      </w:r>
      <w:r w:rsidRPr="007C5A7F">
        <w:rPr>
          <w:noProof/>
        </w:rPr>
        <w:t>2018;9:850-850.</w:t>
      </w:r>
    </w:p>
    <w:p w14:paraId="3E20004B" w14:textId="77777777" w:rsidR="007C5A7F" w:rsidRPr="007C5A7F" w:rsidRDefault="007C5A7F" w:rsidP="007C5A7F">
      <w:pPr>
        <w:pStyle w:val="EndNoteBibliography"/>
        <w:spacing w:after="0"/>
        <w:ind w:left="720" w:hanging="720"/>
        <w:rPr>
          <w:noProof/>
        </w:rPr>
      </w:pPr>
      <w:r w:rsidRPr="007C5A7F">
        <w:rPr>
          <w:noProof/>
        </w:rPr>
        <w:t>120.</w:t>
      </w:r>
      <w:r w:rsidRPr="007C5A7F">
        <w:rPr>
          <w:noProof/>
        </w:rPr>
        <w:tab/>
        <w:t xml:space="preserve">Eichenberger RM, Talukder MH, Field MA, et al. Characterization of Trichuris muris secreted proteins and extracellular vesicles provides new insights into host-parasite communication. </w:t>
      </w:r>
      <w:r w:rsidRPr="007C5A7F">
        <w:rPr>
          <w:i/>
          <w:noProof/>
        </w:rPr>
        <w:t xml:space="preserve">J Extracell Vesicles. </w:t>
      </w:r>
      <w:r w:rsidRPr="007C5A7F">
        <w:rPr>
          <w:noProof/>
        </w:rPr>
        <w:t>2018;7(1):1428004-1428004.</w:t>
      </w:r>
    </w:p>
    <w:p w14:paraId="2591DF8D" w14:textId="77777777" w:rsidR="007C5A7F" w:rsidRPr="007C5A7F" w:rsidRDefault="007C5A7F" w:rsidP="007C5A7F">
      <w:pPr>
        <w:pStyle w:val="EndNoteBibliography"/>
        <w:spacing w:after="0"/>
        <w:ind w:left="720" w:hanging="720"/>
        <w:rPr>
          <w:noProof/>
        </w:rPr>
      </w:pPr>
      <w:r w:rsidRPr="007C5A7F">
        <w:rPr>
          <w:noProof/>
        </w:rPr>
        <w:t>121.</w:t>
      </w:r>
      <w:r w:rsidRPr="007C5A7F">
        <w:rPr>
          <w:noProof/>
        </w:rPr>
        <w:tab/>
        <w:t xml:space="preserve">Chandra L, Borcherding DC, Kingsbury D, et al. Derivation of adult canine intestinal organoids for translational research in gastroenterology. </w:t>
      </w:r>
      <w:r w:rsidRPr="007C5A7F">
        <w:rPr>
          <w:i/>
          <w:noProof/>
        </w:rPr>
        <w:t xml:space="preserve">BMC Biology. </w:t>
      </w:r>
      <w:r w:rsidRPr="007C5A7F">
        <w:rPr>
          <w:noProof/>
        </w:rPr>
        <w:t>2019;17(1):33.</w:t>
      </w:r>
    </w:p>
    <w:p w14:paraId="7E0CB24B" w14:textId="77777777" w:rsidR="007C5A7F" w:rsidRPr="007C5A7F" w:rsidRDefault="007C5A7F" w:rsidP="007C5A7F">
      <w:pPr>
        <w:pStyle w:val="EndNoteBibliography"/>
        <w:spacing w:after="0"/>
        <w:ind w:left="720" w:hanging="720"/>
        <w:rPr>
          <w:noProof/>
        </w:rPr>
      </w:pPr>
      <w:r w:rsidRPr="007C5A7F">
        <w:rPr>
          <w:noProof/>
        </w:rPr>
        <w:t>122.</w:t>
      </w:r>
      <w:r w:rsidRPr="007C5A7F">
        <w:rPr>
          <w:noProof/>
        </w:rPr>
        <w:tab/>
        <w:t xml:space="preserve">Luo X-C, Chen Z-H, Xue J-B, et al. Infection by the parasitic helminth Trichinella spiralis activates a Tas2r-mediated signaling pathway in intestinal tuft cells. </w:t>
      </w:r>
      <w:r w:rsidRPr="007C5A7F">
        <w:rPr>
          <w:i/>
          <w:noProof/>
        </w:rPr>
        <w:t xml:space="preserve">Proceedings of the National Academy of Sciences. </w:t>
      </w:r>
      <w:r w:rsidRPr="007C5A7F">
        <w:rPr>
          <w:noProof/>
        </w:rPr>
        <w:t>2019;116(12):5564.</w:t>
      </w:r>
    </w:p>
    <w:p w14:paraId="53E9767E" w14:textId="77777777" w:rsidR="007C5A7F" w:rsidRPr="007C5A7F" w:rsidRDefault="007C5A7F" w:rsidP="007C5A7F">
      <w:pPr>
        <w:pStyle w:val="EndNoteBibliography"/>
        <w:spacing w:after="0"/>
        <w:ind w:left="720" w:hanging="720"/>
        <w:rPr>
          <w:noProof/>
        </w:rPr>
      </w:pPr>
      <w:r w:rsidRPr="007C5A7F">
        <w:rPr>
          <w:noProof/>
        </w:rPr>
        <w:t>123.</w:t>
      </w:r>
      <w:r w:rsidRPr="007C5A7F">
        <w:rPr>
          <w:noProof/>
        </w:rPr>
        <w:tab/>
        <w:t xml:space="preserve">Duque-Correa MA, Maizels RM, Grencis RK, Berriman M. Organoids – New Models for Host–Helminth Interactions. </w:t>
      </w:r>
      <w:r w:rsidRPr="007C5A7F">
        <w:rPr>
          <w:i/>
          <w:noProof/>
        </w:rPr>
        <w:t xml:space="preserve">Trends in Parasitology. </w:t>
      </w:r>
      <w:r w:rsidRPr="007C5A7F">
        <w:rPr>
          <w:noProof/>
        </w:rPr>
        <w:t>2020;36(2):170-181.</w:t>
      </w:r>
    </w:p>
    <w:p w14:paraId="74182ADC" w14:textId="77777777" w:rsidR="007C5A7F" w:rsidRPr="007C5A7F" w:rsidRDefault="007C5A7F" w:rsidP="007C5A7F">
      <w:pPr>
        <w:pStyle w:val="EndNoteBibliography"/>
        <w:spacing w:after="0"/>
        <w:ind w:left="720" w:hanging="720"/>
        <w:rPr>
          <w:noProof/>
        </w:rPr>
      </w:pPr>
      <w:r w:rsidRPr="007C5A7F">
        <w:rPr>
          <w:noProof/>
        </w:rPr>
        <w:t>124.</w:t>
      </w:r>
      <w:r w:rsidRPr="007C5A7F">
        <w:rPr>
          <w:noProof/>
        </w:rPr>
        <w:tab/>
        <w:t xml:space="preserve">Gerbe F, Sidot E, Smyth DJ, et al. Intestinal epithelial tuft cells initiate type 2 mucosal immunity to helminth parasites. </w:t>
      </w:r>
      <w:r w:rsidRPr="007C5A7F">
        <w:rPr>
          <w:i/>
          <w:noProof/>
        </w:rPr>
        <w:t xml:space="preserve">Nature. </w:t>
      </w:r>
      <w:r w:rsidRPr="007C5A7F">
        <w:rPr>
          <w:noProof/>
        </w:rPr>
        <w:t>2016;529(7585):226-230.</w:t>
      </w:r>
    </w:p>
    <w:p w14:paraId="6B7844DC" w14:textId="77777777" w:rsidR="007C5A7F" w:rsidRPr="007C5A7F" w:rsidRDefault="007C5A7F" w:rsidP="007C5A7F">
      <w:pPr>
        <w:pStyle w:val="EndNoteBibliography"/>
        <w:spacing w:after="0"/>
        <w:ind w:left="720" w:hanging="720"/>
        <w:rPr>
          <w:noProof/>
        </w:rPr>
      </w:pPr>
      <w:r w:rsidRPr="007C5A7F">
        <w:rPr>
          <w:noProof/>
        </w:rPr>
        <w:t>125.</w:t>
      </w:r>
      <w:r w:rsidRPr="007C5A7F">
        <w:rPr>
          <w:noProof/>
        </w:rPr>
        <w:tab/>
        <w:t xml:space="preserve">von Moltke J, Ji M, Liang H-E, Locksley RM. Tuft-cell-derived IL-25 regulates an intestinal ILC2–epithelial response circuit. </w:t>
      </w:r>
      <w:r w:rsidRPr="007C5A7F">
        <w:rPr>
          <w:i/>
          <w:noProof/>
        </w:rPr>
        <w:t xml:space="preserve">Nature. </w:t>
      </w:r>
      <w:r w:rsidRPr="007C5A7F">
        <w:rPr>
          <w:noProof/>
        </w:rPr>
        <w:t>2016;529(7585):221-225.</w:t>
      </w:r>
    </w:p>
    <w:p w14:paraId="33926C41" w14:textId="77777777" w:rsidR="007C5A7F" w:rsidRPr="007C5A7F" w:rsidRDefault="007C5A7F" w:rsidP="007C5A7F">
      <w:pPr>
        <w:pStyle w:val="EndNoteBibliography"/>
        <w:spacing w:after="0"/>
        <w:ind w:left="720" w:hanging="720"/>
        <w:rPr>
          <w:noProof/>
        </w:rPr>
      </w:pPr>
      <w:r w:rsidRPr="007C5A7F">
        <w:rPr>
          <w:noProof/>
        </w:rPr>
        <w:t>126.</w:t>
      </w:r>
      <w:r w:rsidRPr="007C5A7F">
        <w:rPr>
          <w:noProof/>
        </w:rPr>
        <w:tab/>
        <w:t xml:space="preserve">Howitt MR, Lavoie S, Michaud M, et al. Tuft cells, taste-chemosensory cells, orchestrate parasite type 2 immunity in the gut. </w:t>
      </w:r>
      <w:r w:rsidRPr="007C5A7F">
        <w:rPr>
          <w:i/>
          <w:noProof/>
        </w:rPr>
        <w:t xml:space="preserve">Science. </w:t>
      </w:r>
      <w:r w:rsidRPr="007C5A7F">
        <w:rPr>
          <w:noProof/>
        </w:rPr>
        <w:t>2016;351(6279):1329.</w:t>
      </w:r>
    </w:p>
    <w:p w14:paraId="15CF9B0C" w14:textId="77777777" w:rsidR="007C5A7F" w:rsidRPr="007C5A7F" w:rsidRDefault="007C5A7F" w:rsidP="007C5A7F">
      <w:pPr>
        <w:pStyle w:val="EndNoteBibliography"/>
        <w:spacing w:after="0"/>
        <w:ind w:left="720" w:hanging="720"/>
        <w:rPr>
          <w:noProof/>
        </w:rPr>
      </w:pPr>
      <w:r w:rsidRPr="007C5A7F">
        <w:rPr>
          <w:noProof/>
        </w:rPr>
        <w:t>127.</w:t>
      </w:r>
      <w:r w:rsidRPr="007C5A7F">
        <w:rPr>
          <w:noProof/>
        </w:rPr>
        <w:tab/>
        <w:t xml:space="preserve">Hakim MS, Chen S, Ding S, et al. Basal interferon signaling and therapeutic use of interferons in controlling rotavirus infection in human intestinal cells and organoids. </w:t>
      </w:r>
      <w:r w:rsidRPr="007C5A7F">
        <w:rPr>
          <w:i/>
          <w:noProof/>
        </w:rPr>
        <w:t xml:space="preserve">Sci Rep. </w:t>
      </w:r>
      <w:r w:rsidRPr="007C5A7F">
        <w:rPr>
          <w:noProof/>
        </w:rPr>
        <w:t>2018;8(1):8341.</w:t>
      </w:r>
    </w:p>
    <w:p w14:paraId="0B1AFA36" w14:textId="77777777" w:rsidR="007C5A7F" w:rsidRPr="007C5A7F" w:rsidRDefault="007C5A7F" w:rsidP="007C5A7F">
      <w:pPr>
        <w:pStyle w:val="EndNoteBibliography"/>
        <w:spacing w:after="0"/>
        <w:ind w:left="720" w:hanging="720"/>
        <w:rPr>
          <w:noProof/>
        </w:rPr>
      </w:pPr>
      <w:r w:rsidRPr="007C5A7F">
        <w:rPr>
          <w:noProof/>
        </w:rPr>
        <w:t>128.</w:t>
      </w:r>
      <w:r w:rsidRPr="007C5A7F">
        <w:rPr>
          <w:noProof/>
        </w:rPr>
        <w:tab/>
        <w:t xml:space="preserve">Yin Y, Bijvelds M, Dang W, et al. Modeling rotavirus infection and antiviral therapy using primary intestinal organoids. </w:t>
      </w:r>
      <w:r w:rsidRPr="007C5A7F">
        <w:rPr>
          <w:i/>
          <w:noProof/>
        </w:rPr>
        <w:t xml:space="preserve">Antiviral Research. </w:t>
      </w:r>
      <w:r w:rsidRPr="007C5A7F">
        <w:rPr>
          <w:noProof/>
        </w:rPr>
        <w:t>2015;123:120-131.</w:t>
      </w:r>
    </w:p>
    <w:p w14:paraId="3A88763F" w14:textId="77777777" w:rsidR="007C5A7F" w:rsidRPr="007C5A7F" w:rsidRDefault="007C5A7F" w:rsidP="007C5A7F">
      <w:pPr>
        <w:pStyle w:val="EndNoteBibliography"/>
        <w:spacing w:after="0"/>
        <w:ind w:left="720" w:hanging="720"/>
        <w:rPr>
          <w:noProof/>
        </w:rPr>
      </w:pPr>
      <w:r w:rsidRPr="007C5A7F">
        <w:rPr>
          <w:noProof/>
        </w:rPr>
        <w:t>129.</w:t>
      </w:r>
      <w:r w:rsidRPr="007C5A7F">
        <w:rPr>
          <w:noProof/>
        </w:rPr>
        <w:tab/>
        <w:t xml:space="preserve">Zhang D, Tan M, Zhong W, Xia M, Huang P, Jiang X. Human intestinal organoids express histo-blood group antigens, bind norovirus VLPs, and support limited norovirus replication. </w:t>
      </w:r>
      <w:r w:rsidRPr="007C5A7F">
        <w:rPr>
          <w:i/>
          <w:noProof/>
        </w:rPr>
        <w:t xml:space="preserve">Sci Rep. </w:t>
      </w:r>
      <w:r w:rsidRPr="007C5A7F">
        <w:rPr>
          <w:noProof/>
        </w:rPr>
        <w:t>2017;7(1):12621.</w:t>
      </w:r>
    </w:p>
    <w:p w14:paraId="3877A370" w14:textId="77777777" w:rsidR="007C5A7F" w:rsidRPr="007C5A7F" w:rsidRDefault="007C5A7F" w:rsidP="007C5A7F">
      <w:pPr>
        <w:pStyle w:val="EndNoteBibliography"/>
        <w:spacing w:after="0"/>
        <w:ind w:left="720" w:hanging="720"/>
        <w:rPr>
          <w:noProof/>
        </w:rPr>
      </w:pPr>
      <w:r w:rsidRPr="007C5A7F">
        <w:rPr>
          <w:noProof/>
        </w:rPr>
        <w:t>130.</w:t>
      </w:r>
      <w:r w:rsidRPr="007C5A7F">
        <w:rPr>
          <w:noProof/>
        </w:rPr>
        <w:tab/>
        <w:t xml:space="preserve">Hosmillo M, Chaudhry Y, Nayak K, et al. Norovirus replication in human intestinal epithelial cells is restricted by the interferon-induced JAK/STAT signalling pathway RNA Polymerase II mediated transcriptional responses. </w:t>
      </w:r>
      <w:r w:rsidRPr="007C5A7F">
        <w:rPr>
          <w:i/>
          <w:noProof/>
        </w:rPr>
        <w:t xml:space="preserve">bioRxiv. </w:t>
      </w:r>
      <w:r w:rsidRPr="007C5A7F">
        <w:rPr>
          <w:noProof/>
        </w:rPr>
        <w:t>2019:731802.</w:t>
      </w:r>
    </w:p>
    <w:p w14:paraId="1F6AF669" w14:textId="77777777" w:rsidR="007C5A7F" w:rsidRPr="007C5A7F" w:rsidRDefault="007C5A7F" w:rsidP="007C5A7F">
      <w:pPr>
        <w:pStyle w:val="EndNoteBibliography"/>
        <w:spacing w:after="0"/>
        <w:ind w:left="720" w:hanging="720"/>
        <w:rPr>
          <w:noProof/>
        </w:rPr>
      </w:pPr>
      <w:r w:rsidRPr="007C5A7F">
        <w:rPr>
          <w:noProof/>
        </w:rPr>
        <w:lastRenderedPageBreak/>
        <w:t>131.</w:t>
      </w:r>
      <w:r w:rsidRPr="007C5A7F">
        <w:rPr>
          <w:noProof/>
        </w:rPr>
        <w:tab/>
        <w:t xml:space="preserve">Holly MK, Smith JG. Adenovirus Infection of Human Enteroids Reveals Interferon Sensitivity and Preferential Infection of Goblet Cells. </w:t>
      </w:r>
      <w:r w:rsidRPr="007C5A7F">
        <w:rPr>
          <w:i/>
          <w:noProof/>
        </w:rPr>
        <w:t xml:space="preserve">Journal of Virology. </w:t>
      </w:r>
      <w:r w:rsidRPr="007C5A7F">
        <w:rPr>
          <w:noProof/>
        </w:rPr>
        <w:t>2018;92(9):e00250-00218.</w:t>
      </w:r>
    </w:p>
    <w:p w14:paraId="34399BE0" w14:textId="77777777" w:rsidR="007C5A7F" w:rsidRPr="007C5A7F" w:rsidRDefault="007C5A7F" w:rsidP="007C5A7F">
      <w:pPr>
        <w:pStyle w:val="EndNoteBibliography"/>
        <w:spacing w:after="0"/>
        <w:ind w:left="720" w:hanging="720"/>
        <w:rPr>
          <w:noProof/>
        </w:rPr>
      </w:pPr>
      <w:r w:rsidRPr="007C5A7F">
        <w:rPr>
          <w:noProof/>
        </w:rPr>
        <w:t>132.</w:t>
      </w:r>
      <w:r w:rsidRPr="007C5A7F">
        <w:rPr>
          <w:noProof/>
        </w:rPr>
        <w:tab/>
        <w:t xml:space="preserve">Karve SS, Pradhan S, Ward DV, Weiss AA. Intestinal organoids model human responses to infection by commensal and Shiga toxin producing Escherichia coli. </w:t>
      </w:r>
      <w:r w:rsidRPr="007C5A7F">
        <w:rPr>
          <w:i/>
          <w:noProof/>
        </w:rPr>
        <w:t xml:space="preserve">PloS one. </w:t>
      </w:r>
      <w:r w:rsidRPr="007C5A7F">
        <w:rPr>
          <w:noProof/>
        </w:rPr>
        <w:t>2017;12(6):e0178966-e0178966.</w:t>
      </w:r>
    </w:p>
    <w:p w14:paraId="50FF9AC8" w14:textId="77777777" w:rsidR="007C5A7F" w:rsidRPr="007C5A7F" w:rsidRDefault="007C5A7F" w:rsidP="007C5A7F">
      <w:pPr>
        <w:pStyle w:val="EndNoteBibliography"/>
        <w:spacing w:after="0"/>
        <w:ind w:left="720" w:hanging="720"/>
        <w:rPr>
          <w:noProof/>
        </w:rPr>
      </w:pPr>
      <w:r w:rsidRPr="007C5A7F">
        <w:rPr>
          <w:noProof/>
        </w:rPr>
        <w:t>133.</w:t>
      </w:r>
      <w:r w:rsidRPr="007C5A7F">
        <w:rPr>
          <w:noProof/>
        </w:rPr>
        <w:tab/>
        <w:t xml:space="preserve">Verma S, Senger S, Cherayil BJ, Faherty CS. Spheres of Influence: Insights into Salmonella Pathogenesis from Intestinal Organoids. </w:t>
      </w:r>
      <w:r w:rsidRPr="007C5A7F">
        <w:rPr>
          <w:i/>
          <w:noProof/>
        </w:rPr>
        <w:t xml:space="preserve">Microorganisms. </w:t>
      </w:r>
      <w:r w:rsidRPr="007C5A7F">
        <w:rPr>
          <w:noProof/>
        </w:rPr>
        <w:t>2020;8(4):504.</w:t>
      </w:r>
    </w:p>
    <w:p w14:paraId="04550761" w14:textId="77777777" w:rsidR="007C5A7F" w:rsidRPr="007C5A7F" w:rsidRDefault="007C5A7F" w:rsidP="007C5A7F">
      <w:pPr>
        <w:pStyle w:val="EndNoteBibliography"/>
        <w:spacing w:after="0"/>
        <w:ind w:left="720" w:hanging="720"/>
        <w:rPr>
          <w:noProof/>
        </w:rPr>
      </w:pPr>
      <w:r w:rsidRPr="007C5A7F">
        <w:rPr>
          <w:noProof/>
        </w:rPr>
        <w:t>134.</w:t>
      </w:r>
      <w:r w:rsidRPr="007C5A7F">
        <w:rPr>
          <w:noProof/>
        </w:rPr>
        <w:tab/>
        <w:t xml:space="preserve">Kane L, Hale C, Goulding D, et al. Using human iPSC derived small intestinal organoids as a model for enteric disease caused by Enterotoxigenic E. coli and Vibrio cholerae. </w:t>
      </w:r>
      <w:r w:rsidRPr="007C5A7F">
        <w:rPr>
          <w:i/>
          <w:noProof/>
        </w:rPr>
        <w:t xml:space="preserve">Access Microbiology. </w:t>
      </w:r>
      <w:r w:rsidRPr="007C5A7F">
        <w:rPr>
          <w:noProof/>
        </w:rPr>
        <w:t>2019;1(1A).</w:t>
      </w:r>
    </w:p>
    <w:p w14:paraId="1CD41F4B" w14:textId="77777777" w:rsidR="007C5A7F" w:rsidRPr="007C5A7F" w:rsidRDefault="007C5A7F" w:rsidP="007C5A7F">
      <w:pPr>
        <w:pStyle w:val="EndNoteBibliography"/>
        <w:spacing w:after="0"/>
        <w:ind w:left="720" w:hanging="720"/>
        <w:rPr>
          <w:noProof/>
        </w:rPr>
      </w:pPr>
      <w:r w:rsidRPr="007C5A7F">
        <w:rPr>
          <w:noProof/>
        </w:rPr>
        <w:t>135.</w:t>
      </w:r>
      <w:r w:rsidRPr="007C5A7F">
        <w:rPr>
          <w:noProof/>
        </w:rPr>
        <w:tab/>
        <w:t xml:space="preserve">Leslie JL, Huang S, Opp JS, et al. Persistence and toxin production by Clostridium difficile within human intestinal organoids result in disruption of epithelial paracellular barrier function. </w:t>
      </w:r>
      <w:r w:rsidRPr="007C5A7F">
        <w:rPr>
          <w:i/>
          <w:noProof/>
        </w:rPr>
        <w:t xml:space="preserve">Infect Immun. </w:t>
      </w:r>
      <w:r w:rsidRPr="007C5A7F">
        <w:rPr>
          <w:noProof/>
        </w:rPr>
        <w:t>2015;83(1):138-145.</w:t>
      </w:r>
    </w:p>
    <w:p w14:paraId="448CB4C3" w14:textId="77777777" w:rsidR="007C5A7F" w:rsidRPr="007C5A7F" w:rsidRDefault="007C5A7F" w:rsidP="007C5A7F">
      <w:pPr>
        <w:pStyle w:val="EndNoteBibliography"/>
        <w:spacing w:after="0"/>
        <w:ind w:left="720" w:hanging="720"/>
        <w:rPr>
          <w:noProof/>
        </w:rPr>
      </w:pPr>
      <w:r w:rsidRPr="007C5A7F">
        <w:rPr>
          <w:noProof/>
        </w:rPr>
        <w:t>136.</w:t>
      </w:r>
      <w:r w:rsidRPr="007C5A7F">
        <w:rPr>
          <w:noProof/>
        </w:rPr>
        <w:tab/>
        <w:t xml:space="preserve">Zhu Z, Schnell L, Müller B, Müller M, Papatheodorou P, Barth H. The Antibiotic Bacitracin Protects Human Intestinal Epithelial Cells and Stem Cell-Derived Intestinal Organoids from Clostridium difficile Toxin TcdB. </w:t>
      </w:r>
      <w:r w:rsidRPr="007C5A7F">
        <w:rPr>
          <w:i/>
          <w:noProof/>
        </w:rPr>
        <w:t xml:space="preserve">Stem Cells Int. </w:t>
      </w:r>
      <w:r w:rsidRPr="007C5A7F">
        <w:rPr>
          <w:noProof/>
        </w:rPr>
        <w:t>2019;2019:4149762-4149762.</w:t>
      </w:r>
    </w:p>
    <w:p w14:paraId="37422557" w14:textId="77777777" w:rsidR="007C5A7F" w:rsidRPr="007C5A7F" w:rsidRDefault="007C5A7F" w:rsidP="007C5A7F">
      <w:pPr>
        <w:pStyle w:val="EndNoteBibliography"/>
        <w:spacing w:after="0"/>
        <w:ind w:left="720" w:hanging="720"/>
        <w:rPr>
          <w:noProof/>
        </w:rPr>
      </w:pPr>
      <w:r w:rsidRPr="007C5A7F">
        <w:rPr>
          <w:noProof/>
        </w:rPr>
        <w:t>137.</w:t>
      </w:r>
      <w:r w:rsidRPr="007C5A7F">
        <w:rPr>
          <w:noProof/>
        </w:rPr>
        <w:tab/>
        <w:t xml:space="preserve">Matano M, Date S, Shimokawa M, et al. Modeling colorectal cancer using CRISPR-Cas9–mediated engineering of human intestinal organoids. </w:t>
      </w:r>
      <w:r w:rsidRPr="007C5A7F">
        <w:rPr>
          <w:i/>
          <w:noProof/>
        </w:rPr>
        <w:t xml:space="preserve">Nature Medicine. </w:t>
      </w:r>
      <w:r w:rsidRPr="007C5A7F">
        <w:rPr>
          <w:noProof/>
        </w:rPr>
        <w:t>2015;21(3):256-262.</w:t>
      </w:r>
    </w:p>
    <w:p w14:paraId="5C7438D1" w14:textId="77777777" w:rsidR="007C5A7F" w:rsidRPr="007C5A7F" w:rsidRDefault="007C5A7F" w:rsidP="007C5A7F">
      <w:pPr>
        <w:pStyle w:val="EndNoteBibliography"/>
        <w:spacing w:after="0"/>
        <w:ind w:left="720" w:hanging="720"/>
        <w:rPr>
          <w:noProof/>
        </w:rPr>
      </w:pPr>
      <w:r w:rsidRPr="007C5A7F">
        <w:rPr>
          <w:noProof/>
        </w:rPr>
        <w:t>138.</w:t>
      </w:r>
      <w:r w:rsidRPr="007C5A7F">
        <w:rPr>
          <w:noProof/>
        </w:rPr>
        <w:tab/>
        <w:t xml:space="preserve">Drost J, Clevers H. Organoids in cancer research. </w:t>
      </w:r>
      <w:r w:rsidRPr="007C5A7F">
        <w:rPr>
          <w:i/>
          <w:noProof/>
        </w:rPr>
        <w:t xml:space="preserve">Nature Reviews Cancer. </w:t>
      </w:r>
      <w:r w:rsidRPr="007C5A7F">
        <w:rPr>
          <w:noProof/>
        </w:rPr>
        <w:t>2018;18(7):407-418.</w:t>
      </w:r>
    </w:p>
    <w:p w14:paraId="1EA7166C" w14:textId="77777777" w:rsidR="007C5A7F" w:rsidRPr="007C5A7F" w:rsidRDefault="007C5A7F" w:rsidP="007C5A7F">
      <w:pPr>
        <w:pStyle w:val="EndNoteBibliography"/>
        <w:spacing w:after="0"/>
        <w:ind w:left="720" w:hanging="720"/>
        <w:rPr>
          <w:noProof/>
        </w:rPr>
      </w:pPr>
      <w:r w:rsidRPr="007C5A7F">
        <w:rPr>
          <w:noProof/>
        </w:rPr>
        <w:t>139.</w:t>
      </w:r>
      <w:r w:rsidRPr="007C5A7F">
        <w:rPr>
          <w:noProof/>
        </w:rPr>
        <w:tab/>
        <w:t xml:space="preserve">Boehnke K, Iversen PW, Schumacher D, et al. Assay Establishment and Validation of a High-Throughput Screening Platform for Three-Dimensional Patient-Derived Colon Cancer Organoid Cultures. </w:t>
      </w:r>
      <w:r w:rsidRPr="007C5A7F">
        <w:rPr>
          <w:i/>
          <w:noProof/>
        </w:rPr>
        <w:t xml:space="preserve">J Biomol Screen. </w:t>
      </w:r>
      <w:r w:rsidRPr="007C5A7F">
        <w:rPr>
          <w:noProof/>
        </w:rPr>
        <w:t>2016;21(9):931-941.</w:t>
      </w:r>
    </w:p>
    <w:p w14:paraId="35F39772" w14:textId="77777777" w:rsidR="007C5A7F" w:rsidRPr="007C5A7F" w:rsidRDefault="007C5A7F" w:rsidP="007C5A7F">
      <w:pPr>
        <w:pStyle w:val="EndNoteBibliography"/>
        <w:spacing w:after="0"/>
        <w:ind w:left="720" w:hanging="720"/>
        <w:rPr>
          <w:noProof/>
        </w:rPr>
      </w:pPr>
      <w:r w:rsidRPr="007C5A7F">
        <w:rPr>
          <w:noProof/>
        </w:rPr>
        <w:t>140.</w:t>
      </w:r>
      <w:r w:rsidRPr="007C5A7F">
        <w:rPr>
          <w:noProof/>
        </w:rPr>
        <w:tab/>
        <w:t xml:space="preserve">Francies HE, Barthorpe A, McLaren-Douglas A, Barendt WJ, Garnett MJ. Drug Sensitivity Assays of Human Cancer Organoid Cultures. In: Turksen K, ed. </w:t>
      </w:r>
      <w:r w:rsidRPr="007C5A7F">
        <w:rPr>
          <w:i/>
          <w:noProof/>
        </w:rPr>
        <w:t>Organoids: Stem Cells, Structure, and Function.</w:t>
      </w:r>
      <w:r w:rsidRPr="007C5A7F">
        <w:rPr>
          <w:noProof/>
        </w:rPr>
        <w:t xml:space="preserve"> New York, NY: Springer New York; 2019:339-351.</w:t>
      </w:r>
    </w:p>
    <w:p w14:paraId="409A8364" w14:textId="77777777" w:rsidR="007C5A7F" w:rsidRPr="007C5A7F" w:rsidRDefault="007C5A7F" w:rsidP="007C5A7F">
      <w:pPr>
        <w:pStyle w:val="EndNoteBibliography"/>
        <w:ind w:left="720" w:hanging="720"/>
        <w:rPr>
          <w:noProof/>
        </w:rPr>
      </w:pPr>
      <w:r w:rsidRPr="007C5A7F">
        <w:rPr>
          <w:noProof/>
        </w:rPr>
        <w:t>141.</w:t>
      </w:r>
      <w:r w:rsidRPr="007C5A7F">
        <w:rPr>
          <w:noProof/>
        </w:rPr>
        <w:tab/>
        <w:t xml:space="preserve">Koshy AA, Fouts AE, Lodoen MB, Alkan O, Blau HM, Boothroyd JC. Toxoplasma secreting Cre recombinase for analysis of host-parasite interactions. </w:t>
      </w:r>
      <w:r w:rsidRPr="007C5A7F">
        <w:rPr>
          <w:i/>
          <w:noProof/>
        </w:rPr>
        <w:t xml:space="preserve">Nat Methods. </w:t>
      </w:r>
      <w:r w:rsidRPr="007C5A7F">
        <w:rPr>
          <w:noProof/>
        </w:rPr>
        <w:t>2010;7(4):307-309.</w:t>
      </w:r>
    </w:p>
    <w:p w14:paraId="7A00ED1A" w14:textId="5D05BFC3" w:rsidR="00C521B1" w:rsidRPr="00C04F2E" w:rsidRDefault="00C521B1" w:rsidP="00C04F2E">
      <w:pPr>
        <w:spacing w:after="160"/>
        <w:ind w:left="720" w:hanging="720"/>
        <w:jc w:val="both"/>
        <w:rPr>
          <w:rFonts w:eastAsia="Calibri"/>
          <w:color w:val="000000"/>
          <w:sz w:val="22"/>
          <w:szCs w:val="22"/>
          <w:u w:color="000000"/>
        </w:rPr>
      </w:pPr>
      <w:r w:rsidRPr="00C04F2E">
        <w:rPr>
          <w:rFonts w:eastAsia="Calibri"/>
          <w:color w:val="000000"/>
          <w:sz w:val="22"/>
          <w:szCs w:val="22"/>
          <w:u w:color="000000"/>
        </w:rPr>
        <w:fldChar w:fldCharType="end"/>
      </w:r>
    </w:p>
    <w:p w14:paraId="1095083E" w14:textId="77777777" w:rsidR="00C521B1" w:rsidRPr="00C04F2E" w:rsidRDefault="00C521B1" w:rsidP="00C04F2E">
      <w:pPr>
        <w:rPr>
          <w:rFonts w:eastAsia="Calibri"/>
          <w:color w:val="000000"/>
          <w:sz w:val="22"/>
          <w:szCs w:val="22"/>
        </w:rPr>
      </w:pPr>
      <w:r w:rsidRPr="00C04F2E">
        <w:rPr>
          <w:rFonts w:eastAsia="Arial Unicode MS"/>
        </w:rPr>
        <w:br w:type="page"/>
      </w:r>
    </w:p>
    <w:p w14:paraId="4069E77F" w14:textId="77777777" w:rsidR="00C521B1" w:rsidRPr="00C04F2E" w:rsidRDefault="00C521B1" w:rsidP="00C04F2E">
      <w:pPr>
        <w:spacing w:after="160"/>
        <w:ind w:left="720" w:hanging="720"/>
        <w:jc w:val="both"/>
        <w:rPr>
          <w:rFonts w:eastAsia="Calibri"/>
          <w:color w:val="000000"/>
          <w:sz w:val="22"/>
          <w:szCs w:val="22"/>
          <w:u w:color="000000"/>
        </w:rPr>
      </w:pPr>
    </w:p>
    <w:p w14:paraId="39E2DD16" w14:textId="77777777" w:rsidR="00C521B1" w:rsidRPr="00C04F2E" w:rsidRDefault="00C521B1" w:rsidP="00C04F2E">
      <w:pPr>
        <w:jc w:val="both"/>
        <w:rPr>
          <w:rFonts w:eastAsia="Helvetica"/>
          <w:b/>
          <w:color w:val="000000"/>
          <w:u w:color="000000"/>
        </w:rPr>
      </w:pPr>
      <w:r w:rsidRPr="00C04F2E">
        <w:rPr>
          <w:rFonts w:eastAsia="Helvetica"/>
          <w:b/>
          <w:color w:val="000000"/>
          <w:u w:color="000000"/>
        </w:rPr>
        <w:t xml:space="preserve">Table 1. Enteroid models used to study </w:t>
      </w:r>
      <w:r w:rsidRPr="00C04F2E">
        <w:rPr>
          <w:rFonts w:eastAsia="Helvetica"/>
          <w:b/>
          <w:i/>
          <w:color w:val="000000"/>
          <w:u w:color="000000"/>
        </w:rPr>
        <w:t>T. gondii</w:t>
      </w:r>
      <w:r w:rsidRPr="00C04F2E">
        <w:rPr>
          <w:rFonts w:eastAsia="Helvetica"/>
          <w:b/>
          <w:color w:val="000000"/>
          <w:u w:color="000000"/>
        </w:rPr>
        <w:t xml:space="preserve"> infection.</w:t>
      </w:r>
    </w:p>
    <w:p w14:paraId="4F4868B0" w14:textId="77777777" w:rsidR="00C521B1" w:rsidRPr="00C04F2E" w:rsidRDefault="00C521B1" w:rsidP="00C04F2E">
      <w:pPr>
        <w:jc w:val="both"/>
        <w:outlineLvl w:val="0"/>
        <w:rPr>
          <w:rFonts w:eastAsia="Helvetica"/>
          <w:b/>
          <w:bCs/>
          <w:i/>
          <w:iCs/>
          <w:color w:val="000000"/>
          <w:u w:val="single" w:color="000000"/>
        </w:rPr>
      </w:pPr>
    </w:p>
    <w:tbl>
      <w:tblPr>
        <w:tblStyle w:val="TableGrid"/>
        <w:tblW w:w="9781" w:type="dxa"/>
        <w:tblInd w:w="-142" w:type="dxa"/>
        <w:tblLook w:val="04A0" w:firstRow="1" w:lastRow="0" w:firstColumn="1" w:lastColumn="0" w:noHBand="0" w:noVBand="1"/>
      </w:tblPr>
      <w:tblGrid>
        <w:gridCol w:w="1039"/>
        <w:gridCol w:w="2128"/>
        <w:gridCol w:w="2071"/>
        <w:gridCol w:w="1183"/>
        <w:gridCol w:w="2195"/>
        <w:gridCol w:w="1165"/>
      </w:tblGrid>
      <w:tr w:rsidR="00C521B1" w:rsidRPr="00C04F2E" w14:paraId="318F9C2F" w14:textId="77777777" w:rsidTr="00C521B1">
        <w:trPr>
          <w:trHeight w:val="847"/>
        </w:trPr>
        <w:tc>
          <w:tcPr>
            <w:tcW w:w="675" w:type="dxa"/>
            <w:tcBorders>
              <w:top w:val="single" w:sz="4" w:space="0" w:color="auto"/>
              <w:left w:val="nil"/>
              <w:bottom w:val="single" w:sz="4" w:space="0" w:color="auto"/>
              <w:right w:val="nil"/>
            </w:tcBorders>
            <w:vAlign w:val="center"/>
            <w:hideMark/>
          </w:tcPr>
          <w:p w14:paraId="27E4FDA8" w14:textId="77777777" w:rsidR="00C521B1" w:rsidRPr="00C04F2E" w:rsidRDefault="00C521B1" w:rsidP="00C04F2E">
            <w:pPr>
              <w:jc w:val="center"/>
              <w:rPr>
                <w:rFonts w:eastAsia="Arial Unicode MS"/>
                <w:b/>
                <w:sz w:val="20"/>
                <w:szCs w:val="20"/>
              </w:rPr>
            </w:pPr>
            <w:r w:rsidRPr="00C04F2E">
              <w:rPr>
                <w:rFonts w:eastAsia="Arial Unicode MS"/>
                <w:b/>
                <w:sz w:val="20"/>
                <w:szCs w:val="20"/>
              </w:rPr>
              <w:t>Organoid species</w:t>
            </w:r>
          </w:p>
        </w:tc>
        <w:tc>
          <w:tcPr>
            <w:tcW w:w="2129" w:type="dxa"/>
            <w:tcBorders>
              <w:top w:val="single" w:sz="4" w:space="0" w:color="auto"/>
              <w:left w:val="nil"/>
              <w:bottom w:val="single" w:sz="4" w:space="0" w:color="auto"/>
              <w:right w:val="nil"/>
            </w:tcBorders>
            <w:vAlign w:val="center"/>
            <w:hideMark/>
          </w:tcPr>
          <w:p w14:paraId="16E3E815" w14:textId="77777777" w:rsidR="00C521B1" w:rsidRPr="00C04F2E" w:rsidRDefault="00C521B1" w:rsidP="00C04F2E">
            <w:pPr>
              <w:jc w:val="center"/>
              <w:rPr>
                <w:rFonts w:eastAsia="Arial Unicode MS"/>
                <w:b/>
                <w:sz w:val="20"/>
                <w:szCs w:val="20"/>
              </w:rPr>
            </w:pPr>
            <w:r w:rsidRPr="00C04F2E">
              <w:rPr>
                <w:rFonts w:eastAsia="Arial Unicode MS"/>
                <w:b/>
                <w:sz w:val="20"/>
                <w:szCs w:val="20"/>
              </w:rPr>
              <w:t>Infection method</w:t>
            </w:r>
          </w:p>
        </w:tc>
        <w:tc>
          <w:tcPr>
            <w:tcW w:w="2226" w:type="dxa"/>
            <w:tcBorders>
              <w:top w:val="single" w:sz="4" w:space="0" w:color="auto"/>
              <w:left w:val="nil"/>
              <w:bottom w:val="single" w:sz="4" w:space="0" w:color="auto"/>
              <w:right w:val="nil"/>
            </w:tcBorders>
            <w:vAlign w:val="center"/>
            <w:hideMark/>
          </w:tcPr>
          <w:p w14:paraId="404B1D22" w14:textId="77777777" w:rsidR="00C521B1" w:rsidRPr="00C04F2E" w:rsidRDefault="00C521B1" w:rsidP="00C04F2E">
            <w:pPr>
              <w:jc w:val="center"/>
              <w:rPr>
                <w:rFonts w:eastAsia="Arial Unicode MS"/>
                <w:b/>
                <w:sz w:val="20"/>
                <w:szCs w:val="20"/>
              </w:rPr>
            </w:pPr>
            <w:r w:rsidRPr="00C04F2E">
              <w:rPr>
                <w:rFonts w:eastAsia="Arial Unicode MS"/>
                <w:b/>
                <w:i/>
                <w:sz w:val="20"/>
                <w:szCs w:val="20"/>
              </w:rPr>
              <w:t>T. gondii</w:t>
            </w:r>
            <w:r w:rsidRPr="00C04F2E">
              <w:rPr>
                <w:rFonts w:eastAsia="Arial Unicode MS"/>
                <w:b/>
                <w:sz w:val="20"/>
                <w:szCs w:val="20"/>
              </w:rPr>
              <w:t xml:space="preserve"> species</w:t>
            </w:r>
          </w:p>
        </w:tc>
        <w:tc>
          <w:tcPr>
            <w:tcW w:w="1183" w:type="dxa"/>
            <w:tcBorders>
              <w:top w:val="single" w:sz="4" w:space="0" w:color="auto"/>
              <w:left w:val="nil"/>
              <w:bottom w:val="single" w:sz="4" w:space="0" w:color="auto"/>
              <w:right w:val="nil"/>
            </w:tcBorders>
            <w:vAlign w:val="center"/>
            <w:hideMark/>
          </w:tcPr>
          <w:p w14:paraId="1CA98156" w14:textId="77777777" w:rsidR="00C521B1" w:rsidRPr="00C04F2E" w:rsidRDefault="00C521B1" w:rsidP="00C04F2E">
            <w:pPr>
              <w:jc w:val="center"/>
              <w:rPr>
                <w:rFonts w:eastAsia="Arial Unicode MS"/>
                <w:b/>
                <w:sz w:val="20"/>
                <w:szCs w:val="20"/>
              </w:rPr>
            </w:pPr>
            <w:r w:rsidRPr="00C04F2E">
              <w:rPr>
                <w:rFonts w:eastAsia="Arial Unicode MS"/>
                <w:b/>
                <w:sz w:val="20"/>
                <w:szCs w:val="20"/>
              </w:rPr>
              <w:t>Stage of lifecycle used</w:t>
            </w:r>
          </w:p>
        </w:tc>
        <w:tc>
          <w:tcPr>
            <w:tcW w:w="2394" w:type="dxa"/>
            <w:tcBorders>
              <w:top w:val="single" w:sz="4" w:space="0" w:color="auto"/>
              <w:left w:val="nil"/>
              <w:bottom w:val="single" w:sz="4" w:space="0" w:color="auto"/>
              <w:right w:val="nil"/>
            </w:tcBorders>
            <w:vAlign w:val="center"/>
            <w:hideMark/>
          </w:tcPr>
          <w:p w14:paraId="2DD38DDF" w14:textId="77777777" w:rsidR="00C521B1" w:rsidRPr="00C04F2E" w:rsidRDefault="00C521B1" w:rsidP="00C04F2E">
            <w:pPr>
              <w:jc w:val="center"/>
              <w:rPr>
                <w:rFonts w:eastAsia="Arial Unicode MS"/>
                <w:b/>
                <w:sz w:val="20"/>
                <w:szCs w:val="20"/>
              </w:rPr>
            </w:pPr>
            <w:r w:rsidRPr="00C04F2E">
              <w:rPr>
                <w:rFonts w:eastAsia="Arial Unicode MS"/>
                <w:b/>
                <w:sz w:val="20"/>
                <w:szCs w:val="20"/>
              </w:rPr>
              <w:t>Findings of the study</w:t>
            </w:r>
          </w:p>
        </w:tc>
        <w:tc>
          <w:tcPr>
            <w:tcW w:w="1174" w:type="dxa"/>
            <w:tcBorders>
              <w:top w:val="single" w:sz="4" w:space="0" w:color="auto"/>
              <w:left w:val="nil"/>
              <w:bottom w:val="single" w:sz="4" w:space="0" w:color="auto"/>
              <w:right w:val="nil"/>
            </w:tcBorders>
            <w:vAlign w:val="center"/>
            <w:hideMark/>
          </w:tcPr>
          <w:p w14:paraId="27F65E62" w14:textId="77777777" w:rsidR="00C521B1" w:rsidRPr="00C04F2E" w:rsidRDefault="00C521B1" w:rsidP="00C04F2E">
            <w:pPr>
              <w:jc w:val="center"/>
              <w:rPr>
                <w:rFonts w:eastAsia="Arial Unicode MS"/>
                <w:b/>
                <w:sz w:val="20"/>
                <w:szCs w:val="20"/>
              </w:rPr>
            </w:pPr>
            <w:r w:rsidRPr="00C04F2E">
              <w:rPr>
                <w:rFonts w:eastAsia="Arial Unicode MS"/>
                <w:b/>
                <w:sz w:val="20"/>
                <w:szCs w:val="20"/>
              </w:rPr>
              <w:t>Reference</w:t>
            </w:r>
          </w:p>
        </w:tc>
      </w:tr>
      <w:tr w:rsidR="00C521B1" w:rsidRPr="00C04F2E" w14:paraId="7CB120DF" w14:textId="77777777" w:rsidTr="00C521B1">
        <w:trPr>
          <w:trHeight w:val="1190"/>
        </w:trPr>
        <w:tc>
          <w:tcPr>
            <w:tcW w:w="675" w:type="dxa"/>
            <w:tcBorders>
              <w:top w:val="single" w:sz="4" w:space="0" w:color="auto"/>
              <w:left w:val="nil"/>
              <w:bottom w:val="single" w:sz="4" w:space="0" w:color="auto"/>
              <w:right w:val="nil"/>
            </w:tcBorders>
            <w:hideMark/>
          </w:tcPr>
          <w:p w14:paraId="6D6794F5" w14:textId="77777777" w:rsidR="00C521B1" w:rsidRPr="00C04F2E" w:rsidRDefault="00C521B1" w:rsidP="00C04F2E">
            <w:pPr>
              <w:rPr>
                <w:rFonts w:eastAsia="Arial Unicode MS"/>
                <w:sz w:val="20"/>
                <w:szCs w:val="20"/>
              </w:rPr>
            </w:pPr>
            <w:r w:rsidRPr="00C04F2E">
              <w:rPr>
                <w:rFonts w:eastAsia="Arial Unicode MS"/>
                <w:sz w:val="20"/>
                <w:szCs w:val="20"/>
              </w:rPr>
              <w:t>Porcine</w:t>
            </w:r>
          </w:p>
        </w:tc>
        <w:tc>
          <w:tcPr>
            <w:tcW w:w="2129" w:type="dxa"/>
            <w:tcBorders>
              <w:top w:val="single" w:sz="4" w:space="0" w:color="auto"/>
              <w:left w:val="nil"/>
              <w:bottom w:val="single" w:sz="4" w:space="0" w:color="auto"/>
              <w:right w:val="nil"/>
            </w:tcBorders>
          </w:tcPr>
          <w:p w14:paraId="39CA6BB2" w14:textId="77777777" w:rsidR="00C521B1" w:rsidRPr="00C04F2E" w:rsidRDefault="00C521B1" w:rsidP="00C04F2E">
            <w:pPr>
              <w:numPr>
                <w:ilvl w:val="0"/>
                <w:numId w:val="2"/>
              </w:numPr>
              <w:contextualSpacing/>
              <w:rPr>
                <w:sz w:val="20"/>
                <w:szCs w:val="20"/>
              </w:rPr>
            </w:pPr>
            <w:r w:rsidRPr="00C04F2E">
              <w:rPr>
                <w:sz w:val="20"/>
                <w:szCs w:val="20"/>
              </w:rPr>
              <w:t>Enteroid</w:t>
            </w:r>
          </w:p>
          <w:p w14:paraId="25926CB3" w14:textId="77777777" w:rsidR="00C521B1" w:rsidRPr="00C04F2E" w:rsidRDefault="00C521B1" w:rsidP="00C04F2E">
            <w:pPr>
              <w:ind w:left="720"/>
              <w:contextualSpacing/>
              <w:rPr>
                <w:sz w:val="20"/>
                <w:szCs w:val="20"/>
              </w:rPr>
            </w:pPr>
            <w:r w:rsidRPr="00C04F2E">
              <w:rPr>
                <w:sz w:val="20"/>
                <w:szCs w:val="20"/>
              </w:rPr>
              <w:t>fragmentation</w:t>
            </w:r>
          </w:p>
          <w:p w14:paraId="7D60CB1E" w14:textId="77777777" w:rsidR="00C521B1" w:rsidRPr="00C04F2E" w:rsidRDefault="00C521B1" w:rsidP="00C04F2E">
            <w:pPr>
              <w:rPr>
                <w:sz w:val="20"/>
                <w:szCs w:val="20"/>
              </w:rPr>
            </w:pPr>
          </w:p>
        </w:tc>
        <w:tc>
          <w:tcPr>
            <w:tcW w:w="2226" w:type="dxa"/>
            <w:tcBorders>
              <w:top w:val="single" w:sz="4" w:space="0" w:color="auto"/>
              <w:left w:val="nil"/>
              <w:bottom w:val="single" w:sz="4" w:space="0" w:color="auto"/>
              <w:right w:val="nil"/>
            </w:tcBorders>
            <w:hideMark/>
          </w:tcPr>
          <w:p w14:paraId="055D31AB" w14:textId="77777777" w:rsidR="00C521B1" w:rsidRPr="00C04F2E" w:rsidRDefault="00C521B1" w:rsidP="00C04F2E">
            <w:pPr>
              <w:numPr>
                <w:ilvl w:val="0"/>
                <w:numId w:val="4"/>
              </w:numPr>
              <w:contextualSpacing/>
              <w:rPr>
                <w:i/>
                <w:sz w:val="20"/>
                <w:szCs w:val="20"/>
              </w:rPr>
            </w:pPr>
            <w:r w:rsidRPr="00C04F2E">
              <w:rPr>
                <w:sz w:val="20"/>
                <w:szCs w:val="20"/>
              </w:rPr>
              <w:t>RH (Type I)</w:t>
            </w:r>
          </w:p>
        </w:tc>
        <w:tc>
          <w:tcPr>
            <w:tcW w:w="1183" w:type="dxa"/>
            <w:tcBorders>
              <w:top w:val="single" w:sz="4" w:space="0" w:color="auto"/>
              <w:left w:val="nil"/>
              <w:bottom w:val="single" w:sz="4" w:space="0" w:color="auto"/>
              <w:right w:val="nil"/>
            </w:tcBorders>
            <w:hideMark/>
          </w:tcPr>
          <w:p w14:paraId="634712A9" w14:textId="77777777" w:rsidR="00C521B1" w:rsidRPr="00C04F2E" w:rsidRDefault="00C521B1" w:rsidP="00C04F2E">
            <w:pPr>
              <w:rPr>
                <w:rFonts w:eastAsia="Arial Unicode MS"/>
                <w:sz w:val="20"/>
                <w:szCs w:val="20"/>
              </w:rPr>
            </w:pPr>
            <w:r w:rsidRPr="00C04F2E">
              <w:rPr>
                <w:rFonts w:eastAsia="Arial Unicode MS"/>
                <w:sz w:val="20"/>
                <w:szCs w:val="20"/>
              </w:rPr>
              <w:t>Tachyzoites</w:t>
            </w:r>
          </w:p>
        </w:tc>
        <w:tc>
          <w:tcPr>
            <w:tcW w:w="2394" w:type="dxa"/>
            <w:tcBorders>
              <w:top w:val="single" w:sz="4" w:space="0" w:color="auto"/>
              <w:left w:val="nil"/>
              <w:bottom w:val="single" w:sz="4" w:space="0" w:color="auto"/>
              <w:right w:val="nil"/>
            </w:tcBorders>
            <w:hideMark/>
          </w:tcPr>
          <w:p w14:paraId="38A3B74F" w14:textId="77777777" w:rsidR="00C521B1" w:rsidRPr="00C04F2E" w:rsidRDefault="00C521B1" w:rsidP="00C04F2E">
            <w:pPr>
              <w:rPr>
                <w:rFonts w:eastAsia="Arial Unicode MS"/>
                <w:color w:val="000000"/>
                <w:sz w:val="20"/>
                <w:szCs w:val="20"/>
                <w:shd w:val="clear" w:color="auto" w:fill="FFFFFF"/>
              </w:rPr>
            </w:pPr>
            <w:r w:rsidRPr="00C04F2E">
              <w:rPr>
                <w:rFonts w:eastAsia="Arial Unicode MS"/>
                <w:color w:val="000000"/>
                <w:sz w:val="20"/>
                <w:szCs w:val="20"/>
                <w:shd w:val="clear" w:color="auto" w:fill="FFFFFF"/>
              </w:rPr>
              <w:t>Demonstrated that organoids could act as a model for enteric</w:t>
            </w:r>
            <w:r w:rsidRPr="00C04F2E">
              <w:rPr>
                <w:rFonts w:eastAsia="Arial Unicode MS"/>
                <w:i/>
                <w:color w:val="000000"/>
                <w:sz w:val="20"/>
                <w:szCs w:val="20"/>
                <w:shd w:val="clear" w:color="auto" w:fill="FFFFFF"/>
              </w:rPr>
              <w:t xml:space="preserve"> T. gondii </w:t>
            </w:r>
            <w:r w:rsidRPr="00C04F2E">
              <w:rPr>
                <w:rFonts w:eastAsia="Arial Unicode MS"/>
                <w:color w:val="000000"/>
                <w:sz w:val="20"/>
                <w:szCs w:val="20"/>
                <w:shd w:val="clear" w:color="auto" w:fill="FFFFFF"/>
              </w:rPr>
              <w:t>infections.</w:t>
            </w:r>
          </w:p>
        </w:tc>
        <w:tc>
          <w:tcPr>
            <w:tcW w:w="1174" w:type="dxa"/>
            <w:tcBorders>
              <w:top w:val="single" w:sz="4" w:space="0" w:color="auto"/>
              <w:left w:val="nil"/>
              <w:bottom w:val="single" w:sz="4" w:space="0" w:color="auto"/>
              <w:right w:val="nil"/>
            </w:tcBorders>
            <w:hideMark/>
          </w:tcPr>
          <w:p w14:paraId="7BBC2A56" w14:textId="77777777" w:rsidR="00C521B1" w:rsidRPr="00C04F2E" w:rsidRDefault="00C521B1" w:rsidP="00C04F2E">
            <w:pPr>
              <w:rPr>
                <w:sz w:val="20"/>
                <w:szCs w:val="20"/>
              </w:rPr>
            </w:pPr>
            <w:r w:rsidRPr="00C04F2E">
              <w:rPr>
                <w:sz w:val="20"/>
                <w:szCs w:val="20"/>
              </w:rPr>
              <w:t xml:space="preserve">Derricott </w:t>
            </w:r>
            <w:r w:rsidRPr="00C04F2E">
              <w:rPr>
                <w:i/>
                <w:sz w:val="20"/>
                <w:szCs w:val="20"/>
              </w:rPr>
              <w:t>et al.,</w:t>
            </w:r>
            <w:r w:rsidRPr="00C04F2E">
              <w:rPr>
                <w:sz w:val="20"/>
                <w:szCs w:val="20"/>
              </w:rPr>
              <w:t xml:space="preserve"> 2018</w:t>
            </w:r>
          </w:p>
        </w:tc>
      </w:tr>
      <w:tr w:rsidR="00C521B1" w:rsidRPr="00C04F2E" w14:paraId="114A1A47" w14:textId="77777777" w:rsidTr="00C521B1">
        <w:trPr>
          <w:trHeight w:val="1166"/>
        </w:trPr>
        <w:tc>
          <w:tcPr>
            <w:tcW w:w="675" w:type="dxa"/>
            <w:tcBorders>
              <w:top w:val="single" w:sz="4" w:space="0" w:color="auto"/>
              <w:left w:val="nil"/>
              <w:bottom w:val="single" w:sz="4" w:space="0" w:color="auto"/>
              <w:right w:val="nil"/>
            </w:tcBorders>
            <w:hideMark/>
          </w:tcPr>
          <w:p w14:paraId="32470020" w14:textId="77777777" w:rsidR="00C521B1" w:rsidRPr="00C04F2E" w:rsidRDefault="00C521B1" w:rsidP="00C04F2E">
            <w:pPr>
              <w:rPr>
                <w:sz w:val="20"/>
                <w:szCs w:val="20"/>
              </w:rPr>
            </w:pPr>
            <w:r w:rsidRPr="00C04F2E">
              <w:rPr>
                <w:rFonts w:eastAsia="Arial Unicode MS"/>
                <w:sz w:val="20"/>
                <w:szCs w:val="20"/>
              </w:rPr>
              <w:t xml:space="preserve">Murine </w:t>
            </w:r>
          </w:p>
        </w:tc>
        <w:tc>
          <w:tcPr>
            <w:tcW w:w="2129" w:type="dxa"/>
            <w:tcBorders>
              <w:top w:val="single" w:sz="4" w:space="0" w:color="auto"/>
              <w:left w:val="nil"/>
              <w:bottom w:val="single" w:sz="4" w:space="0" w:color="auto"/>
              <w:right w:val="nil"/>
            </w:tcBorders>
            <w:hideMark/>
          </w:tcPr>
          <w:p w14:paraId="68DCA1DE" w14:textId="77777777" w:rsidR="00C521B1" w:rsidRPr="00C04F2E" w:rsidRDefault="00C521B1" w:rsidP="00C04F2E">
            <w:pPr>
              <w:numPr>
                <w:ilvl w:val="0"/>
                <w:numId w:val="2"/>
              </w:numPr>
              <w:contextualSpacing/>
              <w:rPr>
                <w:sz w:val="20"/>
                <w:szCs w:val="20"/>
              </w:rPr>
            </w:pPr>
            <w:r w:rsidRPr="00C04F2E">
              <w:rPr>
                <w:sz w:val="20"/>
                <w:szCs w:val="20"/>
              </w:rPr>
              <w:t>Enteroid fragmentation</w:t>
            </w:r>
          </w:p>
          <w:p w14:paraId="733A9E1B" w14:textId="77777777" w:rsidR="00C521B1" w:rsidRPr="00C04F2E" w:rsidRDefault="00C521B1" w:rsidP="00C04F2E">
            <w:pPr>
              <w:numPr>
                <w:ilvl w:val="0"/>
                <w:numId w:val="2"/>
              </w:numPr>
              <w:contextualSpacing/>
              <w:rPr>
                <w:sz w:val="20"/>
                <w:szCs w:val="20"/>
              </w:rPr>
            </w:pPr>
            <w:r w:rsidRPr="00C04F2E">
              <w:rPr>
                <w:sz w:val="20"/>
                <w:szCs w:val="20"/>
              </w:rPr>
              <w:t>Microinjection</w:t>
            </w:r>
          </w:p>
          <w:p w14:paraId="2AD0778F" w14:textId="77777777" w:rsidR="00C521B1" w:rsidRPr="00C04F2E" w:rsidRDefault="00C521B1" w:rsidP="00C04F2E">
            <w:pPr>
              <w:numPr>
                <w:ilvl w:val="0"/>
                <w:numId w:val="2"/>
              </w:numPr>
              <w:contextualSpacing/>
              <w:rPr>
                <w:sz w:val="20"/>
                <w:szCs w:val="20"/>
              </w:rPr>
            </w:pPr>
            <w:r w:rsidRPr="00C04F2E">
              <w:rPr>
                <w:sz w:val="20"/>
                <w:szCs w:val="20"/>
              </w:rPr>
              <w:t>Epithelial sheets</w:t>
            </w:r>
          </w:p>
        </w:tc>
        <w:tc>
          <w:tcPr>
            <w:tcW w:w="2226" w:type="dxa"/>
            <w:tcBorders>
              <w:top w:val="single" w:sz="4" w:space="0" w:color="auto"/>
              <w:left w:val="nil"/>
              <w:bottom w:val="single" w:sz="4" w:space="0" w:color="auto"/>
              <w:right w:val="nil"/>
            </w:tcBorders>
          </w:tcPr>
          <w:p w14:paraId="1A876545" w14:textId="77777777" w:rsidR="00C521B1" w:rsidRPr="00C04F2E" w:rsidRDefault="00C521B1" w:rsidP="00C04F2E">
            <w:pPr>
              <w:numPr>
                <w:ilvl w:val="0"/>
                <w:numId w:val="2"/>
              </w:numPr>
              <w:contextualSpacing/>
              <w:rPr>
                <w:sz w:val="20"/>
                <w:szCs w:val="20"/>
              </w:rPr>
            </w:pPr>
            <w:r w:rsidRPr="00C04F2E">
              <w:rPr>
                <w:sz w:val="20"/>
                <w:szCs w:val="20"/>
              </w:rPr>
              <w:t>RH (Type I)</w:t>
            </w:r>
          </w:p>
          <w:p w14:paraId="5744C402" w14:textId="77777777" w:rsidR="00C521B1" w:rsidRPr="00C04F2E" w:rsidRDefault="00C521B1" w:rsidP="00C04F2E">
            <w:pPr>
              <w:numPr>
                <w:ilvl w:val="0"/>
                <w:numId w:val="2"/>
              </w:numPr>
              <w:contextualSpacing/>
              <w:rPr>
                <w:sz w:val="20"/>
                <w:szCs w:val="20"/>
              </w:rPr>
            </w:pPr>
            <w:r w:rsidRPr="00C04F2E">
              <w:rPr>
                <w:sz w:val="20"/>
                <w:szCs w:val="20"/>
              </w:rPr>
              <w:t>PRU (Type II)</w:t>
            </w:r>
          </w:p>
          <w:p w14:paraId="0420668F" w14:textId="77777777" w:rsidR="00C521B1" w:rsidRPr="00C04F2E" w:rsidRDefault="00C521B1" w:rsidP="00C04F2E">
            <w:pPr>
              <w:numPr>
                <w:ilvl w:val="0"/>
                <w:numId w:val="2"/>
              </w:numPr>
              <w:contextualSpacing/>
              <w:rPr>
                <w:sz w:val="20"/>
                <w:szCs w:val="20"/>
              </w:rPr>
            </w:pPr>
            <w:r w:rsidRPr="00C04F2E">
              <w:rPr>
                <w:sz w:val="20"/>
                <w:szCs w:val="20"/>
              </w:rPr>
              <w:t>VEG strains (Type III)</w:t>
            </w:r>
          </w:p>
          <w:p w14:paraId="6A0B29A7" w14:textId="77777777" w:rsidR="00C521B1" w:rsidRPr="00C04F2E" w:rsidRDefault="00C521B1" w:rsidP="00C04F2E">
            <w:pPr>
              <w:rPr>
                <w:sz w:val="20"/>
                <w:szCs w:val="20"/>
              </w:rPr>
            </w:pPr>
          </w:p>
        </w:tc>
        <w:tc>
          <w:tcPr>
            <w:tcW w:w="1183" w:type="dxa"/>
            <w:tcBorders>
              <w:top w:val="single" w:sz="4" w:space="0" w:color="auto"/>
              <w:left w:val="nil"/>
              <w:bottom w:val="single" w:sz="4" w:space="0" w:color="auto"/>
              <w:right w:val="nil"/>
            </w:tcBorders>
            <w:hideMark/>
          </w:tcPr>
          <w:p w14:paraId="4949E43A" w14:textId="77777777" w:rsidR="00C521B1" w:rsidRPr="00C04F2E" w:rsidRDefault="00C521B1" w:rsidP="00C04F2E">
            <w:pPr>
              <w:rPr>
                <w:rFonts w:eastAsia="Arial Unicode MS"/>
                <w:sz w:val="20"/>
                <w:szCs w:val="20"/>
              </w:rPr>
            </w:pPr>
            <w:r w:rsidRPr="00C04F2E">
              <w:rPr>
                <w:rFonts w:eastAsia="Arial Unicode MS"/>
                <w:sz w:val="20"/>
                <w:szCs w:val="20"/>
              </w:rPr>
              <w:t>Tachyzoite</w:t>
            </w:r>
          </w:p>
        </w:tc>
        <w:tc>
          <w:tcPr>
            <w:tcW w:w="2394" w:type="dxa"/>
            <w:tcBorders>
              <w:top w:val="single" w:sz="4" w:space="0" w:color="auto"/>
              <w:left w:val="nil"/>
              <w:bottom w:val="single" w:sz="4" w:space="0" w:color="auto"/>
              <w:right w:val="nil"/>
            </w:tcBorders>
            <w:hideMark/>
          </w:tcPr>
          <w:p w14:paraId="32C568E0" w14:textId="77777777" w:rsidR="00C521B1" w:rsidRPr="00C04F2E" w:rsidRDefault="00C521B1" w:rsidP="00C04F2E">
            <w:pPr>
              <w:rPr>
                <w:sz w:val="20"/>
                <w:szCs w:val="20"/>
              </w:rPr>
            </w:pPr>
            <w:r w:rsidRPr="00C04F2E">
              <w:rPr>
                <w:rFonts w:eastAsia="Arial Unicode MS"/>
                <w:sz w:val="20"/>
                <w:szCs w:val="20"/>
              </w:rPr>
              <w:t xml:space="preserve">Optimized and validated three enteroid based infection techniques. Suggested a role for </w:t>
            </w:r>
            <w:r w:rsidRPr="00C04F2E">
              <w:rPr>
                <w:rFonts w:eastAsia="Arial Unicode MS"/>
                <w:i/>
                <w:sz w:val="20"/>
                <w:szCs w:val="20"/>
              </w:rPr>
              <w:t>de novo</w:t>
            </w:r>
            <w:r w:rsidRPr="00C04F2E">
              <w:rPr>
                <w:rFonts w:eastAsia="Arial Unicode MS"/>
                <w:sz w:val="20"/>
                <w:szCs w:val="20"/>
              </w:rPr>
              <w:t xml:space="preserve"> synthesis of cholesterol by the epithelial cells for parasite replication.</w:t>
            </w:r>
          </w:p>
        </w:tc>
        <w:tc>
          <w:tcPr>
            <w:tcW w:w="1174" w:type="dxa"/>
            <w:tcBorders>
              <w:top w:val="single" w:sz="4" w:space="0" w:color="auto"/>
              <w:left w:val="nil"/>
              <w:bottom w:val="single" w:sz="4" w:space="0" w:color="auto"/>
              <w:right w:val="nil"/>
            </w:tcBorders>
            <w:hideMark/>
          </w:tcPr>
          <w:p w14:paraId="5A55311D" w14:textId="77777777" w:rsidR="00C521B1" w:rsidRPr="00C04F2E" w:rsidRDefault="00C521B1" w:rsidP="00C04F2E">
            <w:pPr>
              <w:rPr>
                <w:sz w:val="20"/>
                <w:szCs w:val="20"/>
              </w:rPr>
            </w:pPr>
            <w:r w:rsidRPr="00C04F2E">
              <w:rPr>
                <w:rFonts w:eastAsia="Arial Unicode MS"/>
                <w:sz w:val="20"/>
                <w:szCs w:val="20"/>
              </w:rPr>
              <w:t xml:space="preserve">Luu </w:t>
            </w:r>
            <w:r w:rsidRPr="00C04F2E">
              <w:rPr>
                <w:rFonts w:eastAsia="Arial Unicode MS"/>
                <w:i/>
                <w:sz w:val="20"/>
                <w:szCs w:val="20"/>
              </w:rPr>
              <w:t>et al.,</w:t>
            </w:r>
            <w:r w:rsidRPr="00C04F2E">
              <w:rPr>
                <w:rFonts w:eastAsia="Arial Unicode MS"/>
                <w:sz w:val="20"/>
                <w:szCs w:val="20"/>
              </w:rPr>
              <w:t xml:space="preserve"> 2019</w:t>
            </w:r>
          </w:p>
        </w:tc>
      </w:tr>
      <w:tr w:rsidR="00C521B1" w:rsidRPr="00C04F2E" w14:paraId="3C891580" w14:textId="77777777" w:rsidTr="00C521B1">
        <w:trPr>
          <w:trHeight w:val="1123"/>
        </w:trPr>
        <w:tc>
          <w:tcPr>
            <w:tcW w:w="675" w:type="dxa"/>
            <w:tcBorders>
              <w:top w:val="single" w:sz="4" w:space="0" w:color="auto"/>
              <w:left w:val="nil"/>
              <w:bottom w:val="single" w:sz="4" w:space="0" w:color="auto"/>
              <w:right w:val="nil"/>
            </w:tcBorders>
            <w:hideMark/>
          </w:tcPr>
          <w:p w14:paraId="62DEC91E" w14:textId="77777777" w:rsidR="00C521B1" w:rsidRPr="00C04F2E" w:rsidRDefault="00C521B1" w:rsidP="00C04F2E">
            <w:pPr>
              <w:rPr>
                <w:rFonts w:eastAsia="Arial Unicode MS"/>
                <w:sz w:val="20"/>
                <w:szCs w:val="20"/>
              </w:rPr>
            </w:pPr>
            <w:r w:rsidRPr="00C04F2E">
              <w:rPr>
                <w:rFonts w:eastAsia="Arial Unicode MS"/>
                <w:sz w:val="20"/>
                <w:szCs w:val="20"/>
              </w:rPr>
              <w:t>Murine</w:t>
            </w:r>
          </w:p>
        </w:tc>
        <w:tc>
          <w:tcPr>
            <w:tcW w:w="2129" w:type="dxa"/>
            <w:tcBorders>
              <w:top w:val="single" w:sz="4" w:space="0" w:color="auto"/>
              <w:left w:val="nil"/>
              <w:bottom w:val="single" w:sz="4" w:space="0" w:color="auto"/>
              <w:right w:val="nil"/>
            </w:tcBorders>
          </w:tcPr>
          <w:p w14:paraId="17D66E00" w14:textId="77777777" w:rsidR="00C521B1" w:rsidRPr="00C04F2E" w:rsidRDefault="00C521B1" w:rsidP="00C04F2E">
            <w:pPr>
              <w:numPr>
                <w:ilvl w:val="0"/>
                <w:numId w:val="2"/>
              </w:numPr>
              <w:contextualSpacing/>
              <w:rPr>
                <w:sz w:val="20"/>
                <w:szCs w:val="20"/>
              </w:rPr>
            </w:pPr>
            <w:r w:rsidRPr="00C04F2E">
              <w:rPr>
                <w:sz w:val="20"/>
                <w:szCs w:val="20"/>
              </w:rPr>
              <w:t>Enteroid fragmentation</w:t>
            </w:r>
          </w:p>
          <w:p w14:paraId="1846B145" w14:textId="77777777" w:rsidR="00C521B1" w:rsidRPr="00C04F2E" w:rsidRDefault="00C521B1" w:rsidP="00C04F2E">
            <w:pPr>
              <w:ind w:left="720"/>
              <w:contextualSpacing/>
              <w:rPr>
                <w:sz w:val="20"/>
                <w:szCs w:val="20"/>
              </w:rPr>
            </w:pPr>
          </w:p>
        </w:tc>
        <w:tc>
          <w:tcPr>
            <w:tcW w:w="2226" w:type="dxa"/>
            <w:tcBorders>
              <w:top w:val="single" w:sz="4" w:space="0" w:color="auto"/>
              <w:left w:val="nil"/>
              <w:bottom w:val="single" w:sz="4" w:space="0" w:color="auto"/>
              <w:right w:val="nil"/>
            </w:tcBorders>
          </w:tcPr>
          <w:p w14:paraId="6B0B718A" w14:textId="77777777" w:rsidR="00C521B1" w:rsidRPr="00C04F2E" w:rsidRDefault="00C521B1" w:rsidP="00C04F2E">
            <w:pPr>
              <w:numPr>
                <w:ilvl w:val="0"/>
                <w:numId w:val="2"/>
              </w:numPr>
              <w:contextualSpacing/>
              <w:rPr>
                <w:sz w:val="20"/>
                <w:szCs w:val="20"/>
              </w:rPr>
            </w:pPr>
            <w:r w:rsidRPr="00C04F2E">
              <w:rPr>
                <w:sz w:val="20"/>
                <w:szCs w:val="20"/>
              </w:rPr>
              <w:t>RH (Type I)</w:t>
            </w:r>
          </w:p>
          <w:p w14:paraId="310FB44B" w14:textId="77777777" w:rsidR="00C521B1" w:rsidRPr="00C04F2E" w:rsidRDefault="00C521B1" w:rsidP="00C04F2E">
            <w:pPr>
              <w:ind w:left="720"/>
              <w:contextualSpacing/>
              <w:rPr>
                <w:sz w:val="20"/>
                <w:szCs w:val="20"/>
              </w:rPr>
            </w:pPr>
          </w:p>
        </w:tc>
        <w:tc>
          <w:tcPr>
            <w:tcW w:w="1183" w:type="dxa"/>
            <w:tcBorders>
              <w:top w:val="single" w:sz="4" w:space="0" w:color="auto"/>
              <w:left w:val="nil"/>
              <w:bottom w:val="single" w:sz="4" w:space="0" w:color="auto"/>
              <w:right w:val="nil"/>
            </w:tcBorders>
            <w:hideMark/>
          </w:tcPr>
          <w:p w14:paraId="42847025" w14:textId="77777777" w:rsidR="00C521B1" w:rsidRPr="00C04F2E" w:rsidRDefault="00C521B1" w:rsidP="00C04F2E">
            <w:pPr>
              <w:rPr>
                <w:rFonts w:eastAsia="Arial Unicode MS"/>
                <w:sz w:val="20"/>
                <w:szCs w:val="20"/>
              </w:rPr>
            </w:pPr>
            <w:r w:rsidRPr="00C04F2E">
              <w:rPr>
                <w:rFonts w:eastAsia="Arial Unicode MS"/>
                <w:sz w:val="20"/>
                <w:szCs w:val="20"/>
              </w:rPr>
              <w:t>Tachyzoites</w:t>
            </w:r>
          </w:p>
        </w:tc>
        <w:tc>
          <w:tcPr>
            <w:tcW w:w="2394" w:type="dxa"/>
            <w:tcBorders>
              <w:top w:val="single" w:sz="4" w:space="0" w:color="auto"/>
              <w:left w:val="nil"/>
              <w:bottom w:val="single" w:sz="4" w:space="0" w:color="auto"/>
              <w:right w:val="nil"/>
            </w:tcBorders>
            <w:hideMark/>
          </w:tcPr>
          <w:p w14:paraId="6DCF1F8B" w14:textId="77777777" w:rsidR="00C521B1" w:rsidRPr="00C04F2E" w:rsidRDefault="00C521B1" w:rsidP="00C04F2E">
            <w:pPr>
              <w:rPr>
                <w:rFonts w:eastAsia="Arial Unicode MS"/>
                <w:sz w:val="20"/>
                <w:szCs w:val="20"/>
              </w:rPr>
            </w:pPr>
            <w:r w:rsidRPr="00C04F2E">
              <w:rPr>
                <w:rFonts w:eastAsia="Arial Unicode MS"/>
                <w:sz w:val="20"/>
                <w:szCs w:val="20"/>
              </w:rPr>
              <w:t xml:space="preserve">Demonstration that </w:t>
            </w:r>
            <w:r w:rsidRPr="00C04F2E">
              <w:rPr>
                <w:rFonts w:eastAsia="Arial Unicode MS"/>
                <w:i/>
                <w:sz w:val="20"/>
                <w:szCs w:val="20"/>
              </w:rPr>
              <w:t>T. gondii</w:t>
            </w:r>
            <w:r w:rsidRPr="00C04F2E">
              <w:rPr>
                <w:rFonts w:eastAsia="Arial Unicode MS"/>
                <w:sz w:val="20"/>
                <w:szCs w:val="20"/>
              </w:rPr>
              <w:t xml:space="preserve"> infects organoids effectively when the lumen becomes accessible </w:t>
            </w:r>
          </w:p>
        </w:tc>
        <w:tc>
          <w:tcPr>
            <w:tcW w:w="1174" w:type="dxa"/>
            <w:tcBorders>
              <w:top w:val="single" w:sz="4" w:space="0" w:color="auto"/>
              <w:left w:val="nil"/>
              <w:bottom w:val="single" w:sz="4" w:space="0" w:color="auto"/>
              <w:right w:val="nil"/>
            </w:tcBorders>
            <w:hideMark/>
          </w:tcPr>
          <w:p w14:paraId="3DFA0B1C" w14:textId="77777777" w:rsidR="00C521B1" w:rsidRPr="00C04F2E" w:rsidRDefault="00C521B1" w:rsidP="00C04F2E">
            <w:pPr>
              <w:rPr>
                <w:rFonts w:eastAsia="Arial Unicode MS"/>
                <w:sz w:val="20"/>
                <w:szCs w:val="20"/>
              </w:rPr>
            </w:pPr>
            <w:proofErr w:type="spellStart"/>
            <w:r w:rsidRPr="00C04F2E">
              <w:rPr>
                <w:rFonts w:eastAsia="Arial Unicode MS"/>
                <w:sz w:val="20"/>
                <w:szCs w:val="20"/>
              </w:rPr>
              <w:t>Betancount</w:t>
            </w:r>
            <w:proofErr w:type="spellEnd"/>
            <w:r w:rsidRPr="00C04F2E">
              <w:rPr>
                <w:rFonts w:eastAsia="Arial Unicode MS"/>
                <w:sz w:val="20"/>
                <w:szCs w:val="20"/>
              </w:rPr>
              <w:t xml:space="preserve"> </w:t>
            </w:r>
            <w:r w:rsidRPr="00C04F2E">
              <w:rPr>
                <w:rFonts w:eastAsia="Arial Unicode MS"/>
                <w:i/>
                <w:sz w:val="20"/>
                <w:szCs w:val="20"/>
              </w:rPr>
              <w:t>et al.,</w:t>
            </w:r>
            <w:r w:rsidRPr="00C04F2E">
              <w:rPr>
                <w:rFonts w:eastAsia="Arial Unicode MS"/>
                <w:sz w:val="20"/>
                <w:szCs w:val="20"/>
              </w:rPr>
              <w:t xml:space="preserve"> 2019</w:t>
            </w:r>
          </w:p>
        </w:tc>
      </w:tr>
      <w:tr w:rsidR="00C521B1" w:rsidRPr="00C04F2E" w14:paraId="2B4A4A21" w14:textId="77777777" w:rsidTr="00C521B1">
        <w:trPr>
          <w:trHeight w:val="58"/>
        </w:trPr>
        <w:tc>
          <w:tcPr>
            <w:tcW w:w="675" w:type="dxa"/>
            <w:tcBorders>
              <w:top w:val="single" w:sz="4" w:space="0" w:color="auto"/>
              <w:left w:val="nil"/>
              <w:bottom w:val="single" w:sz="4" w:space="0" w:color="auto"/>
              <w:right w:val="nil"/>
            </w:tcBorders>
            <w:hideMark/>
          </w:tcPr>
          <w:p w14:paraId="720AB1A7" w14:textId="77777777" w:rsidR="00C521B1" w:rsidRPr="00C04F2E" w:rsidRDefault="00C521B1" w:rsidP="00C04F2E">
            <w:pPr>
              <w:rPr>
                <w:rFonts w:eastAsia="Arial Unicode MS"/>
                <w:sz w:val="20"/>
                <w:szCs w:val="20"/>
              </w:rPr>
            </w:pPr>
            <w:r w:rsidRPr="00C04F2E">
              <w:rPr>
                <w:rFonts w:eastAsia="Arial Unicode MS"/>
                <w:sz w:val="20"/>
                <w:szCs w:val="20"/>
              </w:rPr>
              <w:t>Feline/ Murine</w:t>
            </w:r>
          </w:p>
        </w:tc>
        <w:tc>
          <w:tcPr>
            <w:tcW w:w="2129" w:type="dxa"/>
            <w:tcBorders>
              <w:top w:val="single" w:sz="4" w:space="0" w:color="auto"/>
              <w:left w:val="nil"/>
              <w:bottom w:val="single" w:sz="4" w:space="0" w:color="auto"/>
              <w:right w:val="nil"/>
            </w:tcBorders>
            <w:hideMark/>
          </w:tcPr>
          <w:p w14:paraId="1F4E51ED" w14:textId="77777777" w:rsidR="00C521B1" w:rsidRPr="00C04F2E" w:rsidRDefault="00C521B1" w:rsidP="00C04F2E">
            <w:pPr>
              <w:numPr>
                <w:ilvl w:val="0"/>
                <w:numId w:val="2"/>
              </w:numPr>
              <w:contextualSpacing/>
              <w:rPr>
                <w:sz w:val="20"/>
                <w:szCs w:val="20"/>
              </w:rPr>
            </w:pPr>
            <w:r w:rsidRPr="00C04F2E">
              <w:rPr>
                <w:sz w:val="20"/>
                <w:szCs w:val="20"/>
              </w:rPr>
              <w:t>Epithelial sheets</w:t>
            </w:r>
          </w:p>
        </w:tc>
        <w:tc>
          <w:tcPr>
            <w:tcW w:w="2226" w:type="dxa"/>
            <w:tcBorders>
              <w:top w:val="single" w:sz="4" w:space="0" w:color="auto"/>
              <w:left w:val="nil"/>
              <w:bottom w:val="single" w:sz="4" w:space="0" w:color="auto"/>
              <w:right w:val="nil"/>
            </w:tcBorders>
            <w:hideMark/>
          </w:tcPr>
          <w:p w14:paraId="1AA9A720" w14:textId="77777777" w:rsidR="00C521B1" w:rsidRPr="00C04F2E" w:rsidRDefault="00C521B1" w:rsidP="00C04F2E">
            <w:pPr>
              <w:numPr>
                <w:ilvl w:val="0"/>
                <w:numId w:val="2"/>
              </w:numPr>
              <w:contextualSpacing/>
              <w:rPr>
                <w:sz w:val="20"/>
                <w:szCs w:val="20"/>
              </w:rPr>
            </w:pPr>
            <w:r w:rsidRPr="00C04F2E">
              <w:rPr>
                <w:sz w:val="20"/>
                <w:szCs w:val="20"/>
              </w:rPr>
              <w:t>ME49 (Type II)</w:t>
            </w:r>
          </w:p>
        </w:tc>
        <w:tc>
          <w:tcPr>
            <w:tcW w:w="1183" w:type="dxa"/>
            <w:tcBorders>
              <w:top w:val="single" w:sz="4" w:space="0" w:color="auto"/>
              <w:left w:val="nil"/>
              <w:bottom w:val="single" w:sz="4" w:space="0" w:color="auto"/>
              <w:right w:val="nil"/>
            </w:tcBorders>
            <w:hideMark/>
          </w:tcPr>
          <w:p w14:paraId="797D28AD" w14:textId="77777777" w:rsidR="00C521B1" w:rsidRPr="00C04F2E" w:rsidRDefault="00C521B1" w:rsidP="00C04F2E">
            <w:pPr>
              <w:rPr>
                <w:rFonts w:eastAsia="Arial Unicode MS"/>
                <w:sz w:val="20"/>
                <w:szCs w:val="20"/>
              </w:rPr>
            </w:pPr>
            <w:r w:rsidRPr="00C04F2E">
              <w:rPr>
                <w:rFonts w:eastAsia="Arial Unicode MS"/>
                <w:sz w:val="20"/>
                <w:szCs w:val="20"/>
              </w:rPr>
              <w:t>Bradyzoite</w:t>
            </w:r>
          </w:p>
        </w:tc>
        <w:tc>
          <w:tcPr>
            <w:tcW w:w="2394" w:type="dxa"/>
            <w:tcBorders>
              <w:top w:val="single" w:sz="4" w:space="0" w:color="auto"/>
              <w:left w:val="nil"/>
              <w:bottom w:val="single" w:sz="4" w:space="0" w:color="auto"/>
              <w:right w:val="nil"/>
            </w:tcBorders>
            <w:hideMark/>
          </w:tcPr>
          <w:p w14:paraId="518E5B93" w14:textId="77777777" w:rsidR="00C521B1" w:rsidRPr="00C04F2E" w:rsidRDefault="00C521B1" w:rsidP="00C04F2E">
            <w:pPr>
              <w:rPr>
                <w:rFonts w:eastAsia="Arial Unicode MS"/>
                <w:sz w:val="20"/>
                <w:szCs w:val="20"/>
              </w:rPr>
            </w:pPr>
            <w:r w:rsidRPr="00C04F2E">
              <w:rPr>
                <w:rFonts w:ascii="Tahoma" w:eastAsia="Arial Unicode MS" w:hAnsi="Tahoma" w:cs="Tahoma"/>
                <w:sz w:val="20"/>
                <w:szCs w:val="20"/>
              </w:rPr>
              <w:t>﻿</w:t>
            </w:r>
            <w:r w:rsidRPr="00C04F2E">
              <w:rPr>
                <w:rFonts w:eastAsia="Arial Unicode MS"/>
                <w:sz w:val="20"/>
                <w:szCs w:val="20"/>
              </w:rPr>
              <w:t xml:space="preserve">Defined the mechanism of species specificity for </w:t>
            </w:r>
            <w:r w:rsidRPr="00C04F2E">
              <w:rPr>
                <w:rFonts w:eastAsia="Arial Unicode MS"/>
                <w:i/>
                <w:sz w:val="20"/>
                <w:szCs w:val="20"/>
              </w:rPr>
              <w:t>T. gondii</w:t>
            </w:r>
            <w:r w:rsidRPr="00C04F2E">
              <w:rPr>
                <w:rFonts w:eastAsia="Arial Unicode MS"/>
                <w:sz w:val="20"/>
                <w:szCs w:val="20"/>
              </w:rPr>
              <w:t xml:space="preserve"> sexual development </w:t>
            </w:r>
          </w:p>
        </w:tc>
        <w:tc>
          <w:tcPr>
            <w:tcW w:w="1174" w:type="dxa"/>
            <w:tcBorders>
              <w:top w:val="single" w:sz="4" w:space="0" w:color="auto"/>
              <w:left w:val="nil"/>
              <w:bottom w:val="single" w:sz="4" w:space="0" w:color="auto"/>
              <w:right w:val="nil"/>
            </w:tcBorders>
            <w:hideMark/>
          </w:tcPr>
          <w:p w14:paraId="5D5BF170" w14:textId="77777777" w:rsidR="00C521B1" w:rsidRPr="00C04F2E" w:rsidRDefault="00C521B1" w:rsidP="00C04F2E">
            <w:pPr>
              <w:rPr>
                <w:rFonts w:eastAsia="Arial Unicode MS"/>
                <w:sz w:val="20"/>
                <w:szCs w:val="20"/>
              </w:rPr>
            </w:pPr>
            <w:proofErr w:type="spellStart"/>
            <w:r w:rsidRPr="00C04F2E">
              <w:rPr>
                <w:rFonts w:eastAsia="Arial Unicode MS"/>
                <w:sz w:val="20"/>
                <w:szCs w:val="20"/>
              </w:rPr>
              <w:t>Martorelli</w:t>
            </w:r>
            <w:proofErr w:type="spellEnd"/>
            <w:r w:rsidRPr="00C04F2E">
              <w:rPr>
                <w:rFonts w:eastAsia="Arial Unicode MS"/>
                <w:sz w:val="20"/>
                <w:szCs w:val="20"/>
              </w:rPr>
              <w:t xml:space="preserve"> Di Genova </w:t>
            </w:r>
            <w:r w:rsidRPr="00C04F2E">
              <w:rPr>
                <w:rFonts w:eastAsia="Arial Unicode MS"/>
                <w:i/>
                <w:sz w:val="20"/>
                <w:szCs w:val="20"/>
              </w:rPr>
              <w:t xml:space="preserve">et al., </w:t>
            </w:r>
            <w:r w:rsidRPr="00C04F2E">
              <w:rPr>
                <w:rFonts w:eastAsia="Arial Unicode MS"/>
                <w:sz w:val="20"/>
                <w:szCs w:val="20"/>
              </w:rPr>
              <w:t>2019</w:t>
            </w:r>
          </w:p>
        </w:tc>
      </w:tr>
    </w:tbl>
    <w:p w14:paraId="5C0A91CE" w14:textId="77777777" w:rsidR="00C521B1" w:rsidRPr="00C04F2E" w:rsidRDefault="00C521B1" w:rsidP="00C04F2E">
      <w:pPr>
        <w:jc w:val="both"/>
        <w:outlineLvl w:val="0"/>
        <w:rPr>
          <w:rFonts w:eastAsia="Helvetica"/>
          <w:b/>
          <w:bCs/>
          <w:i/>
          <w:iCs/>
          <w:color w:val="000000"/>
          <w:u w:val="single" w:color="000000"/>
        </w:rPr>
      </w:pPr>
    </w:p>
    <w:p w14:paraId="1C88600F" w14:textId="77777777" w:rsidR="00C521B1" w:rsidRPr="00C04F2E" w:rsidRDefault="00C521B1" w:rsidP="00C04F2E">
      <w:pPr>
        <w:rPr>
          <w:rFonts w:eastAsia="Calibri"/>
          <w:color w:val="000000"/>
          <w:sz w:val="22"/>
          <w:szCs w:val="22"/>
        </w:rPr>
      </w:pPr>
      <w:r w:rsidRPr="00C04F2E">
        <w:rPr>
          <w:rFonts w:eastAsia="Arial Unicode MS"/>
        </w:rPr>
        <w:br w:type="page"/>
      </w:r>
    </w:p>
    <w:p w14:paraId="36D9D938" w14:textId="77777777" w:rsidR="00C521B1" w:rsidRPr="00C04F2E" w:rsidRDefault="00C521B1" w:rsidP="00C04F2E">
      <w:pPr>
        <w:spacing w:after="160"/>
        <w:ind w:left="720" w:hanging="720"/>
        <w:jc w:val="both"/>
        <w:rPr>
          <w:rFonts w:eastAsia="Calibri"/>
          <w:color w:val="000000"/>
          <w:sz w:val="22"/>
          <w:szCs w:val="22"/>
          <w:u w:color="000000"/>
        </w:rPr>
      </w:pPr>
    </w:p>
    <w:p w14:paraId="5E6F14E8" w14:textId="77777777" w:rsidR="00C521B1" w:rsidRPr="00C04F2E" w:rsidRDefault="00C521B1" w:rsidP="00C04F2E">
      <w:pPr>
        <w:jc w:val="both"/>
        <w:rPr>
          <w:rFonts w:eastAsia="Helvetica"/>
          <w:b/>
          <w:color w:val="000000"/>
          <w:u w:color="000000"/>
        </w:rPr>
      </w:pPr>
      <w:r w:rsidRPr="00C04F2E">
        <w:rPr>
          <w:rFonts w:eastAsia="Helvetica"/>
          <w:b/>
          <w:color w:val="000000"/>
          <w:u w:color="000000"/>
        </w:rPr>
        <w:t>Table 2.</w:t>
      </w:r>
      <w:r w:rsidRPr="00C04F2E">
        <w:rPr>
          <w:rFonts w:eastAsia="Helvetica"/>
          <w:color w:val="000000"/>
          <w:u w:color="000000"/>
        </w:rPr>
        <w:t xml:space="preserve"> </w:t>
      </w:r>
      <w:r w:rsidRPr="00C04F2E">
        <w:rPr>
          <w:rFonts w:eastAsia="Helvetica"/>
          <w:b/>
          <w:color w:val="000000"/>
          <w:u w:color="000000"/>
        </w:rPr>
        <w:t xml:space="preserve">Recent </w:t>
      </w:r>
      <w:r w:rsidRPr="00C04F2E">
        <w:rPr>
          <w:rFonts w:eastAsia="Helvetica"/>
          <w:b/>
          <w:i/>
          <w:color w:val="000000"/>
          <w:u w:color="000000"/>
        </w:rPr>
        <w:t>Cryptosporidium</w:t>
      </w:r>
      <w:r w:rsidRPr="00C04F2E">
        <w:rPr>
          <w:rFonts w:eastAsia="Helvetica"/>
          <w:b/>
          <w:color w:val="000000"/>
          <w:u w:color="000000"/>
        </w:rPr>
        <w:t xml:space="preserve"> models for the generation of infectious oocysts.</w:t>
      </w:r>
    </w:p>
    <w:p w14:paraId="6681E0C5" w14:textId="77777777" w:rsidR="00C521B1" w:rsidRPr="00C04F2E" w:rsidRDefault="00C521B1" w:rsidP="00C04F2E">
      <w:pPr>
        <w:jc w:val="both"/>
        <w:rPr>
          <w:rFonts w:eastAsia="Helvetica"/>
          <w:b/>
          <w:color w:val="000000"/>
          <w:u w:color="000000"/>
        </w:rPr>
      </w:pPr>
    </w:p>
    <w:tbl>
      <w:tblPr>
        <w:tblStyle w:val="PlainTable2"/>
        <w:tblW w:w="9495" w:type="dxa"/>
        <w:tblLayout w:type="fixed"/>
        <w:tblLook w:val="04A0" w:firstRow="1" w:lastRow="0" w:firstColumn="1" w:lastColumn="0" w:noHBand="0" w:noVBand="1"/>
      </w:tblPr>
      <w:tblGrid>
        <w:gridCol w:w="1842"/>
        <w:gridCol w:w="4511"/>
        <w:gridCol w:w="1959"/>
        <w:gridCol w:w="1183"/>
      </w:tblGrid>
      <w:tr w:rsidR="00C521B1" w:rsidRPr="00C04F2E" w14:paraId="1E8A5B64" w14:textId="77777777" w:rsidTr="00821D9E">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2" w:type="dxa"/>
            <w:hideMark/>
          </w:tcPr>
          <w:p w14:paraId="1F98D344" w14:textId="77777777" w:rsidR="00C521B1" w:rsidRPr="00C04F2E" w:rsidRDefault="00C521B1" w:rsidP="00C04F2E">
            <w:pPr>
              <w:jc w:val="center"/>
              <w:textAlignment w:val="baseline"/>
              <w:rPr>
                <w:sz w:val="18"/>
                <w:szCs w:val="18"/>
                <w:lang w:eastAsia="en-GB"/>
              </w:rPr>
            </w:pPr>
            <w:r w:rsidRPr="00C04F2E">
              <w:rPr>
                <w:sz w:val="18"/>
                <w:szCs w:val="18"/>
                <w:lang w:eastAsia="en-GB"/>
              </w:rPr>
              <w:t>Model</w:t>
            </w:r>
          </w:p>
        </w:tc>
        <w:tc>
          <w:tcPr>
            <w:tcW w:w="4511" w:type="dxa"/>
            <w:hideMark/>
          </w:tcPr>
          <w:p w14:paraId="44ED882F" w14:textId="77777777" w:rsidR="00C521B1" w:rsidRPr="00C04F2E" w:rsidRDefault="00C521B1" w:rsidP="00C04F2E">
            <w:pPr>
              <w:jc w:val="center"/>
              <w:textAlignment w:val="baseline"/>
              <w:cnfStyle w:val="100000000000" w:firstRow="1"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Media</w:t>
            </w:r>
          </w:p>
        </w:tc>
        <w:tc>
          <w:tcPr>
            <w:tcW w:w="1959" w:type="dxa"/>
            <w:hideMark/>
          </w:tcPr>
          <w:p w14:paraId="678E3A8E" w14:textId="77777777" w:rsidR="00C521B1" w:rsidRPr="00C04F2E" w:rsidRDefault="00C521B1" w:rsidP="00C04F2E">
            <w:pPr>
              <w:jc w:val="center"/>
              <w:textAlignment w:val="baseline"/>
              <w:cnfStyle w:val="100000000000" w:firstRow="1"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Time Maintained</w:t>
            </w:r>
          </w:p>
        </w:tc>
        <w:tc>
          <w:tcPr>
            <w:tcW w:w="1183" w:type="dxa"/>
            <w:hideMark/>
          </w:tcPr>
          <w:p w14:paraId="56693E5D" w14:textId="77777777" w:rsidR="00C521B1" w:rsidRPr="00C04F2E" w:rsidRDefault="00C521B1" w:rsidP="00C04F2E">
            <w:pPr>
              <w:jc w:val="center"/>
              <w:textAlignment w:val="baseline"/>
              <w:cnfStyle w:val="100000000000" w:firstRow="1"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Reference</w:t>
            </w:r>
          </w:p>
        </w:tc>
      </w:tr>
      <w:tr w:rsidR="00C521B1" w:rsidRPr="00C04F2E" w14:paraId="61E0A71E" w14:textId="77777777" w:rsidTr="00821D9E">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2" w:type="dxa"/>
            <w:hideMark/>
          </w:tcPr>
          <w:p w14:paraId="3CE0CA7E" w14:textId="77777777" w:rsidR="00C521B1" w:rsidRPr="00C04F2E" w:rsidRDefault="00C521B1" w:rsidP="00C04F2E">
            <w:pPr>
              <w:textAlignment w:val="baseline"/>
              <w:rPr>
                <w:sz w:val="18"/>
                <w:szCs w:val="18"/>
                <w:lang w:eastAsia="en-GB"/>
              </w:rPr>
            </w:pPr>
            <w:r w:rsidRPr="00C04F2E">
              <w:rPr>
                <w:sz w:val="18"/>
                <w:szCs w:val="18"/>
                <w:lang w:eastAsia="en-GB"/>
              </w:rPr>
              <w:t>HCT-8 cells in Hollow Fibre Bioreactors (HFB)</w:t>
            </w:r>
          </w:p>
        </w:tc>
        <w:tc>
          <w:tcPr>
            <w:tcW w:w="4511" w:type="dxa"/>
            <w:hideMark/>
          </w:tcPr>
          <w:p w14:paraId="16C52256" w14:textId="77777777" w:rsidR="00C521B1" w:rsidRPr="00C04F2E" w:rsidRDefault="00C521B1" w:rsidP="00C04F2E">
            <w:pP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sz w:val="18"/>
                <w:szCs w:val="18"/>
                <w:lang w:eastAsia="en-GB"/>
              </w:rPr>
              <w:t>MEM with l-glutamine and phenol red, 0.058 g heparin, 0.29 g l-glutamine, 23.8 g HEPES pH 7.8 with 5 M NaOH, 4.5 g d-glucose, 0.035 g ascorbic acid, 0.04 g p-aminobenzoic acid, 0.02 g Ca pantothenate, 0.001 g folic acid, and 100 mL horse serum. </w:t>
            </w:r>
          </w:p>
        </w:tc>
        <w:tc>
          <w:tcPr>
            <w:tcW w:w="1959" w:type="dxa"/>
            <w:hideMark/>
          </w:tcPr>
          <w:p w14:paraId="23C2F990" w14:textId="77777777" w:rsidR="00C521B1" w:rsidRPr="00C04F2E" w:rsidRDefault="00C521B1"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sz w:val="18"/>
                <w:szCs w:val="18"/>
                <w:lang w:eastAsia="en-GB"/>
              </w:rPr>
              <w:t>Over 2 years </w:t>
            </w:r>
          </w:p>
        </w:tc>
        <w:tc>
          <w:tcPr>
            <w:tcW w:w="1183" w:type="dxa"/>
            <w:hideMark/>
          </w:tcPr>
          <w:p w14:paraId="09ECC542" w14:textId="77777777" w:rsidR="00C521B1" w:rsidRPr="00C04F2E" w:rsidRDefault="00C521B1"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sz w:val="18"/>
                <w:szCs w:val="18"/>
                <w:lang w:eastAsia="en-GB"/>
              </w:rPr>
              <w:t>Morada and Yarlett et al., 2016 </w:t>
            </w:r>
          </w:p>
          <w:p w14:paraId="5B583471" w14:textId="77777777" w:rsidR="00C521B1" w:rsidRPr="00C04F2E" w:rsidRDefault="00C521B1"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sz w:val="18"/>
                <w:szCs w:val="18"/>
                <w:lang w:eastAsia="en-GB"/>
              </w:rPr>
              <w:t> </w:t>
            </w:r>
          </w:p>
        </w:tc>
      </w:tr>
      <w:tr w:rsidR="00C521B1" w:rsidRPr="00C04F2E" w14:paraId="1CFBCCA9" w14:textId="77777777" w:rsidTr="00821D9E">
        <w:trPr>
          <w:trHeight w:val="15"/>
        </w:trPr>
        <w:tc>
          <w:tcPr>
            <w:cnfStyle w:val="001000000000" w:firstRow="0" w:lastRow="0" w:firstColumn="1" w:lastColumn="0" w:oddVBand="0" w:evenVBand="0" w:oddHBand="0" w:evenHBand="0" w:firstRowFirstColumn="0" w:firstRowLastColumn="0" w:lastRowFirstColumn="0" w:lastRowLastColumn="0"/>
            <w:tcW w:w="1842" w:type="dxa"/>
            <w:hideMark/>
          </w:tcPr>
          <w:p w14:paraId="02782276" w14:textId="77777777" w:rsidR="00C521B1" w:rsidRPr="00C04F2E" w:rsidRDefault="00C521B1" w:rsidP="00C04F2E">
            <w:pPr>
              <w:textAlignment w:val="baseline"/>
              <w:rPr>
                <w:sz w:val="18"/>
                <w:szCs w:val="18"/>
                <w:lang w:eastAsia="en-GB"/>
              </w:rPr>
            </w:pPr>
            <w:r w:rsidRPr="00C04F2E">
              <w:rPr>
                <w:sz w:val="18"/>
                <w:szCs w:val="18"/>
                <w:lang w:eastAsia="en-GB"/>
              </w:rPr>
              <w:t>Caco-2 and HT29-MTX in </w:t>
            </w:r>
            <w:r w:rsidRPr="00C04F2E">
              <w:rPr>
                <w:color w:val="222222"/>
                <w:sz w:val="18"/>
                <w:szCs w:val="18"/>
                <w:shd w:val="clear" w:color="auto" w:fill="FFFFFF"/>
                <w:lang w:eastAsia="en-GB"/>
              </w:rPr>
              <w:t>3D porous silk scaffolds</w:t>
            </w:r>
            <w:r w:rsidRPr="00C04F2E">
              <w:rPr>
                <w:sz w:val="18"/>
                <w:szCs w:val="18"/>
                <w:lang w:eastAsia="en-GB"/>
              </w:rPr>
              <w:t> </w:t>
            </w:r>
          </w:p>
        </w:tc>
        <w:tc>
          <w:tcPr>
            <w:tcW w:w="4511" w:type="dxa"/>
            <w:hideMark/>
          </w:tcPr>
          <w:p w14:paraId="55CEC64F" w14:textId="77777777" w:rsidR="00C521B1" w:rsidRPr="00C04F2E" w:rsidRDefault="00C521B1" w:rsidP="00C04F2E">
            <w:pP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DMEM supplemented with 10% FBS, 10µg/ml human transferrin, 100 U/ml penicillin, 100µg/ml streptomycin, and 0.25 µg/ml amphotericin B </w:t>
            </w:r>
          </w:p>
        </w:tc>
        <w:tc>
          <w:tcPr>
            <w:tcW w:w="1959" w:type="dxa"/>
            <w:hideMark/>
          </w:tcPr>
          <w:p w14:paraId="789A9C71" w14:textId="77777777" w:rsidR="00C521B1" w:rsidRPr="00C04F2E" w:rsidRDefault="00C521B1" w:rsidP="00C04F2E">
            <w:pPr>
              <w:jc w:val="cente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15-17 days </w:t>
            </w:r>
          </w:p>
        </w:tc>
        <w:tc>
          <w:tcPr>
            <w:tcW w:w="1183" w:type="dxa"/>
            <w:hideMark/>
          </w:tcPr>
          <w:p w14:paraId="5E70806D" w14:textId="77777777" w:rsidR="00C521B1" w:rsidRPr="00C04F2E" w:rsidRDefault="00C521B1" w:rsidP="00C04F2E">
            <w:pPr>
              <w:jc w:val="cente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proofErr w:type="spellStart"/>
            <w:r w:rsidRPr="00C04F2E">
              <w:rPr>
                <w:sz w:val="18"/>
                <w:szCs w:val="18"/>
                <w:lang w:eastAsia="en-GB"/>
              </w:rPr>
              <w:t>DeCicco</w:t>
            </w:r>
            <w:proofErr w:type="spellEnd"/>
            <w:r w:rsidRPr="00C04F2E">
              <w:rPr>
                <w:sz w:val="18"/>
                <w:szCs w:val="18"/>
                <w:lang w:eastAsia="en-GB"/>
              </w:rPr>
              <w:t> </w:t>
            </w:r>
            <w:proofErr w:type="spellStart"/>
            <w:r w:rsidRPr="00C04F2E">
              <w:rPr>
                <w:sz w:val="18"/>
                <w:szCs w:val="18"/>
                <w:lang w:eastAsia="en-GB"/>
              </w:rPr>
              <w:t>RePass</w:t>
            </w:r>
            <w:proofErr w:type="spellEnd"/>
            <w:r w:rsidRPr="00C04F2E">
              <w:rPr>
                <w:sz w:val="18"/>
                <w:szCs w:val="18"/>
                <w:lang w:eastAsia="en-GB"/>
              </w:rPr>
              <w:t> et al., 2017 </w:t>
            </w:r>
          </w:p>
        </w:tc>
      </w:tr>
      <w:tr w:rsidR="00524AE3" w:rsidRPr="00C04F2E" w14:paraId="76ECC57C" w14:textId="77777777" w:rsidTr="00821D9E">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2" w:type="dxa"/>
          </w:tcPr>
          <w:p w14:paraId="5F9F55C6" w14:textId="484FB57A" w:rsidR="00524AE3" w:rsidRPr="00C04F2E" w:rsidRDefault="00524AE3" w:rsidP="00C04F2E">
            <w:pPr>
              <w:textAlignment w:val="baseline"/>
              <w:rPr>
                <w:sz w:val="18"/>
                <w:szCs w:val="18"/>
                <w:lang w:eastAsia="en-GB"/>
              </w:rPr>
            </w:pPr>
            <w:r>
              <w:rPr>
                <w:sz w:val="18"/>
                <w:szCs w:val="18"/>
                <w:lang w:eastAsia="en-GB"/>
              </w:rPr>
              <w:t>COLO680N cells</w:t>
            </w:r>
          </w:p>
        </w:tc>
        <w:tc>
          <w:tcPr>
            <w:tcW w:w="4511" w:type="dxa"/>
          </w:tcPr>
          <w:p w14:paraId="7EAA845D" w14:textId="35A8DB39" w:rsidR="00524AE3" w:rsidRPr="00C04F2E" w:rsidRDefault="003419A8" w:rsidP="00C04F2E">
            <w:pP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3419A8">
              <w:rPr>
                <w:sz w:val="18"/>
                <w:szCs w:val="18"/>
                <w:lang w:eastAsia="en-GB"/>
              </w:rPr>
              <w:t>90% RPMI 1640</w:t>
            </w:r>
            <w:r w:rsidR="00431671">
              <w:rPr>
                <w:sz w:val="18"/>
                <w:szCs w:val="18"/>
                <w:lang w:eastAsia="en-GB"/>
              </w:rPr>
              <w:t>,</w:t>
            </w:r>
            <w:r w:rsidRPr="003419A8">
              <w:rPr>
                <w:sz w:val="18"/>
                <w:szCs w:val="18"/>
                <w:lang w:eastAsia="en-GB"/>
              </w:rPr>
              <w:t xml:space="preserve"> 10% h</w:t>
            </w:r>
            <w:r w:rsidR="005713EF">
              <w:rPr>
                <w:sz w:val="18"/>
                <w:szCs w:val="18"/>
                <w:lang w:eastAsia="en-GB"/>
              </w:rPr>
              <w:t>eat inactivated</w:t>
            </w:r>
            <w:r w:rsidRPr="003419A8">
              <w:rPr>
                <w:sz w:val="18"/>
                <w:szCs w:val="18"/>
                <w:lang w:eastAsia="en-GB"/>
              </w:rPr>
              <w:t xml:space="preserve"> FBS</w:t>
            </w:r>
          </w:p>
        </w:tc>
        <w:tc>
          <w:tcPr>
            <w:tcW w:w="1959" w:type="dxa"/>
          </w:tcPr>
          <w:p w14:paraId="6EA4D227" w14:textId="2E3BE31F" w:rsidR="00524AE3" w:rsidRPr="00C04F2E" w:rsidRDefault="00B828F2"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Pr>
                <w:sz w:val="18"/>
                <w:szCs w:val="18"/>
                <w:lang w:eastAsia="en-GB"/>
              </w:rPr>
              <w:t>8 weeks</w:t>
            </w:r>
          </w:p>
        </w:tc>
        <w:tc>
          <w:tcPr>
            <w:tcW w:w="1183" w:type="dxa"/>
          </w:tcPr>
          <w:p w14:paraId="441F1170" w14:textId="321C0909" w:rsidR="00524AE3" w:rsidRPr="00C04F2E" w:rsidRDefault="00524AE3"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Pr>
                <w:sz w:val="18"/>
                <w:szCs w:val="18"/>
                <w:lang w:eastAsia="en-GB"/>
              </w:rPr>
              <w:t>Miller</w:t>
            </w:r>
            <w:r w:rsidR="00224574">
              <w:rPr>
                <w:sz w:val="18"/>
                <w:szCs w:val="18"/>
                <w:lang w:eastAsia="en-GB"/>
              </w:rPr>
              <w:t xml:space="preserve"> et al., 2018</w:t>
            </w:r>
          </w:p>
        </w:tc>
      </w:tr>
      <w:tr w:rsidR="00C521B1" w:rsidRPr="00C04F2E" w14:paraId="0492E560" w14:textId="77777777" w:rsidTr="00821D9E">
        <w:trPr>
          <w:trHeight w:val="15"/>
        </w:trPr>
        <w:tc>
          <w:tcPr>
            <w:cnfStyle w:val="001000000000" w:firstRow="0" w:lastRow="0" w:firstColumn="1" w:lastColumn="0" w:oddVBand="0" w:evenVBand="0" w:oddHBand="0" w:evenHBand="0" w:firstRowFirstColumn="0" w:firstRowLastColumn="0" w:lastRowFirstColumn="0" w:lastRowLastColumn="0"/>
            <w:tcW w:w="1842" w:type="dxa"/>
            <w:hideMark/>
          </w:tcPr>
          <w:p w14:paraId="02E73AED" w14:textId="77777777" w:rsidR="00C521B1" w:rsidRPr="00C04F2E" w:rsidRDefault="00C521B1" w:rsidP="00C04F2E">
            <w:pPr>
              <w:textAlignment w:val="baseline"/>
              <w:rPr>
                <w:sz w:val="18"/>
                <w:szCs w:val="18"/>
                <w:lang w:eastAsia="en-GB"/>
              </w:rPr>
            </w:pPr>
            <w:r w:rsidRPr="00C04F2E">
              <w:rPr>
                <w:sz w:val="18"/>
                <w:szCs w:val="18"/>
                <w:lang w:eastAsia="en-GB"/>
              </w:rPr>
              <w:t>Human intestinal organoids </w:t>
            </w:r>
          </w:p>
        </w:tc>
        <w:tc>
          <w:tcPr>
            <w:tcW w:w="4511" w:type="dxa"/>
            <w:hideMark/>
          </w:tcPr>
          <w:p w14:paraId="7BCC4D2B" w14:textId="77777777" w:rsidR="00C521B1" w:rsidRPr="00C04F2E" w:rsidRDefault="00C521B1" w:rsidP="00C04F2E">
            <w:pP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Wnt-CM, Advanced DMEM/F12 with 1 x </w:t>
            </w:r>
            <w:proofErr w:type="spellStart"/>
            <w:r w:rsidRPr="00C04F2E">
              <w:rPr>
                <w:sz w:val="18"/>
                <w:szCs w:val="18"/>
                <w:lang w:eastAsia="en-GB"/>
              </w:rPr>
              <w:t>Glutamax</w:t>
            </w:r>
            <w:proofErr w:type="spellEnd"/>
            <w:r w:rsidRPr="00C04F2E">
              <w:rPr>
                <w:sz w:val="18"/>
                <w:szCs w:val="18"/>
                <w:lang w:eastAsia="en-GB"/>
              </w:rPr>
              <w:t>, 10mM HEPES, penicillin-streptomycin, 1 x B27, 1μM N-Acetylcysteine, 20% R-spondin1 conditioned medium, 10% Noggin conditioned medium, 50ng/mL human EGF, 500nM A83-01, 10nM Gastrin, 50% Wnt3a conditioned medium, 10mM nicotinamide, 10μM SB202190, 10nM prostaglandin E2 and 10μM Y-27632. </w:t>
            </w:r>
          </w:p>
        </w:tc>
        <w:tc>
          <w:tcPr>
            <w:tcW w:w="1959" w:type="dxa"/>
            <w:hideMark/>
          </w:tcPr>
          <w:p w14:paraId="67B957DE" w14:textId="77777777" w:rsidR="00C521B1" w:rsidRPr="00C04F2E" w:rsidRDefault="00C521B1" w:rsidP="00C04F2E">
            <w:pPr>
              <w:jc w:val="cente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28 days </w:t>
            </w:r>
          </w:p>
        </w:tc>
        <w:tc>
          <w:tcPr>
            <w:tcW w:w="1183" w:type="dxa"/>
            <w:hideMark/>
          </w:tcPr>
          <w:p w14:paraId="4C6CCA1F" w14:textId="77777777" w:rsidR="00C521B1" w:rsidRPr="00C04F2E" w:rsidRDefault="00C521B1" w:rsidP="00C04F2E">
            <w:pPr>
              <w:jc w:val="cente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proofErr w:type="spellStart"/>
            <w:r w:rsidRPr="00C04F2E">
              <w:rPr>
                <w:sz w:val="18"/>
                <w:szCs w:val="18"/>
                <w:lang w:eastAsia="en-GB"/>
              </w:rPr>
              <w:t>Heo</w:t>
            </w:r>
            <w:proofErr w:type="spellEnd"/>
            <w:r w:rsidRPr="00C04F2E">
              <w:rPr>
                <w:sz w:val="18"/>
                <w:szCs w:val="18"/>
                <w:lang w:eastAsia="en-GB"/>
              </w:rPr>
              <w:t xml:space="preserve"> et al., 2018 </w:t>
            </w:r>
          </w:p>
        </w:tc>
      </w:tr>
      <w:tr w:rsidR="00C521B1" w:rsidRPr="00C04F2E" w14:paraId="0730EC98" w14:textId="77777777" w:rsidTr="00821D9E">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842" w:type="dxa"/>
            <w:hideMark/>
          </w:tcPr>
          <w:p w14:paraId="12764CC0" w14:textId="77777777" w:rsidR="00C521B1" w:rsidRPr="00C04F2E" w:rsidRDefault="00C521B1" w:rsidP="00C04F2E">
            <w:pPr>
              <w:textAlignment w:val="baseline"/>
              <w:rPr>
                <w:color w:val="000000"/>
                <w:sz w:val="18"/>
                <w:szCs w:val="18"/>
                <w:shd w:val="clear" w:color="auto" w:fill="FFFFFF"/>
                <w:lang w:eastAsia="en-GB"/>
              </w:rPr>
            </w:pPr>
            <w:r w:rsidRPr="00C04F2E">
              <w:rPr>
                <w:color w:val="000000"/>
                <w:sz w:val="18"/>
                <w:szCs w:val="18"/>
                <w:shd w:val="clear" w:color="auto" w:fill="FFFFFF"/>
                <w:lang w:eastAsia="en-GB"/>
              </w:rPr>
              <w:t>ALI Murine enteroid </w:t>
            </w:r>
          </w:p>
          <w:p w14:paraId="5F6B100E" w14:textId="77777777" w:rsidR="00C521B1" w:rsidRPr="00C04F2E" w:rsidRDefault="00C521B1" w:rsidP="00C04F2E">
            <w:pPr>
              <w:textAlignment w:val="baseline"/>
              <w:rPr>
                <w:sz w:val="18"/>
                <w:szCs w:val="18"/>
                <w:lang w:eastAsia="en-GB"/>
              </w:rPr>
            </w:pPr>
            <w:r w:rsidRPr="00C04F2E">
              <w:rPr>
                <w:color w:val="000000"/>
                <w:sz w:val="18"/>
                <w:szCs w:val="18"/>
                <w:shd w:val="clear" w:color="auto" w:fill="FFFFFF"/>
                <w:lang w:eastAsia="en-GB"/>
              </w:rPr>
              <w:t>monolayers</w:t>
            </w:r>
            <w:r w:rsidRPr="00C04F2E">
              <w:rPr>
                <w:sz w:val="18"/>
                <w:szCs w:val="18"/>
                <w:lang w:eastAsia="en-GB"/>
              </w:rPr>
              <w:t> </w:t>
            </w:r>
          </w:p>
        </w:tc>
        <w:tc>
          <w:tcPr>
            <w:tcW w:w="4511" w:type="dxa"/>
            <w:hideMark/>
          </w:tcPr>
          <w:p w14:paraId="2953CCAB" w14:textId="77777777" w:rsidR="00C521B1" w:rsidRPr="00C04F2E" w:rsidRDefault="00C521B1" w:rsidP="00C04F2E">
            <w:pP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color w:val="000000"/>
                <w:sz w:val="18"/>
                <w:szCs w:val="18"/>
                <w:shd w:val="clear" w:color="auto" w:fill="FFFFFF"/>
                <w:lang w:eastAsia="en-GB"/>
              </w:rPr>
              <w:t>50% L-WRN conditioned medium (CM), 10 </w:t>
            </w:r>
            <w:proofErr w:type="spellStart"/>
            <w:r w:rsidRPr="00C04F2E">
              <w:rPr>
                <w:color w:val="000000"/>
                <w:sz w:val="18"/>
                <w:szCs w:val="18"/>
                <w:shd w:val="clear" w:color="auto" w:fill="FFFFFF"/>
                <w:lang w:eastAsia="en-GB"/>
              </w:rPr>
              <w:t>μM</w:t>
            </w:r>
            <w:proofErr w:type="spellEnd"/>
            <w:r w:rsidRPr="00C04F2E">
              <w:rPr>
                <w:color w:val="000000"/>
                <w:sz w:val="18"/>
                <w:szCs w:val="18"/>
                <w:shd w:val="clear" w:color="auto" w:fill="FFFFFF"/>
                <w:lang w:eastAsia="en-GB"/>
              </w:rPr>
              <w:t> Y-27632 ROCK inhibitor</w:t>
            </w:r>
            <w:r w:rsidRPr="00C04F2E">
              <w:rPr>
                <w:sz w:val="18"/>
                <w:szCs w:val="18"/>
                <w:lang w:eastAsia="en-GB"/>
              </w:rPr>
              <w:t> </w:t>
            </w:r>
          </w:p>
        </w:tc>
        <w:tc>
          <w:tcPr>
            <w:tcW w:w="1959" w:type="dxa"/>
            <w:hideMark/>
          </w:tcPr>
          <w:p w14:paraId="0EDF7EF6" w14:textId="77777777" w:rsidR="00C521B1" w:rsidRPr="00C04F2E" w:rsidRDefault="00C521B1"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sz w:val="18"/>
                <w:szCs w:val="18"/>
                <w:lang w:eastAsia="en-GB"/>
              </w:rPr>
              <w:t>20 days </w:t>
            </w:r>
          </w:p>
        </w:tc>
        <w:tc>
          <w:tcPr>
            <w:tcW w:w="1183" w:type="dxa"/>
            <w:hideMark/>
          </w:tcPr>
          <w:p w14:paraId="2F1657BE" w14:textId="77777777" w:rsidR="00C521B1" w:rsidRPr="00C04F2E" w:rsidRDefault="00C521B1" w:rsidP="00C04F2E">
            <w:pPr>
              <w:jc w:val="center"/>
              <w:textAlignment w:val="baseline"/>
              <w:cnfStyle w:val="000000100000" w:firstRow="0" w:lastRow="0" w:firstColumn="0" w:lastColumn="0" w:oddVBand="0" w:evenVBand="0" w:oddHBand="1" w:evenHBand="0" w:firstRowFirstColumn="0" w:firstRowLastColumn="0" w:lastRowFirstColumn="0" w:lastRowLastColumn="0"/>
              <w:rPr>
                <w:sz w:val="18"/>
                <w:szCs w:val="18"/>
                <w:lang w:eastAsia="en-GB"/>
              </w:rPr>
            </w:pPr>
            <w:r w:rsidRPr="00C04F2E">
              <w:rPr>
                <w:sz w:val="18"/>
                <w:szCs w:val="18"/>
                <w:lang w:eastAsia="en-GB"/>
              </w:rPr>
              <w:t>Wilke et al., 2019 </w:t>
            </w:r>
          </w:p>
        </w:tc>
      </w:tr>
      <w:tr w:rsidR="00C521B1" w:rsidRPr="00C04F2E" w14:paraId="244E1034" w14:textId="77777777" w:rsidTr="00821D9E">
        <w:trPr>
          <w:trHeight w:val="15"/>
        </w:trPr>
        <w:tc>
          <w:tcPr>
            <w:cnfStyle w:val="001000000000" w:firstRow="0" w:lastRow="0" w:firstColumn="1" w:lastColumn="0" w:oddVBand="0" w:evenVBand="0" w:oddHBand="0" w:evenHBand="0" w:firstRowFirstColumn="0" w:firstRowLastColumn="0" w:lastRowFirstColumn="0" w:lastRowLastColumn="0"/>
            <w:tcW w:w="1842" w:type="dxa"/>
            <w:hideMark/>
          </w:tcPr>
          <w:p w14:paraId="7AF12B27" w14:textId="77777777" w:rsidR="00C521B1" w:rsidRPr="00C04F2E" w:rsidRDefault="00C521B1" w:rsidP="00C04F2E">
            <w:pPr>
              <w:textAlignment w:val="baseline"/>
              <w:rPr>
                <w:color w:val="000000"/>
                <w:sz w:val="18"/>
                <w:szCs w:val="18"/>
                <w:shd w:val="clear" w:color="auto" w:fill="FFFFFF"/>
                <w:lang w:eastAsia="en-GB"/>
              </w:rPr>
            </w:pPr>
            <w:r w:rsidRPr="00C04F2E">
              <w:rPr>
                <w:color w:val="000000"/>
                <w:sz w:val="18"/>
                <w:szCs w:val="18"/>
                <w:shd w:val="clear" w:color="auto" w:fill="FFFFFF"/>
                <w:lang w:eastAsia="en-GB"/>
              </w:rPr>
              <w:t>Human enteroid </w:t>
            </w:r>
          </w:p>
          <w:p w14:paraId="11117041" w14:textId="77777777" w:rsidR="00C521B1" w:rsidRPr="00C04F2E" w:rsidRDefault="00C521B1" w:rsidP="00C04F2E">
            <w:pPr>
              <w:textAlignment w:val="baseline"/>
              <w:rPr>
                <w:sz w:val="18"/>
                <w:szCs w:val="18"/>
                <w:lang w:eastAsia="en-GB"/>
              </w:rPr>
            </w:pPr>
            <w:r w:rsidRPr="00C04F2E">
              <w:rPr>
                <w:color w:val="000000"/>
                <w:sz w:val="18"/>
                <w:szCs w:val="18"/>
                <w:shd w:val="clear" w:color="auto" w:fill="FFFFFF"/>
                <w:lang w:eastAsia="en-GB"/>
              </w:rPr>
              <w:t>monolayers</w:t>
            </w:r>
            <w:r w:rsidRPr="00C04F2E">
              <w:rPr>
                <w:sz w:val="18"/>
                <w:szCs w:val="18"/>
                <w:lang w:eastAsia="en-GB"/>
              </w:rPr>
              <w:t> </w:t>
            </w:r>
          </w:p>
        </w:tc>
        <w:tc>
          <w:tcPr>
            <w:tcW w:w="4511" w:type="dxa"/>
            <w:hideMark/>
          </w:tcPr>
          <w:p w14:paraId="650C3578" w14:textId="77777777" w:rsidR="00C521B1" w:rsidRPr="00C04F2E" w:rsidRDefault="00C521B1" w:rsidP="00C04F2E">
            <w:pP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color w:val="000000"/>
                <w:sz w:val="18"/>
                <w:szCs w:val="18"/>
                <w:shd w:val="clear" w:color="auto" w:fill="FFFFFF"/>
                <w:lang w:eastAsia="en-GB"/>
              </w:rPr>
              <w:t>50% L-WNT3a-conditioned media, 20% R-</w:t>
            </w:r>
            <w:proofErr w:type="spellStart"/>
            <w:r w:rsidRPr="00C04F2E">
              <w:rPr>
                <w:color w:val="000000"/>
                <w:sz w:val="18"/>
                <w:szCs w:val="18"/>
                <w:shd w:val="clear" w:color="auto" w:fill="FFFFFF"/>
                <w:lang w:eastAsia="en-GB"/>
              </w:rPr>
              <w:t>Spondin</w:t>
            </w:r>
            <w:proofErr w:type="spellEnd"/>
            <w:r w:rsidRPr="00C04F2E">
              <w:rPr>
                <w:color w:val="000000"/>
                <w:sz w:val="18"/>
                <w:szCs w:val="18"/>
                <w:shd w:val="clear" w:color="auto" w:fill="FFFFFF"/>
                <w:lang w:eastAsia="en-GB"/>
              </w:rPr>
              <w:t>-conditioned media, 10% Noggin-conditioned media, 1 x B27, 1 x N2, 1mM N-acetylcysteine, 50ng/mL Mouse recombinant EGF, 10nM [Leu15]-Gastrin I, 10mM Nicotinamide, 500nM A-83-01 and 10μM SB202190.</w:t>
            </w:r>
            <w:r w:rsidRPr="00C04F2E">
              <w:rPr>
                <w:sz w:val="18"/>
                <w:szCs w:val="18"/>
                <w:lang w:eastAsia="en-GB"/>
              </w:rPr>
              <w:t> </w:t>
            </w:r>
          </w:p>
        </w:tc>
        <w:tc>
          <w:tcPr>
            <w:tcW w:w="1959" w:type="dxa"/>
            <w:hideMark/>
          </w:tcPr>
          <w:p w14:paraId="206C1DDA" w14:textId="77777777" w:rsidR="00C521B1" w:rsidRPr="00C04F2E" w:rsidRDefault="00C521B1" w:rsidP="00C04F2E">
            <w:pPr>
              <w:jc w:val="cente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3 days </w:t>
            </w:r>
          </w:p>
        </w:tc>
        <w:tc>
          <w:tcPr>
            <w:tcW w:w="1183" w:type="dxa"/>
            <w:hideMark/>
          </w:tcPr>
          <w:p w14:paraId="6EC20531" w14:textId="77777777" w:rsidR="00C521B1" w:rsidRPr="00C04F2E" w:rsidRDefault="00C521B1" w:rsidP="00C04F2E">
            <w:pPr>
              <w:jc w:val="center"/>
              <w:textAlignment w:val="baseline"/>
              <w:cnfStyle w:val="000000000000" w:firstRow="0" w:lastRow="0" w:firstColumn="0" w:lastColumn="0" w:oddVBand="0" w:evenVBand="0" w:oddHBand="0" w:evenHBand="0" w:firstRowFirstColumn="0" w:firstRowLastColumn="0" w:lastRowFirstColumn="0" w:lastRowLastColumn="0"/>
              <w:rPr>
                <w:sz w:val="18"/>
                <w:szCs w:val="18"/>
                <w:lang w:eastAsia="en-GB"/>
              </w:rPr>
            </w:pPr>
            <w:r w:rsidRPr="00C04F2E">
              <w:rPr>
                <w:sz w:val="18"/>
                <w:szCs w:val="18"/>
                <w:lang w:eastAsia="en-GB"/>
              </w:rPr>
              <w:t>Cardenas et al., 2020 </w:t>
            </w:r>
          </w:p>
        </w:tc>
      </w:tr>
    </w:tbl>
    <w:p w14:paraId="61D067D7" w14:textId="77777777" w:rsidR="00C521B1" w:rsidRPr="00C04F2E" w:rsidRDefault="00C521B1" w:rsidP="00C04F2E">
      <w:pPr>
        <w:spacing w:after="160"/>
        <w:ind w:left="720" w:hanging="720"/>
        <w:jc w:val="both"/>
        <w:rPr>
          <w:rFonts w:eastAsia="Calibri"/>
          <w:color w:val="000000"/>
          <w:sz w:val="22"/>
          <w:szCs w:val="22"/>
          <w:u w:color="000000"/>
        </w:rPr>
      </w:pPr>
    </w:p>
    <w:p w14:paraId="132C91DA" w14:textId="77777777" w:rsidR="00C521B1" w:rsidRPr="00C04F2E" w:rsidRDefault="00C521B1" w:rsidP="00C04F2E">
      <w:pPr>
        <w:rPr>
          <w:rFonts w:eastAsia="Calibri"/>
          <w:color w:val="000000"/>
          <w:sz w:val="22"/>
          <w:szCs w:val="22"/>
        </w:rPr>
      </w:pPr>
      <w:r w:rsidRPr="00C04F2E">
        <w:rPr>
          <w:rFonts w:eastAsia="Arial Unicode MS"/>
        </w:rPr>
        <w:br w:type="page"/>
      </w:r>
    </w:p>
    <w:p w14:paraId="2FE41D81" w14:textId="4B831167" w:rsidR="00C521B1" w:rsidRPr="00C04F2E" w:rsidRDefault="00C521B1" w:rsidP="00C04F2E">
      <w:pPr>
        <w:spacing w:after="160"/>
        <w:rPr>
          <w:rFonts w:eastAsia="Calibri"/>
          <w:color w:val="000000"/>
          <w:sz w:val="22"/>
          <w:szCs w:val="22"/>
          <w:u w:color="000000"/>
        </w:rPr>
      </w:pPr>
      <w:r w:rsidRPr="00C04F2E">
        <w:rPr>
          <w:rFonts w:eastAsia="Calibri"/>
          <w:b/>
          <w:bCs/>
          <w:color w:val="000000"/>
          <w:sz w:val="22"/>
          <w:szCs w:val="22"/>
          <w:u w:color="000000"/>
        </w:rPr>
        <w:lastRenderedPageBreak/>
        <w:t>Figure 1. Enteroid models for studying parasitic infections.</w:t>
      </w:r>
      <w:r w:rsidRPr="00C04F2E">
        <w:rPr>
          <w:rFonts w:eastAsia="Calibri"/>
          <w:bCs/>
          <w:color w:val="000000"/>
          <w:sz w:val="22"/>
          <w:szCs w:val="22"/>
          <w:u w:color="000000"/>
        </w:rPr>
        <w:t xml:space="preserve"> (</w:t>
      </w:r>
      <w:r w:rsidRPr="00C04F2E">
        <w:rPr>
          <w:rFonts w:eastAsia="Calibri"/>
          <w:color w:val="000000"/>
          <w:sz w:val="22"/>
          <w:szCs w:val="22"/>
          <w:u w:color="000000"/>
        </w:rPr>
        <w:t xml:space="preserve">A) Illustration depicting the different cell types, their location, and structures present in an enteroid model. </w:t>
      </w:r>
      <w:r w:rsidRPr="0023583A">
        <w:rPr>
          <w:rFonts w:eastAsia="Calibri"/>
          <w:color w:val="000000"/>
          <w:sz w:val="22"/>
          <w:szCs w:val="22"/>
          <w:u w:color="000000"/>
        </w:rPr>
        <w:t>(B</w:t>
      </w:r>
      <w:r w:rsidR="00EA7A84" w:rsidRPr="0023583A">
        <w:rPr>
          <w:rFonts w:eastAsia="Calibri"/>
          <w:color w:val="000000"/>
          <w:sz w:val="22"/>
          <w:szCs w:val="22"/>
          <w:u w:color="000000"/>
        </w:rPr>
        <w:t>-D</w:t>
      </w:r>
      <w:r w:rsidRPr="0023583A">
        <w:rPr>
          <w:rFonts w:eastAsia="Calibri"/>
          <w:color w:val="000000"/>
          <w:sz w:val="22"/>
          <w:szCs w:val="22"/>
          <w:u w:color="000000"/>
        </w:rPr>
        <w:t xml:space="preserve">) </w:t>
      </w:r>
      <w:r w:rsidR="00EA7A84" w:rsidRPr="0023583A">
        <w:rPr>
          <w:rFonts w:eastAsia="Calibri"/>
          <w:color w:val="000000"/>
          <w:sz w:val="22"/>
          <w:szCs w:val="22"/>
          <w:u w:color="000000"/>
        </w:rPr>
        <w:t>B</w:t>
      </w:r>
      <w:r w:rsidRPr="0023583A">
        <w:rPr>
          <w:rFonts w:eastAsia="Calibri"/>
          <w:color w:val="000000"/>
          <w:sz w:val="22"/>
          <w:szCs w:val="22"/>
          <w:u w:color="000000"/>
        </w:rPr>
        <w:t>ovine</w:t>
      </w:r>
      <w:r w:rsidR="00EA7A84" w:rsidRPr="0023583A">
        <w:rPr>
          <w:rFonts w:eastAsia="Calibri"/>
          <w:color w:val="000000"/>
          <w:sz w:val="22"/>
          <w:szCs w:val="22"/>
          <w:u w:color="000000"/>
        </w:rPr>
        <w:t xml:space="preserve"> (B), porcine (C) and murine (D)</w:t>
      </w:r>
      <w:r w:rsidRPr="0023583A">
        <w:rPr>
          <w:rFonts w:eastAsia="Calibri"/>
          <w:color w:val="000000"/>
          <w:sz w:val="22"/>
          <w:szCs w:val="22"/>
          <w:u w:color="000000"/>
        </w:rPr>
        <w:t xml:space="preserve"> enteroid</w:t>
      </w:r>
      <w:r w:rsidR="00EA7A84" w:rsidRPr="0023583A">
        <w:rPr>
          <w:rFonts w:eastAsia="Calibri"/>
          <w:color w:val="000000"/>
          <w:sz w:val="22"/>
          <w:szCs w:val="22"/>
          <w:u w:color="000000"/>
        </w:rPr>
        <w:t>s</w:t>
      </w:r>
      <w:r w:rsidRPr="0023583A">
        <w:rPr>
          <w:rFonts w:eastAsia="Calibri"/>
          <w:color w:val="000000"/>
          <w:sz w:val="22"/>
          <w:szCs w:val="22"/>
          <w:u w:color="000000"/>
        </w:rPr>
        <w:t xml:space="preserve"> </w:t>
      </w:r>
      <w:r w:rsidR="00EA7A84" w:rsidRPr="0023583A">
        <w:rPr>
          <w:rFonts w:eastAsia="Calibri"/>
          <w:color w:val="000000"/>
          <w:sz w:val="22"/>
          <w:szCs w:val="22"/>
          <w:u w:color="000000"/>
        </w:rPr>
        <w:t>are</w:t>
      </w:r>
      <w:r w:rsidRPr="0023583A">
        <w:rPr>
          <w:rFonts w:eastAsia="Calibri"/>
          <w:color w:val="000000"/>
          <w:sz w:val="22"/>
          <w:szCs w:val="22"/>
          <w:u w:color="000000"/>
        </w:rPr>
        <w:t xml:space="preserve"> depicted </w:t>
      </w:r>
      <w:r w:rsidR="00EA7A84" w:rsidRPr="0023583A">
        <w:rPr>
          <w:rFonts w:eastAsia="Calibri"/>
          <w:color w:val="000000"/>
          <w:sz w:val="22"/>
          <w:szCs w:val="22"/>
          <w:u w:color="000000"/>
        </w:rPr>
        <w:t>showing e</w:t>
      </w:r>
      <w:r w:rsidRPr="0023583A">
        <w:rPr>
          <w:rFonts w:eastAsia="Calibri"/>
          <w:color w:val="000000"/>
          <w:sz w:val="22"/>
          <w:szCs w:val="22"/>
          <w:u w:color="000000"/>
        </w:rPr>
        <w:t>xtensive crypt budding and villus domains</w:t>
      </w:r>
      <w:r w:rsidR="00EA7A84" w:rsidRPr="0023583A">
        <w:rPr>
          <w:rFonts w:eastAsia="Calibri"/>
          <w:color w:val="000000"/>
          <w:sz w:val="22"/>
          <w:szCs w:val="22"/>
          <w:u w:color="000000"/>
        </w:rPr>
        <w:t xml:space="preserve"> on day 4 after passage for bovine and porcine enteroids and day 7 after passage for murine enteroids</w:t>
      </w:r>
      <w:r w:rsidRPr="0023583A">
        <w:rPr>
          <w:rFonts w:eastAsia="Calibri"/>
          <w:color w:val="000000"/>
          <w:sz w:val="22"/>
          <w:szCs w:val="22"/>
          <w:u w:color="000000"/>
        </w:rPr>
        <w:t>.</w:t>
      </w:r>
      <w:r w:rsidRPr="00C04F2E">
        <w:rPr>
          <w:rFonts w:eastAsia="Calibri"/>
          <w:color w:val="000000"/>
          <w:sz w:val="22"/>
          <w:szCs w:val="22"/>
          <w:u w:color="000000"/>
        </w:rPr>
        <w:t xml:space="preserve"> (E) Image depicts development of 2D bovine enteroid monolayers on 2mg/mL collagen gels on day 2, 4 and 7 after seeding. The area of the epithelial sheet increases over this period establishing the monolayer by day 7, with an apical surface open to infection. (F) Bovine epithelial sheets maintain some 3D structures (dense red) as well as a population of enteroendocrine cells (green). </w:t>
      </w:r>
    </w:p>
    <w:p w14:paraId="5D4CB860" w14:textId="6E2D9BA3" w:rsidR="00C521B1" w:rsidRPr="00C04F2E" w:rsidRDefault="00C521B1" w:rsidP="00C04F2E">
      <w:pPr>
        <w:spacing w:after="160"/>
        <w:rPr>
          <w:rFonts w:eastAsia="Calibri"/>
          <w:color w:val="000000"/>
          <w:sz w:val="22"/>
          <w:szCs w:val="22"/>
          <w:u w:color="000000"/>
        </w:rPr>
      </w:pPr>
      <w:r w:rsidRPr="00C04F2E">
        <w:rPr>
          <w:rFonts w:eastAsia="Calibri"/>
          <w:b/>
          <w:bCs/>
          <w:color w:val="000000"/>
          <w:sz w:val="22"/>
          <w:szCs w:val="22"/>
          <w:u w:color="000000"/>
        </w:rPr>
        <w:t xml:space="preserve">Figure 2: Dynamic imaging of interactions between dendritic cells and </w:t>
      </w:r>
      <w:r w:rsidRPr="00C04F2E">
        <w:rPr>
          <w:rFonts w:eastAsia="Calibri"/>
          <w:b/>
          <w:bCs/>
          <w:i/>
          <w:iCs/>
          <w:color w:val="000000"/>
          <w:sz w:val="22"/>
          <w:szCs w:val="22"/>
          <w:u w:color="000000"/>
        </w:rPr>
        <w:t xml:space="preserve">T. gondii </w:t>
      </w:r>
      <w:r w:rsidRPr="00C04F2E">
        <w:rPr>
          <w:rFonts w:eastAsia="Calibri"/>
          <w:b/>
          <w:bCs/>
          <w:color w:val="000000"/>
          <w:sz w:val="22"/>
          <w:szCs w:val="22"/>
          <w:u w:color="000000"/>
        </w:rPr>
        <w:t xml:space="preserve">infected intestinal epithelium. </w:t>
      </w:r>
      <w:proofErr w:type="spellStart"/>
      <w:r w:rsidRPr="00C04F2E">
        <w:rPr>
          <w:rFonts w:eastAsia="Calibri"/>
          <w:color w:val="000000"/>
          <w:sz w:val="22"/>
          <w:szCs w:val="22"/>
          <w:u w:color="000000"/>
        </w:rPr>
        <w:t>ROSA</w:t>
      </w:r>
      <w:r w:rsidRPr="00C04F2E">
        <w:rPr>
          <w:rFonts w:eastAsia="Calibri"/>
          <w:color w:val="000000"/>
          <w:sz w:val="22"/>
          <w:szCs w:val="22"/>
          <w:u w:color="000000"/>
          <w:vertAlign w:val="superscript"/>
        </w:rPr>
        <w:t>mT</w:t>
      </w:r>
      <w:proofErr w:type="spellEnd"/>
      <w:r w:rsidRPr="00C04F2E">
        <w:rPr>
          <w:rFonts w:eastAsia="Calibri"/>
          <w:color w:val="000000"/>
          <w:sz w:val="22"/>
          <w:szCs w:val="22"/>
          <w:u w:color="000000"/>
          <w:vertAlign w:val="superscript"/>
        </w:rPr>
        <w:t>/</w:t>
      </w:r>
      <w:proofErr w:type="spellStart"/>
      <w:r w:rsidRPr="00C04F2E">
        <w:rPr>
          <w:rFonts w:eastAsia="Calibri"/>
          <w:color w:val="000000"/>
          <w:sz w:val="22"/>
          <w:szCs w:val="22"/>
          <w:u w:color="000000"/>
          <w:vertAlign w:val="superscript"/>
        </w:rPr>
        <w:t>mG</w:t>
      </w:r>
      <w:proofErr w:type="spellEnd"/>
      <w:r w:rsidRPr="00C04F2E">
        <w:rPr>
          <w:rFonts w:eastAsia="Calibri"/>
          <w:color w:val="000000"/>
          <w:sz w:val="22"/>
          <w:szCs w:val="22"/>
          <w:u w:color="000000"/>
        </w:rPr>
        <w:t xml:space="preserve"> enteroids were infected with </w:t>
      </w:r>
      <w:r w:rsidRPr="00C04F2E">
        <w:rPr>
          <w:rFonts w:eastAsia="Calibri"/>
          <w:i/>
          <w:iCs/>
          <w:color w:val="000000"/>
          <w:sz w:val="22"/>
          <w:szCs w:val="22"/>
          <w:u w:color="000000"/>
        </w:rPr>
        <w:t>T. gondii</w:t>
      </w:r>
      <w:r w:rsidRPr="00C04F2E">
        <w:rPr>
          <w:rFonts w:eastAsia="Calibri"/>
          <w:color w:val="000000"/>
          <w:sz w:val="22"/>
          <w:szCs w:val="22"/>
          <w:u w:color="000000"/>
        </w:rPr>
        <w:t> Pru-tdTom-Cre</w:t>
      </w:r>
      <w:r w:rsidR="007B628E">
        <w:rPr>
          <w:rFonts w:eastAsia="Calibri"/>
          <w:color w:val="000000"/>
          <w:sz w:val="22"/>
          <w:szCs w:val="22"/>
          <w:u w:color="000000"/>
        </w:rPr>
        <w:fldChar w:fldCharType="begin">
          <w:fldData xml:space="preserve">PEVuZE5vdGU+PENpdGU+PEF1dGhvcj5Lb3NoeTwvQXV0aG9yPjxZZWFyPjIwMTA8L1llYXI+PFJl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RTE5MTMtMjI8L3BhZ2VzPjx2b2x1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</w:fldData>
        </w:fldChar>
      </w:r>
      <w:r w:rsidR="00405DF3">
        <w:rPr>
          <w:rFonts w:eastAsia="Calibri"/>
          <w:color w:val="000000"/>
          <w:sz w:val="22"/>
          <w:szCs w:val="22"/>
          <w:u w:color="000000"/>
        </w:rPr>
        <w:instrText xml:space="preserve"> ADDIN EN.CITE </w:instrText>
      </w:r>
      <w:r w:rsidR="00405DF3">
        <w:rPr>
          <w:rFonts w:eastAsia="Calibri"/>
          <w:color w:val="000000"/>
          <w:sz w:val="22"/>
          <w:szCs w:val="22"/>
          <w:u w:color="000000"/>
        </w:rPr>
        <w:fldChar w:fldCharType="begin">
          <w:fldData xml:space="preserve">PEVuZE5vdGU+PENpdGU+PEF1dGhvcj5Lb3NoeTwvQXV0aG9yPjxZZWFyPjIwMTA8L1llYXI+PFJl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RTE5MTMtMjI8L3BhZ2VzPjx2b2x1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</w:fldData>
        </w:fldChar>
      </w:r>
      <w:r w:rsidR="00405DF3">
        <w:rPr>
          <w:rFonts w:eastAsia="Calibri"/>
          <w:color w:val="000000"/>
          <w:sz w:val="22"/>
          <w:szCs w:val="22"/>
          <w:u w:color="000000"/>
        </w:rPr>
        <w:instrText xml:space="preserve"> ADDIN EN.CITE.DATA </w:instrText>
      </w:r>
      <w:r w:rsidR="00405DF3">
        <w:rPr>
          <w:rFonts w:eastAsia="Calibri"/>
          <w:color w:val="000000"/>
          <w:sz w:val="22"/>
          <w:szCs w:val="22"/>
          <w:u w:color="000000"/>
        </w:rPr>
      </w:r>
      <w:r w:rsidR="00405DF3">
        <w:rPr>
          <w:rFonts w:eastAsia="Calibri"/>
          <w:color w:val="000000"/>
          <w:sz w:val="22"/>
          <w:szCs w:val="22"/>
          <w:u w:color="000000"/>
        </w:rPr>
        <w:fldChar w:fldCharType="end"/>
      </w:r>
      <w:r w:rsidR="007B628E">
        <w:rPr>
          <w:rFonts w:eastAsia="Calibri"/>
          <w:color w:val="000000"/>
          <w:sz w:val="22"/>
          <w:szCs w:val="22"/>
          <w:u w:color="000000"/>
        </w:rPr>
      </w:r>
      <w:r w:rsidR="007B628E">
        <w:rPr>
          <w:rFonts w:eastAsia="Calibri"/>
          <w:color w:val="000000"/>
          <w:sz w:val="22"/>
          <w:szCs w:val="22"/>
          <w:u w:color="000000"/>
        </w:rPr>
        <w:fldChar w:fldCharType="separate"/>
      </w:r>
      <w:r w:rsidR="00405DF3" w:rsidRPr="00405DF3">
        <w:rPr>
          <w:rFonts w:eastAsia="Calibri"/>
          <w:noProof/>
          <w:color w:val="000000"/>
          <w:sz w:val="22"/>
          <w:szCs w:val="22"/>
          <w:u w:color="000000"/>
          <w:vertAlign w:val="superscript"/>
        </w:rPr>
        <w:t>38,141</w:t>
      </w:r>
      <w:r w:rsidR="007B628E">
        <w:rPr>
          <w:rFonts w:eastAsia="Calibri"/>
          <w:color w:val="000000"/>
          <w:sz w:val="22"/>
          <w:szCs w:val="22"/>
          <w:u w:color="000000"/>
        </w:rPr>
        <w:fldChar w:fldCharType="end"/>
      </w:r>
      <w:r w:rsidRPr="00C04F2E">
        <w:rPr>
          <w:rFonts w:eastAsia="Calibri"/>
          <w:color w:val="000000"/>
          <w:sz w:val="22"/>
          <w:szCs w:val="22"/>
          <w:u w:color="000000"/>
        </w:rPr>
        <w:t xml:space="preserve">, co-cultured with CFSE-labelled “gut-like” bone marrow-derived dendritic cells, and imaged by 2-photon microscopy. The images depict four time points from a time-lapse movie. Enteroid epithelial cells from </w:t>
      </w:r>
      <w:proofErr w:type="spellStart"/>
      <w:r w:rsidRPr="00C04F2E">
        <w:rPr>
          <w:rFonts w:eastAsia="Calibri"/>
          <w:color w:val="000000"/>
          <w:sz w:val="22"/>
          <w:szCs w:val="22"/>
          <w:u w:color="000000"/>
        </w:rPr>
        <w:t>ROSA</w:t>
      </w:r>
      <w:r w:rsidRPr="00C04F2E">
        <w:rPr>
          <w:rFonts w:eastAsia="Calibri"/>
          <w:color w:val="000000"/>
          <w:sz w:val="22"/>
          <w:szCs w:val="22"/>
          <w:u w:color="000000"/>
          <w:vertAlign w:val="superscript"/>
        </w:rPr>
        <w:t>mT</w:t>
      </w:r>
      <w:proofErr w:type="spellEnd"/>
      <w:r w:rsidRPr="00C04F2E">
        <w:rPr>
          <w:rFonts w:eastAsia="Calibri"/>
          <w:color w:val="000000"/>
          <w:sz w:val="22"/>
          <w:szCs w:val="22"/>
          <w:u w:color="000000"/>
          <w:vertAlign w:val="superscript"/>
        </w:rPr>
        <w:t>/</w:t>
      </w:r>
      <w:proofErr w:type="spellStart"/>
      <w:r w:rsidRPr="00C04F2E">
        <w:rPr>
          <w:rFonts w:eastAsia="Calibri"/>
          <w:color w:val="000000"/>
          <w:sz w:val="22"/>
          <w:szCs w:val="22"/>
          <w:u w:color="000000"/>
          <w:vertAlign w:val="superscript"/>
        </w:rPr>
        <w:t>mG</w:t>
      </w:r>
      <w:proofErr w:type="spellEnd"/>
      <w:r w:rsidRPr="00C04F2E">
        <w:rPr>
          <w:rFonts w:eastAsia="Calibri"/>
          <w:color w:val="000000"/>
          <w:sz w:val="22"/>
          <w:szCs w:val="22"/>
          <w:u w:color="000000"/>
        </w:rPr>
        <w:t xml:space="preserve"> mice express membrane </w:t>
      </w:r>
      <w:proofErr w:type="spellStart"/>
      <w:r w:rsidRPr="00C04F2E">
        <w:rPr>
          <w:rFonts w:eastAsia="Calibri"/>
          <w:color w:val="000000"/>
          <w:sz w:val="22"/>
          <w:szCs w:val="22"/>
          <w:u w:color="000000"/>
        </w:rPr>
        <w:t>tdTomato</w:t>
      </w:r>
      <w:proofErr w:type="spellEnd"/>
      <w:r w:rsidRPr="00C04F2E">
        <w:rPr>
          <w:rFonts w:eastAsia="Calibri"/>
          <w:color w:val="000000"/>
          <w:sz w:val="22"/>
          <w:szCs w:val="22"/>
          <w:u w:color="000000"/>
        </w:rPr>
        <w:t xml:space="preserve"> (</w:t>
      </w:r>
      <w:proofErr w:type="spellStart"/>
      <w:r w:rsidRPr="00C04F2E">
        <w:rPr>
          <w:rFonts w:eastAsia="Calibri"/>
          <w:color w:val="000000"/>
          <w:sz w:val="22"/>
          <w:szCs w:val="22"/>
          <w:u w:color="000000"/>
        </w:rPr>
        <w:t>mT</w:t>
      </w:r>
      <w:proofErr w:type="spellEnd"/>
      <w:r w:rsidRPr="00C04F2E">
        <w:rPr>
          <w:rFonts w:eastAsia="Calibri"/>
          <w:color w:val="000000"/>
          <w:sz w:val="22"/>
          <w:szCs w:val="22"/>
          <w:u w:color="000000"/>
        </w:rPr>
        <w:t xml:space="preserve">; red outlines), until exposure to </w:t>
      </w:r>
      <w:proofErr w:type="spellStart"/>
      <w:r w:rsidRPr="00C04F2E">
        <w:rPr>
          <w:rFonts w:eastAsia="Calibri"/>
          <w:color w:val="000000"/>
          <w:sz w:val="22"/>
          <w:szCs w:val="22"/>
          <w:u w:color="000000"/>
        </w:rPr>
        <w:t>Cre</w:t>
      </w:r>
      <w:proofErr w:type="spellEnd"/>
      <w:r w:rsidRPr="00C04F2E">
        <w:rPr>
          <w:rFonts w:eastAsia="Calibri"/>
          <w:color w:val="000000"/>
          <w:sz w:val="22"/>
          <w:szCs w:val="22"/>
          <w:u w:color="000000"/>
        </w:rPr>
        <w:t xml:space="preserve">-recombinase, when they begin to express membrane </w:t>
      </w:r>
      <w:proofErr w:type="spellStart"/>
      <w:r w:rsidRPr="00C04F2E">
        <w:rPr>
          <w:rFonts w:eastAsia="Calibri"/>
          <w:color w:val="000000"/>
          <w:sz w:val="22"/>
          <w:szCs w:val="22"/>
          <w:u w:color="000000"/>
        </w:rPr>
        <w:t>eGFP</w:t>
      </w:r>
      <w:proofErr w:type="spellEnd"/>
      <w:r w:rsidRPr="00C04F2E">
        <w:rPr>
          <w:rFonts w:eastAsia="Calibri"/>
          <w:color w:val="000000"/>
          <w:sz w:val="22"/>
          <w:szCs w:val="22"/>
          <w:u w:color="000000"/>
        </w:rPr>
        <w:t xml:space="preserve"> (</w:t>
      </w:r>
      <w:proofErr w:type="spellStart"/>
      <w:r w:rsidRPr="00C04F2E">
        <w:rPr>
          <w:rFonts w:eastAsia="Calibri"/>
          <w:color w:val="000000"/>
          <w:sz w:val="22"/>
          <w:szCs w:val="22"/>
          <w:u w:color="000000"/>
        </w:rPr>
        <w:t>mG</w:t>
      </w:r>
      <w:proofErr w:type="spellEnd"/>
      <w:r w:rsidRPr="00C04F2E">
        <w:rPr>
          <w:rFonts w:eastAsia="Calibri"/>
          <w:color w:val="000000"/>
          <w:sz w:val="22"/>
          <w:szCs w:val="22"/>
          <w:u w:color="000000"/>
        </w:rPr>
        <w:t xml:space="preserve">; green). </w:t>
      </w:r>
      <w:proofErr w:type="spellStart"/>
      <w:r w:rsidRPr="00C04F2E">
        <w:rPr>
          <w:rFonts w:eastAsia="Calibri"/>
          <w:color w:val="000000"/>
          <w:sz w:val="22"/>
          <w:szCs w:val="22"/>
          <w:u w:color="000000"/>
        </w:rPr>
        <w:t>Pru-tdTom-cre</w:t>
      </w:r>
      <w:proofErr w:type="spellEnd"/>
      <w:r w:rsidRPr="00C04F2E">
        <w:rPr>
          <w:rFonts w:eastAsia="Calibri"/>
          <w:color w:val="000000"/>
          <w:sz w:val="22"/>
          <w:szCs w:val="22"/>
          <w:u w:color="000000"/>
        </w:rPr>
        <w:t xml:space="preserve"> parasites (solid red) secrete </w:t>
      </w:r>
      <w:proofErr w:type="spellStart"/>
      <w:r w:rsidRPr="00C04F2E">
        <w:rPr>
          <w:rFonts w:eastAsia="Calibri"/>
          <w:color w:val="000000"/>
          <w:sz w:val="22"/>
          <w:szCs w:val="22"/>
          <w:u w:color="000000"/>
        </w:rPr>
        <w:t>cre</w:t>
      </w:r>
      <w:proofErr w:type="spellEnd"/>
      <w:r w:rsidRPr="00C04F2E">
        <w:rPr>
          <w:rFonts w:eastAsia="Calibri"/>
          <w:color w:val="000000"/>
          <w:sz w:val="22"/>
          <w:szCs w:val="22"/>
          <w:u w:color="000000"/>
        </w:rPr>
        <w:t xml:space="preserve"> into the host cell upon invasion, turning infected epithelial cells green. Dendritic cells (cyan) are seen interacting with the basal surface of the enteroid.</w:t>
      </w:r>
    </w:p>
    <w:p w14:paraId="634A24E6" w14:textId="77777777" w:rsidR="00C521B1" w:rsidRPr="00C04F2E" w:rsidRDefault="00C521B1" w:rsidP="00C04F2E">
      <w:pPr>
        <w:spacing w:after="160"/>
        <w:ind w:left="720" w:hanging="720"/>
        <w:jc w:val="both"/>
        <w:rPr>
          <w:rFonts w:eastAsia="Calibri"/>
          <w:color w:val="000000"/>
          <w:sz w:val="22"/>
          <w:szCs w:val="22"/>
          <w:u w:color="000000"/>
        </w:rPr>
      </w:pPr>
    </w:p>
    <w:p w14:paraId="1C229423" w14:textId="7A17D998" w:rsidR="003126CF" w:rsidRPr="00C04F2E" w:rsidRDefault="003126CF" w:rsidP="00C04F2E"/>
    <w:sectPr w:rsidR="003126CF" w:rsidRPr="00C04F2E" w:rsidSect="007E1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FC3F32"/>
    <w:multiLevelType w:val="hybridMultilevel"/>
    <w:tmpl w:val="163EB6A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7E055D61"/>
    <w:multiLevelType w:val="hybridMultilevel"/>
    <w:tmpl w:val="A1F00EEE"/>
    <w:lvl w:ilvl="0" w:tplc="04090003">
      <w:start w:val="1"/>
      <w:numFmt w:val="bullet"/>
      <w:lvlText w:val="o"/>
      <w:lvlJc w:val="left"/>
      <w:pPr>
        <w:ind w:left="720" w:hanging="360"/>
      </w:pPr>
      <w:rPr>
        <w:rFonts w:ascii="Courier New" w:hAnsi="Courier New" w:cs="Courier New"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rasite Immu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tszevxyf9ed6edx5av5fr5rtva2r2xzwtd&quot;&gt;My EndNote Library&lt;record-ids&gt;&lt;item&gt;12&lt;/item&gt;&lt;item&gt;14&lt;/item&gt;&lt;item&gt;21&lt;/item&gt;&lt;item&gt;24&lt;/item&gt;&lt;item&gt;26&lt;/item&gt;&lt;item&gt;27&lt;/item&gt;&lt;item&gt;28&lt;/item&gt;&lt;item&gt;29&lt;/item&gt;&lt;item&gt;31&lt;/item&gt;&lt;item&gt;32&lt;/item&gt;&lt;item&gt;33&lt;/item&gt;&lt;item&gt;36&lt;/item&gt;&lt;item&gt;37&lt;/item&gt;&lt;item&gt;45&lt;/item&gt;&lt;item&gt;63&lt;/item&gt;&lt;item&gt;71&lt;/item&gt;&lt;item&gt;74&lt;/item&gt;&lt;item&gt;75&lt;/item&gt;&lt;item&gt;80&lt;/item&gt;&lt;item&gt;82&lt;/item&gt;&lt;item&gt;94&lt;/item&gt;&lt;item&gt;95&lt;/item&gt;&lt;item&gt;96&lt;/item&gt;&lt;item&gt;103&lt;/item&gt;&lt;item&gt;104&lt;/item&gt;&lt;item&gt;105&lt;/item&gt;&lt;item&gt;109&lt;/item&gt;&lt;item&gt;110&lt;/item&gt;&lt;item&gt;119&lt;/item&gt;&lt;item&gt;120&lt;/item&gt;&lt;item&gt;121&lt;/item&gt;&lt;item&gt;129&lt;/item&gt;&lt;item&gt;130&lt;/item&gt;&lt;item&gt;131&lt;/item&gt;&lt;item&gt;136&lt;/item&gt;&lt;item&gt;139&lt;/item&gt;&lt;item&gt;140&lt;/item&gt;&lt;item&gt;142&lt;/item&gt;&lt;item&gt;145&lt;/item&gt;&lt;item&gt;150&lt;/item&gt;&lt;item&gt;151&lt;/item&gt;&lt;item&gt;152&lt;/item&gt;&lt;item&gt;153&lt;/item&gt;&lt;item&gt;154&lt;/item&gt;&lt;item&gt;156&lt;/item&gt;&lt;item&gt;157&lt;/item&gt;&lt;item&gt;158&lt;/item&gt;&lt;item&gt;159&lt;/item&gt;&lt;item&gt;160&lt;/item&gt;&lt;item&gt;161&lt;/item&gt;&lt;item&gt;164&lt;/item&gt;&lt;item&gt;165&lt;/item&gt;&lt;item&gt;167&lt;/item&gt;&lt;item&gt;168&lt;/item&gt;&lt;item&gt;169&lt;/item&gt;&lt;item&gt;170&lt;/item&gt;&lt;item&gt;172&lt;/item&gt;&lt;item&gt;175&lt;/item&gt;&lt;item&gt;176&lt;/item&gt;&lt;item&gt;180&lt;/item&gt;&lt;item&gt;181&lt;/item&gt;&lt;item&gt;183&lt;/item&gt;&lt;item&gt;185&lt;/item&gt;&lt;item&gt;190&lt;/item&gt;&lt;item&gt;191&lt;/item&gt;&lt;item&gt;192&lt;/item&gt;&lt;item&gt;193&lt;/item&gt;&lt;item&gt;195&lt;/item&gt;&lt;item&gt;196&lt;/item&gt;&lt;item&gt;197&lt;/item&gt;&lt;item&gt;198&lt;/item&gt;&lt;item&gt;199&lt;/item&gt;&lt;item&gt;200&lt;/item&gt;&lt;item&gt;201&lt;/item&gt;&lt;item&gt;202&lt;/item&gt;&lt;item&gt;204&lt;/item&gt;&lt;item&gt;205&lt;/item&gt;&lt;item&gt;206&lt;/item&gt;&lt;item&gt;208&lt;/item&gt;&lt;item&gt;210&lt;/item&gt;&lt;item&gt;211&lt;/item&gt;&lt;item&gt;212&lt;/item&gt;&lt;item&gt;213&lt;/item&gt;&lt;item&gt;214&lt;/item&gt;&lt;item&gt;215&lt;/item&gt;&lt;item&gt;216&lt;/item&gt;&lt;item&gt;217&lt;/item&gt;&lt;item&gt;218&lt;/item&gt;&lt;item&gt;220&lt;/item&gt;&lt;item&gt;222&lt;/item&gt;&lt;item&gt;223&lt;/item&gt;&lt;item&gt;224&lt;/item&gt;&lt;item&gt;225&lt;/item&gt;&lt;item&gt;226&lt;/item&gt;&lt;item&gt;229&lt;/item&gt;&lt;item&gt;230&lt;/item&gt;&lt;item&gt;231&lt;/item&gt;&lt;item&gt;232&lt;/item&gt;&lt;item&gt;233&lt;/item&gt;&lt;item&gt;235&lt;/item&gt;&lt;item&gt;236&lt;/item&gt;&lt;item&gt;237&lt;/item&gt;&lt;item&gt;238&lt;/item&gt;&lt;item&gt;239&lt;/item&gt;&lt;item&gt;240&lt;/item&gt;&lt;item&gt;241&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6&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6&lt;/item&gt;&lt;/record-ids&gt;&lt;/item&gt;&lt;/Libraries&gt;"/>
  </w:docVars>
  <w:rsids>
    <w:rsidRoot w:val="00322128"/>
    <w:rsid w:val="000275EA"/>
    <w:rsid w:val="000376AD"/>
    <w:rsid w:val="00046E78"/>
    <w:rsid w:val="00061445"/>
    <w:rsid w:val="00076A75"/>
    <w:rsid w:val="00092676"/>
    <w:rsid w:val="000A18AF"/>
    <w:rsid w:val="000A6F0B"/>
    <w:rsid w:val="000E66D1"/>
    <w:rsid w:val="000F2D2C"/>
    <w:rsid w:val="00101A80"/>
    <w:rsid w:val="0013030D"/>
    <w:rsid w:val="00153EF6"/>
    <w:rsid w:val="00154A72"/>
    <w:rsid w:val="00171D12"/>
    <w:rsid w:val="001749E6"/>
    <w:rsid w:val="00174FFA"/>
    <w:rsid w:val="00177D3B"/>
    <w:rsid w:val="0018031B"/>
    <w:rsid w:val="0018547D"/>
    <w:rsid w:val="00193D04"/>
    <w:rsid w:val="001A4EA7"/>
    <w:rsid w:val="001C654B"/>
    <w:rsid w:val="001F28E7"/>
    <w:rsid w:val="0020078D"/>
    <w:rsid w:val="002048CA"/>
    <w:rsid w:val="00206ED2"/>
    <w:rsid w:val="00214675"/>
    <w:rsid w:val="00221CAF"/>
    <w:rsid w:val="002241AC"/>
    <w:rsid w:val="00224574"/>
    <w:rsid w:val="002354BA"/>
    <w:rsid w:val="0023583A"/>
    <w:rsid w:val="00277485"/>
    <w:rsid w:val="002836A7"/>
    <w:rsid w:val="002A4089"/>
    <w:rsid w:val="002A77FB"/>
    <w:rsid w:val="002B1D2B"/>
    <w:rsid w:val="002D6C88"/>
    <w:rsid w:val="002F287D"/>
    <w:rsid w:val="002F7BB6"/>
    <w:rsid w:val="003126CF"/>
    <w:rsid w:val="0031586D"/>
    <w:rsid w:val="00322128"/>
    <w:rsid w:val="00327D30"/>
    <w:rsid w:val="003331C9"/>
    <w:rsid w:val="003419A8"/>
    <w:rsid w:val="00343F86"/>
    <w:rsid w:val="00367DEB"/>
    <w:rsid w:val="003707FD"/>
    <w:rsid w:val="0038661A"/>
    <w:rsid w:val="003B792F"/>
    <w:rsid w:val="003C3198"/>
    <w:rsid w:val="003C730D"/>
    <w:rsid w:val="003D5F62"/>
    <w:rsid w:val="00405DF3"/>
    <w:rsid w:val="00414DD7"/>
    <w:rsid w:val="004166C7"/>
    <w:rsid w:val="00425D0E"/>
    <w:rsid w:val="00431671"/>
    <w:rsid w:val="004368BF"/>
    <w:rsid w:val="004575B7"/>
    <w:rsid w:val="00462037"/>
    <w:rsid w:val="00490646"/>
    <w:rsid w:val="004A32AB"/>
    <w:rsid w:val="004B005E"/>
    <w:rsid w:val="004B3B1E"/>
    <w:rsid w:val="004B5699"/>
    <w:rsid w:val="004C65D7"/>
    <w:rsid w:val="00505779"/>
    <w:rsid w:val="005073FE"/>
    <w:rsid w:val="005118C7"/>
    <w:rsid w:val="00512E00"/>
    <w:rsid w:val="005159F1"/>
    <w:rsid w:val="00517662"/>
    <w:rsid w:val="00524256"/>
    <w:rsid w:val="00524AE3"/>
    <w:rsid w:val="005443FD"/>
    <w:rsid w:val="00550046"/>
    <w:rsid w:val="00555DF6"/>
    <w:rsid w:val="005652C1"/>
    <w:rsid w:val="005713EF"/>
    <w:rsid w:val="00577895"/>
    <w:rsid w:val="005A1B42"/>
    <w:rsid w:val="005A274A"/>
    <w:rsid w:val="005D45A4"/>
    <w:rsid w:val="005D594F"/>
    <w:rsid w:val="005E5602"/>
    <w:rsid w:val="005F30B3"/>
    <w:rsid w:val="00621A03"/>
    <w:rsid w:val="0063073A"/>
    <w:rsid w:val="006369EC"/>
    <w:rsid w:val="00645649"/>
    <w:rsid w:val="00645B73"/>
    <w:rsid w:val="006516F3"/>
    <w:rsid w:val="006630BF"/>
    <w:rsid w:val="00666D2E"/>
    <w:rsid w:val="00685173"/>
    <w:rsid w:val="006947E7"/>
    <w:rsid w:val="006B266E"/>
    <w:rsid w:val="006C097D"/>
    <w:rsid w:val="006C5A31"/>
    <w:rsid w:val="006E15C4"/>
    <w:rsid w:val="006E3E30"/>
    <w:rsid w:val="007039A0"/>
    <w:rsid w:val="00712B34"/>
    <w:rsid w:val="0073147B"/>
    <w:rsid w:val="007428BF"/>
    <w:rsid w:val="00775688"/>
    <w:rsid w:val="00793BDE"/>
    <w:rsid w:val="007A507A"/>
    <w:rsid w:val="007A61E5"/>
    <w:rsid w:val="007A6FD1"/>
    <w:rsid w:val="007B628E"/>
    <w:rsid w:val="007C189D"/>
    <w:rsid w:val="007C5A7F"/>
    <w:rsid w:val="007D1725"/>
    <w:rsid w:val="007E1550"/>
    <w:rsid w:val="007E1BA8"/>
    <w:rsid w:val="00821D9E"/>
    <w:rsid w:val="00823D9D"/>
    <w:rsid w:val="00831DD1"/>
    <w:rsid w:val="00834AFB"/>
    <w:rsid w:val="00836DBE"/>
    <w:rsid w:val="0083725C"/>
    <w:rsid w:val="008579EC"/>
    <w:rsid w:val="00857DEF"/>
    <w:rsid w:val="008600B4"/>
    <w:rsid w:val="00860EEC"/>
    <w:rsid w:val="00885E4A"/>
    <w:rsid w:val="008D4EEF"/>
    <w:rsid w:val="008E4534"/>
    <w:rsid w:val="008F3A58"/>
    <w:rsid w:val="00903343"/>
    <w:rsid w:val="00916658"/>
    <w:rsid w:val="00924730"/>
    <w:rsid w:val="00924C67"/>
    <w:rsid w:val="009439DB"/>
    <w:rsid w:val="00944099"/>
    <w:rsid w:val="009506DE"/>
    <w:rsid w:val="00963995"/>
    <w:rsid w:val="00971012"/>
    <w:rsid w:val="009748C6"/>
    <w:rsid w:val="00983814"/>
    <w:rsid w:val="00993EA3"/>
    <w:rsid w:val="009A5380"/>
    <w:rsid w:val="009B6376"/>
    <w:rsid w:val="009D7F3A"/>
    <w:rsid w:val="00A02747"/>
    <w:rsid w:val="00A0380A"/>
    <w:rsid w:val="00A07466"/>
    <w:rsid w:val="00A136DF"/>
    <w:rsid w:val="00A1629F"/>
    <w:rsid w:val="00A170D0"/>
    <w:rsid w:val="00A4101E"/>
    <w:rsid w:val="00A44D64"/>
    <w:rsid w:val="00A54504"/>
    <w:rsid w:val="00A55FE5"/>
    <w:rsid w:val="00A710C8"/>
    <w:rsid w:val="00A7229D"/>
    <w:rsid w:val="00A7303E"/>
    <w:rsid w:val="00A925FD"/>
    <w:rsid w:val="00A95343"/>
    <w:rsid w:val="00AB2948"/>
    <w:rsid w:val="00AB3838"/>
    <w:rsid w:val="00AD1B9D"/>
    <w:rsid w:val="00B03A51"/>
    <w:rsid w:val="00B15BD6"/>
    <w:rsid w:val="00B1763E"/>
    <w:rsid w:val="00B377E9"/>
    <w:rsid w:val="00B46974"/>
    <w:rsid w:val="00B527CB"/>
    <w:rsid w:val="00B61613"/>
    <w:rsid w:val="00B64E46"/>
    <w:rsid w:val="00B6788D"/>
    <w:rsid w:val="00B828F2"/>
    <w:rsid w:val="00B96206"/>
    <w:rsid w:val="00BD77B2"/>
    <w:rsid w:val="00BE1007"/>
    <w:rsid w:val="00BF774C"/>
    <w:rsid w:val="00C04F2E"/>
    <w:rsid w:val="00C11E09"/>
    <w:rsid w:val="00C124D9"/>
    <w:rsid w:val="00C241A8"/>
    <w:rsid w:val="00C26796"/>
    <w:rsid w:val="00C33275"/>
    <w:rsid w:val="00C445D0"/>
    <w:rsid w:val="00C521B1"/>
    <w:rsid w:val="00C60EA1"/>
    <w:rsid w:val="00CC0B8B"/>
    <w:rsid w:val="00CC3244"/>
    <w:rsid w:val="00CC79D3"/>
    <w:rsid w:val="00CE010C"/>
    <w:rsid w:val="00CE2192"/>
    <w:rsid w:val="00CE2B3A"/>
    <w:rsid w:val="00CF6AEB"/>
    <w:rsid w:val="00D13504"/>
    <w:rsid w:val="00D20903"/>
    <w:rsid w:val="00D512F8"/>
    <w:rsid w:val="00D64E3E"/>
    <w:rsid w:val="00D7248C"/>
    <w:rsid w:val="00D76F5D"/>
    <w:rsid w:val="00D9440A"/>
    <w:rsid w:val="00DA41E8"/>
    <w:rsid w:val="00DB6C1A"/>
    <w:rsid w:val="00DC14E9"/>
    <w:rsid w:val="00DC23A9"/>
    <w:rsid w:val="00DE415C"/>
    <w:rsid w:val="00E0089D"/>
    <w:rsid w:val="00E05E4C"/>
    <w:rsid w:val="00E23480"/>
    <w:rsid w:val="00E23AC1"/>
    <w:rsid w:val="00E45410"/>
    <w:rsid w:val="00E477A2"/>
    <w:rsid w:val="00E66390"/>
    <w:rsid w:val="00E66997"/>
    <w:rsid w:val="00E87C74"/>
    <w:rsid w:val="00EA00F2"/>
    <w:rsid w:val="00EA0AE1"/>
    <w:rsid w:val="00EA0F9C"/>
    <w:rsid w:val="00EA7A84"/>
    <w:rsid w:val="00EC7838"/>
    <w:rsid w:val="00EE42B9"/>
    <w:rsid w:val="00EF69B9"/>
    <w:rsid w:val="00F0152E"/>
    <w:rsid w:val="00F27CCC"/>
    <w:rsid w:val="00F31518"/>
    <w:rsid w:val="00F332D2"/>
    <w:rsid w:val="00F41F0B"/>
    <w:rsid w:val="00F74CBB"/>
    <w:rsid w:val="00F81521"/>
    <w:rsid w:val="00F92F71"/>
    <w:rsid w:val="00F96498"/>
    <w:rsid w:val="00FA5B6C"/>
    <w:rsid w:val="00FA77AC"/>
    <w:rsid w:val="00FC099D"/>
    <w:rsid w:val="00FF11F5"/>
    <w:rsid w:val="00FF2396"/>
    <w:rsid w:val="048D5EF3"/>
    <w:rsid w:val="0815F3F0"/>
    <w:rsid w:val="0F2FC9BC"/>
    <w:rsid w:val="1B09DD2F"/>
    <w:rsid w:val="1B51CE6D"/>
    <w:rsid w:val="2AD5211B"/>
    <w:rsid w:val="2EAB1920"/>
    <w:rsid w:val="30D6C5E1"/>
    <w:rsid w:val="33030B6C"/>
    <w:rsid w:val="3A796024"/>
    <w:rsid w:val="3BEABE86"/>
    <w:rsid w:val="3CD182CC"/>
    <w:rsid w:val="3F922E19"/>
    <w:rsid w:val="412896CA"/>
    <w:rsid w:val="42DD7566"/>
    <w:rsid w:val="4DEA02B0"/>
    <w:rsid w:val="536CE0E0"/>
    <w:rsid w:val="680891BB"/>
    <w:rsid w:val="6EE32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85D50"/>
  <w15:chartTrackingRefBased/>
  <w15:docId w15:val="{6B565C0A-CE6B-4825-AAE4-9C863808E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74C"/>
    <w:rPr>
      <w:rFonts w:ascii="Times New Roman" w:eastAsia="Times New Roman" w:hAnsi="Times New Roman" w:cs="Times New Roman"/>
      <w:lang w:val="en-GB"/>
    </w:rPr>
  </w:style>
  <w:style w:type="paragraph" w:styleId="Heading1">
    <w:name w:val="heading 1"/>
    <w:basedOn w:val="Normal"/>
    <w:link w:val="Heading1Char"/>
    <w:uiPriority w:val="9"/>
    <w:qFormat/>
    <w:rsid w:val="00FF239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521B1"/>
  </w:style>
  <w:style w:type="character" w:styleId="Hyperlink">
    <w:name w:val="Hyperlink"/>
    <w:uiPriority w:val="99"/>
    <w:unhideWhenUsed/>
    <w:rsid w:val="00C521B1"/>
    <w:rPr>
      <w:u w:val="single"/>
    </w:rPr>
  </w:style>
  <w:style w:type="character" w:customStyle="1" w:styleId="FollowedHyperlink1">
    <w:name w:val="FollowedHyperlink1"/>
    <w:basedOn w:val="DefaultParagraphFont"/>
    <w:uiPriority w:val="99"/>
    <w:semiHidden/>
    <w:unhideWhenUsed/>
    <w:rsid w:val="00C521B1"/>
    <w:rPr>
      <w:color w:val="FF00FF"/>
      <w:u w:val="single"/>
    </w:rPr>
  </w:style>
  <w:style w:type="paragraph" w:customStyle="1" w:styleId="msonormal0">
    <w:name w:val="msonormal"/>
    <w:basedOn w:val="Normal"/>
    <w:uiPriority w:val="99"/>
    <w:semiHidden/>
    <w:rsid w:val="00C521B1"/>
    <w:pPr>
      <w:spacing w:before="100" w:beforeAutospacing="1" w:after="100" w:afterAutospacing="1"/>
    </w:pPr>
    <w:rPr>
      <w:lang w:eastAsia="en-GB"/>
    </w:rPr>
  </w:style>
  <w:style w:type="paragraph" w:styleId="NormalWeb">
    <w:name w:val="Normal (Web)"/>
    <w:basedOn w:val="Normal"/>
    <w:uiPriority w:val="99"/>
    <w:semiHidden/>
    <w:unhideWhenUsed/>
    <w:rsid w:val="00C521B1"/>
    <w:pPr>
      <w:spacing w:before="100" w:beforeAutospacing="1" w:after="100" w:afterAutospacing="1"/>
    </w:pPr>
    <w:rPr>
      <w:lang w:eastAsia="en-GB"/>
    </w:rPr>
  </w:style>
  <w:style w:type="paragraph" w:styleId="CommentText">
    <w:name w:val="annotation text"/>
    <w:basedOn w:val="Normal"/>
    <w:link w:val="CommentTextChar"/>
    <w:uiPriority w:val="99"/>
    <w:semiHidden/>
    <w:unhideWhenUsed/>
    <w:rsid w:val="00C521B1"/>
    <w:rPr>
      <w:rFonts w:eastAsia="Arial Unicode MS"/>
    </w:rPr>
  </w:style>
  <w:style w:type="character" w:customStyle="1" w:styleId="CommentTextChar">
    <w:name w:val="Comment Text Char"/>
    <w:basedOn w:val="DefaultParagraphFont"/>
    <w:link w:val="CommentText"/>
    <w:uiPriority w:val="99"/>
    <w:semiHidden/>
    <w:rsid w:val="00C521B1"/>
    <w:rPr>
      <w:rFonts w:ascii="Times New Roman" w:eastAsia="Arial Unicode MS" w:hAnsi="Times New Roman" w:cs="Times New Roman"/>
    </w:rPr>
  </w:style>
  <w:style w:type="paragraph" w:styleId="Header">
    <w:name w:val="header"/>
    <w:basedOn w:val="Normal"/>
    <w:link w:val="HeaderChar"/>
    <w:uiPriority w:val="99"/>
    <w:semiHidden/>
    <w:unhideWhenUsed/>
    <w:rsid w:val="00C521B1"/>
    <w:pPr>
      <w:tabs>
        <w:tab w:val="center" w:pos="4680"/>
        <w:tab w:val="right" w:pos="9360"/>
      </w:tabs>
    </w:pPr>
    <w:rPr>
      <w:rFonts w:eastAsia="Arial Unicode MS"/>
    </w:rPr>
  </w:style>
  <w:style w:type="character" w:customStyle="1" w:styleId="HeaderChar">
    <w:name w:val="Header Char"/>
    <w:basedOn w:val="DefaultParagraphFont"/>
    <w:link w:val="Header"/>
    <w:uiPriority w:val="99"/>
    <w:semiHidden/>
    <w:rsid w:val="00C521B1"/>
    <w:rPr>
      <w:rFonts w:ascii="Times New Roman" w:eastAsia="Arial Unicode MS" w:hAnsi="Times New Roman" w:cs="Times New Roman"/>
    </w:rPr>
  </w:style>
  <w:style w:type="paragraph" w:styleId="Footer">
    <w:name w:val="footer"/>
    <w:basedOn w:val="Normal"/>
    <w:link w:val="FooterChar"/>
    <w:uiPriority w:val="99"/>
    <w:semiHidden/>
    <w:unhideWhenUsed/>
    <w:rsid w:val="00C521B1"/>
    <w:pPr>
      <w:tabs>
        <w:tab w:val="center" w:pos="4680"/>
        <w:tab w:val="right" w:pos="9360"/>
      </w:tabs>
    </w:pPr>
    <w:rPr>
      <w:rFonts w:eastAsia="Arial Unicode MS"/>
    </w:rPr>
  </w:style>
  <w:style w:type="character" w:customStyle="1" w:styleId="FooterChar">
    <w:name w:val="Footer Char"/>
    <w:basedOn w:val="DefaultParagraphFont"/>
    <w:link w:val="Footer"/>
    <w:uiPriority w:val="99"/>
    <w:semiHidden/>
    <w:rsid w:val="00C521B1"/>
    <w:rPr>
      <w:rFonts w:ascii="Times New Roman" w:eastAsia="Arial Unicode MS" w:hAnsi="Times New Roman" w:cs="Times New Roman"/>
    </w:rPr>
  </w:style>
  <w:style w:type="paragraph" w:styleId="EndnoteText">
    <w:name w:val="endnote text"/>
    <w:link w:val="EndnoteTextChar"/>
    <w:uiPriority w:val="99"/>
    <w:semiHidden/>
    <w:unhideWhenUsed/>
    <w:rsid w:val="00C521B1"/>
    <w:rPr>
      <w:rFonts w:ascii="Calibri" w:eastAsia="Arial Unicode MS" w:hAnsi="Calibri" w:cs="Arial Unicode MS"/>
      <w:color w:val="000000"/>
      <w:sz w:val="20"/>
      <w:szCs w:val="20"/>
      <w:u w:color="000000"/>
    </w:rPr>
  </w:style>
  <w:style w:type="character" w:customStyle="1" w:styleId="EndnoteTextChar">
    <w:name w:val="Endnote Text Char"/>
    <w:basedOn w:val="DefaultParagraphFont"/>
    <w:link w:val="EndnoteText"/>
    <w:uiPriority w:val="99"/>
    <w:semiHidden/>
    <w:rsid w:val="00C521B1"/>
    <w:rPr>
      <w:rFonts w:ascii="Calibri" w:eastAsia="Arial Unicode MS" w:hAnsi="Calibri" w:cs="Arial Unicode MS"/>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C521B1"/>
    <w:rPr>
      <w:b/>
      <w:bCs/>
      <w:sz w:val="20"/>
      <w:szCs w:val="20"/>
    </w:rPr>
  </w:style>
  <w:style w:type="character" w:customStyle="1" w:styleId="CommentSubjectChar">
    <w:name w:val="Comment Subject Char"/>
    <w:basedOn w:val="CommentTextChar"/>
    <w:link w:val="CommentSubject"/>
    <w:uiPriority w:val="99"/>
    <w:semiHidden/>
    <w:rsid w:val="00C521B1"/>
    <w:rPr>
      <w:rFonts w:ascii="Times New Roman" w:eastAsia="Arial Unicode MS" w:hAnsi="Times New Roman" w:cs="Times New Roman"/>
      <w:b/>
      <w:bCs/>
      <w:sz w:val="20"/>
      <w:szCs w:val="20"/>
    </w:rPr>
  </w:style>
  <w:style w:type="paragraph" w:styleId="BalloonText">
    <w:name w:val="Balloon Text"/>
    <w:basedOn w:val="Normal"/>
    <w:link w:val="BalloonTextChar"/>
    <w:uiPriority w:val="99"/>
    <w:semiHidden/>
    <w:unhideWhenUsed/>
    <w:rsid w:val="00C521B1"/>
    <w:rPr>
      <w:rFonts w:eastAsia="Arial Unicode MS"/>
      <w:sz w:val="18"/>
      <w:szCs w:val="18"/>
    </w:rPr>
  </w:style>
  <w:style w:type="character" w:customStyle="1" w:styleId="BalloonTextChar">
    <w:name w:val="Balloon Text Char"/>
    <w:basedOn w:val="DefaultParagraphFont"/>
    <w:link w:val="BalloonText"/>
    <w:uiPriority w:val="99"/>
    <w:semiHidden/>
    <w:rsid w:val="00C521B1"/>
    <w:rPr>
      <w:rFonts w:ascii="Times New Roman" w:eastAsia="Arial Unicode MS" w:hAnsi="Times New Roman" w:cs="Times New Roman"/>
      <w:sz w:val="18"/>
      <w:szCs w:val="18"/>
    </w:rPr>
  </w:style>
  <w:style w:type="paragraph" w:styleId="Revision">
    <w:name w:val="Revision"/>
    <w:uiPriority w:val="99"/>
    <w:semiHidden/>
    <w:rsid w:val="00C521B1"/>
    <w:rPr>
      <w:rFonts w:ascii="Times New Roman" w:eastAsia="Arial Unicode MS" w:hAnsi="Times New Roman" w:cs="Times New Roman"/>
    </w:rPr>
  </w:style>
  <w:style w:type="paragraph" w:styleId="ListParagraph">
    <w:name w:val="List Paragraph"/>
    <w:basedOn w:val="Normal"/>
    <w:uiPriority w:val="34"/>
    <w:qFormat/>
    <w:rsid w:val="00C521B1"/>
    <w:pPr>
      <w:ind w:left="720"/>
      <w:contextualSpacing/>
    </w:pPr>
    <w:rPr>
      <w:rFonts w:ascii="Helvetica" w:hAnsi="Helvetica"/>
    </w:rPr>
  </w:style>
  <w:style w:type="paragraph" w:customStyle="1" w:styleId="HeaderFooter">
    <w:name w:val="Header &amp; Footer"/>
    <w:uiPriority w:val="99"/>
    <w:semiHidden/>
    <w:rsid w:val="00C521B1"/>
    <w:pPr>
      <w:tabs>
        <w:tab w:val="right" w:pos="9020"/>
      </w:tabs>
    </w:pPr>
    <w:rPr>
      <w:rFonts w:ascii="Helvetica" w:eastAsia="Arial Unicode MS" w:hAnsi="Helvetica" w:cs="Arial Unicode MS"/>
      <w:color w:val="000000"/>
    </w:rPr>
  </w:style>
  <w:style w:type="character" w:customStyle="1" w:styleId="BodyChar">
    <w:name w:val="Body Char"/>
    <w:basedOn w:val="DefaultParagraphFont"/>
    <w:link w:val="Body"/>
    <w:semiHidden/>
    <w:locked/>
    <w:rsid w:val="00C521B1"/>
    <w:rPr>
      <w:rFonts w:ascii="Arial Unicode MS" w:hAnsi="Arial Unicode MS" w:cs="Arial Unicode MS"/>
      <w:color w:val="000000"/>
      <w:u w:color="000000"/>
    </w:rPr>
  </w:style>
  <w:style w:type="paragraph" w:customStyle="1" w:styleId="Body">
    <w:name w:val="Body"/>
    <w:link w:val="BodyChar"/>
    <w:semiHidden/>
    <w:rsid w:val="00C521B1"/>
    <w:rPr>
      <w:rFonts w:ascii="Arial Unicode MS" w:hAnsi="Arial Unicode MS" w:cs="Arial Unicode MS"/>
      <w:color w:val="000000"/>
      <w:u w:color="000000"/>
    </w:rPr>
  </w:style>
  <w:style w:type="paragraph" w:customStyle="1" w:styleId="Default">
    <w:name w:val="Default"/>
    <w:uiPriority w:val="99"/>
    <w:semiHidden/>
    <w:rsid w:val="00C521B1"/>
    <w:rPr>
      <w:rFonts w:ascii="Helvetica" w:eastAsia="Helvetica" w:hAnsi="Helvetica" w:cs="Helvetica"/>
      <w:color w:val="000000"/>
      <w:sz w:val="22"/>
      <w:szCs w:val="22"/>
    </w:rPr>
  </w:style>
  <w:style w:type="paragraph" w:customStyle="1" w:styleId="EndNoteBibliography">
    <w:name w:val="EndNote Bibliography"/>
    <w:uiPriority w:val="99"/>
    <w:semiHidden/>
    <w:rsid w:val="00C521B1"/>
    <w:pPr>
      <w:spacing w:after="160"/>
    </w:pPr>
    <w:rPr>
      <w:rFonts w:ascii="Calibri" w:eastAsia="Calibri" w:hAnsi="Calibri" w:cs="Calibri"/>
      <w:color w:val="000000"/>
      <w:szCs w:val="22"/>
      <w:u w:color="000000"/>
    </w:rPr>
  </w:style>
  <w:style w:type="character" w:customStyle="1" w:styleId="EndNoteBibliographyTitleChar">
    <w:name w:val="EndNote Bibliography Title Char"/>
    <w:basedOn w:val="BodyChar"/>
    <w:link w:val="EndNoteBibliographyTitle"/>
    <w:semiHidden/>
    <w:locked/>
    <w:rsid w:val="00C521B1"/>
    <w:rPr>
      <w:rFonts w:ascii="Calibri" w:eastAsia="Times New Roman" w:hAnsi="Calibri" w:cs="Calibri"/>
      <w:noProof/>
      <w:color w:val="000000"/>
      <w:u w:color="000000"/>
      <w:lang w:val="en-GB"/>
    </w:rPr>
  </w:style>
  <w:style w:type="paragraph" w:customStyle="1" w:styleId="EndNoteBibliographyTitle">
    <w:name w:val="EndNote Bibliography Title"/>
    <w:basedOn w:val="Normal"/>
    <w:link w:val="EndNoteBibliographyTitleChar"/>
    <w:semiHidden/>
    <w:rsid w:val="00C521B1"/>
    <w:pPr>
      <w:jc w:val="center"/>
    </w:pPr>
    <w:rPr>
      <w:rFonts w:ascii="Calibri" w:hAnsi="Calibri" w:cs="Calibri"/>
      <w:noProof/>
      <w:color w:val="000000"/>
      <w:u w:color="000000"/>
    </w:rPr>
  </w:style>
  <w:style w:type="character" w:styleId="CommentReference">
    <w:name w:val="annotation reference"/>
    <w:basedOn w:val="DefaultParagraphFont"/>
    <w:uiPriority w:val="99"/>
    <w:semiHidden/>
    <w:unhideWhenUsed/>
    <w:rsid w:val="00C521B1"/>
    <w:rPr>
      <w:sz w:val="18"/>
      <w:szCs w:val="18"/>
    </w:rPr>
  </w:style>
  <w:style w:type="character" w:styleId="EndnoteReference">
    <w:name w:val="endnote reference"/>
    <w:semiHidden/>
    <w:unhideWhenUsed/>
    <w:rsid w:val="00C521B1"/>
    <w:rPr>
      <w:vertAlign w:val="superscript"/>
    </w:rPr>
  </w:style>
  <w:style w:type="character" w:customStyle="1" w:styleId="Hyperlink0">
    <w:name w:val="Hyperlink.0"/>
    <w:basedOn w:val="Hyperlink"/>
    <w:rsid w:val="00C521B1"/>
    <w:rPr>
      <w:color w:val="0563C1"/>
      <w:u w:val="single" w:color="0563C1"/>
    </w:rPr>
  </w:style>
  <w:style w:type="table" w:styleId="TableGrid">
    <w:name w:val="Table Grid"/>
    <w:basedOn w:val="TableNormal"/>
    <w:uiPriority w:val="39"/>
    <w:rsid w:val="00C521B1"/>
    <w:rPr>
      <w:rFonts w:ascii="Helvetica" w:eastAsia="Helvetica" w:hAnsi="Helvetica" w:cs="Times New Roman"/>
      <w:bdr w:val="none" w:sz="0" w:space="0" w:color="auto" w:frame="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C521B1"/>
    <w:rPr>
      <w:rFonts w:ascii="Helvetica" w:eastAsia="Helvetica" w:hAnsi="Helvetica" w:cs="Times New Roman"/>
      <w:sz w:val="22"/>
      <w:szCs w:val="22"/>
      <w:bdr w:val="none" w:sz="0" w:space="0" w:color="auto" w:frame="1"/>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llowedHyperlink">
    <w:name w:val="FollowedHyperlink"/>
    <w:basedOn w:val="DefaultParagraphFont"/>
    <w:uiPriority w:val="99"/>
    <w:semiHidden/>
    <w:unhideWhenUsed/>
    <w:rsid w:val="00C521B1"/>
    <w:rPr>
      <w:color w:val="954F72" w:themeColor="followedHyperlink"/>
      <w:u w:val="single"/>
    </w:rPr>
  </w:style>
  <w:style w:type="table" w:styleId="PlainTable2">
    <w:name w:val="Plain Table 2"/>
    <w:basedOn w:val="TableNormal"/>
    <w:uiPriority w:val="42"/>
    <w:rsid w:val="00C521B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7A61E5"/>
    <w:rPr>
      <w:color w:val="605E5C"/>
      <w:shd w:val="clear" w:color="auto" w:fill="E1DFDD"/>
    </w:rPr>
  </w:style>
  <w:style w:type="character" w:customStyle="1" w:styleId="Heading1Char">
    <w:name w:val="Heading 1 Char"/>
    <w:basedOn w:val="DefaultParagraphFont"/>
    <w:link w:val="Heading1"/>
    <w:uiPriority w:val="9"/>
    <w:rsid w:val="00FF2396"/>
    <w:rPr>
      <w:rFonts w:ascii="Times New Roman" w:eastAsia="Times New Roman" w:hAnsi="Times New Roman" w:cs="Times New Roman"/>
      <w:b/>
      <w:bCs/>
      <w:kern w:val="36"/>
      <w:sz w:val="48"/>
      <w:szCs w:val="48"/>
      <w:lang w:val="en-GB"/>
    </w:rPr>
  </w:style>
  <w:style w:type="character" w:styleId="Emphasis">
    <w:name w:val="Emphasis"/>
    <w:basedOn w:val="DefaultParagraphFont"/>
    <w:uiPriority w:val="20"/>
    <w:qFormat/>
    <w:rsid w:val="00BF77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241510">
      <w:bodyDiv w:val="1"/>
      <w:marLeft w:val="0"/>
      <w:marRight w:val="0"/>
      <w:marTop w:val="0"/>
      <w:marBottom w:val="0"/>
      <w:divBdr>
        <w:top w:val="none" w:sz="0" w:space="0" w:color="auto"/>
        <w:left w:val="none" w:sz="0" w:space="0" w:color="auto"/>
        <w:bottom w:val="none" w:sz="0" w:space="0" w:color="auto"/>
        <w:right w:val="none" w:sz="0" w:space="0" w:color="auto"/>
      </w:divBdr>
    </w:div>
    <w:div w:id="432408263">
      <w:bodyDiv w:val="1"/>
      <w:marLeft w:val="0"/>
      <w:marRight w:val="0"/>
      <w:marTop w:val="0"/>
      <w:marBottom w:val="0"/>
      <w:divBdr>
        <w:top w:val="none" w:sz="0" w:space="0" w:color="auto"/>
        <w:left w:val="none" w:sz="0" w:space="0" w:color="auto"/>
        <w:bottom w:val="none" w:sz="0" w:space="0" w:color="auto"/>
        <w:right w:val="none" w:sz="0" w:space="0" w:color="auto"/>
      </w:divBdr>
    </w:div>
    <w:div w:id="464005700">
      <w:bodyDiv w:val="1"/>
      <w:marLeft w:val="0"/>
      <w:marRight w:val="0"/>
      <w:marTop w:val="0"/>
      <w:marBottom w:val="0"/>
      <w:divBdr>
        <w:top w:val="none" w:sz="0" w:space="0" w:color="auto"/>
        <w:left w:val="none" w:sz="0" w:space="0" w:color="auto"/>
        <w:bottom w:val="none" w:sz="0" w:space="0" w:color="auto"/>
        <w:right w:val="none" w:sz="0" w:space="0" w:color="auto"/>
      </w:divBdr>
    </w:div>
    <w:div w:id="575211065">
      <w:bodyDiv w:val="1"/>
      <w:marLeft w:val="0"/>
      <w:marRight w:val="0"/>
      <w:marTop w:val="0"/>
      <w:marBottom w:val="0"/>
      <w:divBdr>
        <w:top w:val="none" w:sz="0" w:space="0" w:color="auto"/>
        <w:left w:val="none" w:sz="0" w:space="0" w:color="auto"/>
        <w:bottom w:val="none" w:sz="0" w:space="0" w:color="auto"/>
        <w:right w:val="none" w:sz="0" w:space="0" w:color="auto"/>
      </w:divBdr>
    </w:div>
    <w:div w:id="803430119">
      <w:bodyDiv w:val="1"/>
      <w:marLeft w:val="0"/>
      <w:marRight w:val="0"/>
      <w:marTop w:val="0"/>
      <w:marBottom w:val="0"/>
      <w:divBdr>
        <w:top w:val="none" w:sz="0" w:space="0" w:color="auto"/>
        <w:left w:val="none" w:sz="0" w:space="0" w:color="auto"/>
        <w:bottom w:val="none" w:sz="0" w:space="0" w:color="auto"/>
        <w:right w:val="none" w:sz="0" w:space="0" w:color="auto"/>
      </w:divBdr>
    </w:div>
    <w:div w:id="1151675275">
      <w:bodyDiv w:val="1"/>
      <w:marLeft w:val="0"/>
      <w:marRight w:val="0"/>
      <w:marTop w:val="0"/>
      <w:marBottom w:val="0"/>
      <w:divBdr>
        <w:top w:val="none" w:sz="0" w:space="0" w:color="auto"/>
        <w:left w:val="none" w:sz="0" w:space="0" w:color="auto"/>
        <w:bottom w:val="none" w:sz="0" w:space="0" w:color="auto"/>
        <w:right w:val="none" w:sz="0" w:space="0" w:color="auto"/>
      </w:divBdr>
    </w:div>
    <w:div w:id="1190221990">
      <w:bodyDiv w:val="1"/>
      <w:marLeft w:val="0"/>
      <w:marRight w:val="0"/>
      <w:marTop w:val="0"/>
      <w:marBottom w:val="0"/>
      <w:divBdr>
        <w:top w:val="none" w:sz="0" w:space="0" w:color="auto"/>
        <w:left w:val="none" w:sz="0" w:space="0" w:color="auto"/>
        <w:bottom w:val="none" w:sz="0" w:space="0" w:color="auto"/>
        <w:right w:val="none" w:sz="0" w:space="0" w:color="auto"/>
      </w:divBdr>
    </w:div>
    <w:div w:id="1517621365">
      <w:bodyDiv w:val="1"/>
      <w:marLeft w:val="0"/>
      <w:marRight w:val="0"/>
      <w:marTop w:val="0"/>
      <w:marBottom w:val="0"/>
      <w:divBdr>
        <w:top w:val="none" w:sz="0" w:space="0" w:color="auto"/>
        <w:left w:val="none" w:sz="0" w:space="0" w:color="auto"/>
        <w:bottom w:val="none" w:sz="0" w:space="0" w:color="auto"/>
        <w:right w:val="none" w:sz="0" w:space="0" w:color="auto"/>
      </w:divBdr>
    </w:div>
    <w:div w:id="1878737964">
      <w:bodyDiv w:val="1"/>
      <w:marLeft w:val="0"/>
      <w:marRight w:val="0"/>
      <w:marTop w:val="0"/>
      <w:marBottom w:val="0"/>
      <w:divBdr>
        <w:top w:val="none" w:sz="0" w:space="0" w:color="auto"/>
        <w:left w:val="none" w:sz="0" w:space="0" w:color="auto"/>
        <w:bottom w:val="none" w:sz="0" w:space="0" w:color="auto"/>
        <w:right w:val="none" w:sz="0" w:space="0" w:color="auto"/>
      </w:divBdr>
    </w:div>
    <w:div w:id="1933053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oombes@liverpool.ac.uk"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www.ncbi.nlm.nih.gov/books/NBK64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9AB6E3D5ECFC48BE3F7A8B927A5CEF" ma:contentTypeVersion="13" ma:contentTypeDescription="Create a new document." ma:contentTypeScope="" ma:versionID="4ca9e750650348718c078f446e8e0983">
  <xsd:schema xmlns:xsd="http://www.w3.org/2001/XMLSchema" xmlns:xs="http://www.w3.org/2001/XMLSchema" xmlns:p="http://schemas.microsoft.com/office/2006/metadata/properties" xmlns:ns3="155cf25c-ec18-4360-962a-9a67d8b45796" xmlns:ns4="5574eff3-9871-44e3-ac19-f1cce5bf97ab" targetNamespace="http://schemas.microsoft.com/office/2006/metadata/properties" ma:root="true" ma:fieldsID="045430245fbeb7bbec35b98dbe79bde6" ns3:_="" ns4:_="">
    <xsd:import namespace="155cf25c-ec18-4360-962a-9a67d8b45796"/>
    <xsd:import namespace="5574eff3-9871-44e3-ac19-f1cce5bf97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5cf25c-ec18-4360-962a-9a67d8b457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574eff3-9871-44e3-ac19-f1cce5bf97a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58ABBE-BE02-43F3-AA56-699A10EFD7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5cf25c-ec18-4360-962a-9a67d8b45796"/>
    <ds:schemaRef ds:uri="5574eff3-9871-44e3-ac19-f1cce5bf97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8452D2-C159-4413-BDA1-B708A496D987}">
  <ds:schemaRefs>
    <ds:schemaRef ds:uri="http://schemas.microsoft.com/sharepoint/v3/contenttype/forms"/>
  </ds:schemaRefs>
</ds:datastoreItem>
</file>

<file path=customXml/itemProps3.xml><?xml version="1.0" encoding="utf-8"?>
<ds:datastoreItem xmlns:ds="http://schemas.openxmlformats.org/officeDocument/2006/customXml" ds:itemID="{F16E47D7-DCBE-44A3-96E1-4C42CF7983B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6291</Words>
  <Characters>149861</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01</CharactersWithSpaces>
  <SharedDoc>false</SharedDoc>
  <HLinks>
    <vt:vector size="12" baseType="variant">
      <vt:variant>
        <vt:i4>2687085</vt:i4>
      </vt:variant>
      <vt:variant>
        <vt:i4>437</vt:i4>
      </vt:variant>
      <vt:variant>
        <vt:i4>0</vt:i4>
      </vt:variant>
      <vt:variant>
        <vt:i4>5</vt:i4>
      </vt:variant>
      <vt:variant>
        <vt:lpwstr>https://www.ncbi.nlm.nih.gov/books/NBK6450/</vt:lpwstr>
      </vt:variant>
      <vt:variant>
        <vt:lpwstr/>
      </vt:variant>
      <vt:variant>
        <vt:i4>262259</vt:i4>
      </vt:variant>
      <vt:variant>
        <vt:i4>0</vt:i4>
      </vt:variant>
      <vt:variant>
        <vt:i4>0</vt:i4>
      </vt:variant>
      <vt:variant>
        <vt:i4>5</vt:i4>
      </vt:variant>
      <vt:variant>
        <vt:lpwstr>mailto:jcoombes@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ares, Miriam [mhares]</cp:lastModifiedBy>
  <cp:revision>4</cp:revision>
  <dcterms:created xsi:type="dcterms:W3CDTF">2020-08-05T17:27:00Z</dcterms:created>
  <dcterms:modified xsi:type="dcterms:W3CDTF">2020-08-2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9AB6E3D5ECFC48BE3F7A8B927A5CEF</vt:lpwstr>
  </property>
</Properties>
</file>